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4.10.0 -->
  <w:body>
    <w:p w:rsidR="002D4C5C" w:rsidP="00B973C5" w14:paraId="60EC5A67" w14:textId="77777777">
      <w:pPr>
        <w:pStyle w:val="Heading1"/>
        <w:spacing w:before="0" w:line="360" w:lineRule="auto"/>
      </w:pPr>
      <w:bookmarkStart w:id="0" w:name="_Toc213755043"/>
      <w:r>
        <w:t>CHAPTER</w:t>
      </w:r>
      <w:r w:rsidR="009D7268">
        <w:t xml:space="preserve"> I</w:t>
      </w:r>
      <w:bookmarkEnd w:id="0"/>
    </w:p>
    <w:p w:rsidR="002D4C5C" w:rsidRPr="002D4C5C" w:rsidP="00B973C5" w14:paraId="7CD18AB0" w14:textId="07C30D92">
      <w:pPr>
        <w:pStyle w:val="Heading1"/>
        <w:spacing w:line="360" w:lineRule="auto"/>
      </w:pPr>
      <w:r>
        <w:t xml:space="preserve"> </w:t>
      </w:r>
      <w:bookmarkStart w:id="1" w:name="_Toc213755044"/>
      <w:r w:rsidR="00C269C4">
        <w:t>INTRODUCTION</w:t>
      </w:r>
      <w:bookmarkEnd w:id="1"/>
    </w:p>
    <w:p w:rsidR="002D4C5C" w:rsidRPr="007413D6" w:rsidP="00B973C5" w14:paraId="7BADFDE3" w14:textId="29F7157B">
      <w:pPr>
        <w:spacing w:line="360" w:lineRule="auto"/>
        <w:ind w:firstLine="720"/>
        <w:jc w:val="both"/>
        <w:rPr>
          <w:rFonts w:ascii="Times New Roman" w:hAnsi="Times New Roman" w:cs="Times New Roman"/>
          <w:sz w:val="24"/>
          <w:szCs w:val="24"/>
        </w:rPr>
      </w:pPr>
      <w:r w:rsidRPr="007413D6">
        <w:rPr>
          <w:rFonts w:ascii="Times New Roman" w:hAnsi="Times New Roman" w:cs="Times New Roman"/>
          <w:sz w:val="24"/>
          <w:szCs w:val="24"/>
        </w:rPr>
        <w:t>In this chapter</w:t>
      </w:r>
      <w:r w:rsidRPr="007413D6" w:rsidR="000F362C">
        <w:rPr>
          <w:rFonts w:ascii="Times New Roman" w:hAnsi="Times New Roman" w:cs="Times New Roman"/>
          <w:sz w:val="24"/>
          <w:szCs w:val="24"/>
        </w:rPr>
        <w:t>,</w:t>
      </w:r>
      <w:r w:rsidRPr="007413D6" w:rsidR="00664B4D">
        <w:rPr>
          <w:rFonts w:ascii="Times New Roman" w:hAnsi="Times New Roman" w:cs="Times New Roman"/>
          <w:sz w:val="24"/>
          <w:szCs w:val="24"/>
        </w:rPr>
        <w:t xml:space="preserve"> the research </w:t>
      </w:r>
      <w:r w:rsidRPr="007413D6" w:rsidR="00852367">
        <w:rPr>
          <w:rFonts w:ascii="Times New Roman" w:hAnsi="Times New Roman" w:cs="Times New Roman"/>
          <w:sz w:val="24"/>
          <w:szCs w:val="24"/>
        </w:rPr>
        <w:t xml:space="preserve">background </w:t>
      </w:r>
      <w:r w:rsidR="00BA3545">
        <w:rPr>
          <w:rFonts w:ascii="Times New Roman" w:hAnsi="Times New Roman" w:cs="Times New Roman"/>
          <w:sz w:val="24"/>
          <w:szCs w:val="24"/>
        </w:rPr>
        <w:t xml:space="preserve">is </w:t>
      </w:r>
      <w:r w:rsidRPr="007413D6" w:rsidR="00852367">
        <w:rPr>
          <w:rFonts w:ascii="Times New Roman" w:hAnsi="Times New Roman" w:cs="Times New Roman"/>
          <w:sz w:val="24"/>
          <w:szCs w:val="24"/>
        </w:rPr>
        <w:t xml:space="preserve">explained by </w:t>
      </w:r>
      <w:r w:rsidR="00EA4562">
        <w:rPr>
          <w:rFonts w:ascii="Times New Roman" w:hAnsi="Times New Roman" w:cs="Times New Roman"/>
          <w:sz w:val="24"/>
          <w:szCs w:val="24"/>
        </w:rPr>
        <w:t xml:space="preserve">discussing </w:t>
      </w:r>
      <w:r w:rsidRPr="007413D6" w:rsidR="00B529F6">
        <w:rPr>
          <w:rFonts w:ascii="Times New Roman" w:hAnsi="Times New Roman" w:cs="Times New Roman"/>
          <w:sz w:val="24"/>
          <w:szCs w:val="24"/>
        </w:rPr>
        <w:t>differences of formal, and non-formal education</w:t>
      </w:r>
      <w:r w:rsidR="007413D6">
        <w:rPr>
          <w:rFonts w:ascii="Times New Roman" w:hAnsi="Times New Roman" w:cs="Times New Roman"/>
          <w:sz w:val="24"/>
          <w:szCs w:val="24"/>
        </w:rPr>
        <w:t xml:space="preserve">. </w:t>
      </w:r>
      <w:r w:rsidR="00183293">
        <w:rPr>
          <w:rFonts w:ascii="Times New Roman" w:hAnsi="Times New Roman" w:cs="Times New Roman"/>
          <w:sz w:val="24"/>
          <w:szCs w:val="24"/>
        </w:rPr>
        <w:t>M</w:t>
      </w:r>
      <w:r w:rsidRPr="001A3F57" w:rsidR="001A3F57">
        <w:rPr>
          <w:rFonts w:ascii="Times New Roman" w:hAnsi="Times New Roman" w:cs="Times New Roman"/>
          <w:sz w:val="24"/>
          <w:szCs w:val="24"/>
        </w:rPr>
        <w:t>any contexts and approaches of teaching English in formal, and non-formal settings have been the subject of numerous research</w:t>
      </w:r>
      <w:r w:rsidR="001A3F57">
        <w:rPr>
          <w:rFonts w:ascii="Times New Roman" w:hAnsi="Times New Roman" w:cs="Times New Roman"/>
          <w:sz w:val="24"/>
          <w:szCs w:val="24"/>
        </w:rPr>
        <w:t xml:space="preserve">, </w:t>
      </w:r>
      <w:r w:rsidRPr="001A3F57" w:rsidR="001A3F57">
        <w:rPr>
          <w:rFonts w:ascii="Times New Roman" w:hAnsi="Times New Roman" w:cs="Times New Roman"/>
          <w:sz w:val="24"/>
          <w:szCs w:val="24"/>
        </w:rPr>
        <w:t xml:space="preserve">other studies have focused on the experiences of students, the viewpoints of teachers, and instructional strategies that promote language acquisition and fluency. </w:t>
      </w:r>
      <w:r w:rsidRPr="00277221" w:rsidR="00277221">
        <w:rPr>
          <w:rFonts w:ascii="Times New Roman" w:hAnsi="Times New Roman" w:cs="Times New Roman"/>
          <w:sz w:val="24"/>
          <w:szCs w:val="24"/>
        </w:rPr>
        <w:t xml:space="preserve">However, due to curriculum, goals, </w:t>
      </w:r>
      <w:r w:rsidR="00277221">
        <w:rPr>
          <w:rFonts w:ascii="Times New Roman" w:hAnsi="Times New Roman" w:cs="Times New Roman"/>
          <w:sz w:val="24"/>
          <w:szCs w:val="24"/>
        </w:rPr>
        <w:t>needs</w:t>
      </w:r>
      <w:r w:rsidRPr="00277221" w:rsidR="00277221">
        <w:rPr>
          <w:rFonts w:ascii="Times New Roman" w:hAnsi="Times New Roman" w:cs="Times New Roman"/>
          <w:sz w:val="24"/>
          <w:szCs w:val="24"/>
        </w:rPr>
        <w:t xml:space="preserve">, and other considerations, the </w:t>
      </w:r>
      <w:r w:rsidR="00277221">
        <w:rPr>
          <w:rFonts w:ascii="Times New Roman" w:hAnsi="Times New Roman" w:cs="Times New Roman"/>
          <w:sz w:val="24"/>
          <w:szCs w:val="24"/>
        </w:rPr>
        <w:t>methods</w:t>
      </w:r>
      <w:r w:rsidRPr="00277221" w:rsidR="00277221">
        <w:rPr>
          <w:rFonts w:ascii="Times New Roman" w:hAnsi="Times New Roman" w:cs="Times New Roman"/>
          <w:sz w:val="24"/>
          <w:szCs w:val="24"/>
        </w:rPr>
        <w:t xml:space="preserve"> that teachers employ in the course may also differ from those that they use in the classroom. The differences between formal and </w:t>
      </w:r>
      <w:r w:rsidR="00277221">
        <w:rPr>
          <w:rFonts w:ascii="Times New Roman" w:hAnsi="Times New Roman" w:cs="Times New Roman"/>
          <w:sz w:val="24"/>
          <w:szCs w:val="24"/>
        </w:rPr>
        <w:t>non-</w:t>
      </w:r>
      <w:r w:rsidRPr="00277221" w:rsidR="00277221">
        <w:rPr>
          <w:rFonts w:ascii="Times New Roman" w:hAnsi="Times New Roman" w:cs="Times New Roman"/>
          <w:sz w:val="24"/>
          <w:szCs w:val="24"/>
        </w:rPr>
        <w:t xml:space="preserve">formal English teaching situations and how </w:t>
      </w:r>
      <w:r w:rsidR="00BE6448">
        <w:rPr>
          <w:rFonts w:ascii="Times New Roman" w:hAnsi="Times New Roman" w:cs="Times New Roman"/>
          <w:sz w:val="24"/>
          <w:szCs w:val="24"/>
        </w:rPr>
        <w:t xml:space="preserve">students perceive </w:t>
      </w:r>
      <w:r w:rsidRPr="00277221" w:rsidR="00277221">
        <w:rPr>
          <w:rFonts w:ascii="Times New Roman" w:hAnsi="Times New Roman" w:cs="Times New Roman"/>
          <w:sz w:val="24"/>
          <w:szCs w:val="24"/>
        </w:rPr>
        <w:t>require more investigation.</w:t>
      </w:r>
      <w:r w:rsidR="00277221">
        <w:rPr>
          <w:rFonts w:ascii="Times New Roman" w:hAnsi="Times New Roman" w:cs="Times New Roman"/>
          <w:sz w:val="24"/>
          <w:szCs w:val="24"/>
        </w:rPr>
        <w:t xml:space="preserve"> </w:t>
      </w:r>
      <w:r w:rsidR="004B7FBE">
        <w:rPr>
          <w:rFonts w:ascii="Times New Roman" w:hAnsi="Times New Roman" w:cs="Times New Roman"/>
          <w:sz w:val="24"/>
          <w:szCs w:val="24"/>
        </w:rPr>
        <w:t>Furthermore, this chapter present</w:t>
      </w:r>
      <w:r w:rsidR="0032216F">
        <w:rPr>
          <w:rFonts w:ascii="Times New Roman" w:hAnsi="Times New Roman" w:cs="Times New Roman"/>
          <w:sz w:val="24"/>
          <w:szCs w:val="24"/>
        </w:rPr>
        <w:t xml:space="preserve"> the</w:t>
      </w:r>
      <w:r w:rsidR="004B7FBE">
        <w:rPr>
          <w:rFonts w:ascii="Times New Roman" w:hAnsi="Times New Roman" w:cs="Times New Roman"/>
          <w:sz w:val="24"/>
          <w:szCs w:val="24"/>
        </w:rPr>
        <w:t xml:space="preserve"> </w:t>
      </w:r>
      <w:r w:rsidR="00FF19BF">
        <w:rPr>
          <w:rFonts w:ascii="Times New Roman" w:hAnsi="Times New Roman" w:cs="Times New Roman"/>
          <w:sz w:val="24"/>
          <w:szCs w:val="24"/>
        </w:rPr>
        <w:t>reason</w:t>
      </w:r>
      <w:r w:rsidR="0032216F">
        <w:rPr>
          <w:rFonts w:ascii="Times New Roman" w:hAnsi="Times New Roman" w:cs="Times New Roman"/>
          <w:sz w:val="24"/>
          <w:szCs w:val="24"/>
        </w:rPr>
        <w:t xml:space="preserve"> </w:t>
      </w:r>
      <w:r w:rsidR="00646161">
        <w:rPr>
          <w:rFonts w:ascii="Times New Roman" w:hAnsi="Times New Roman" w:cs="Times New Roman"/>
          <w:sz w:val="24"/>
          <w:szCs w:val="24"/>
        </w:rPr>
        <w:t xml:space="preserve">for choosing the topic, </w:t>
      </w:r>
      <w:r w:rsidR="004B7FBE">
        <w:rPr>
          <w:rFonts w:ascii="Times New Roman" w:hAnsi="Times New Roman" w:cs="Times New Roman"/>
          <w:sz w:val="24"/>
          <w:szCs w:val="24"/>
        </w:rPr>
        <w:t>research</w:t>
      </w:r>
      <w:r w:rsidR="00402A91">
        <w:rPr>
          <w:rFonts w:ascii="Times New Roman" w:hAnsi="Times New Roman" w:cs="Times New Roman"/>
          <w:sz w:val="24"/>
          <w:szCs w:val="24"/>
        </w:rPr>
        <w:t xml:space="preserve"> questions, research objectives, significance</w:t>
      </w:r>
      <w:r w:rsidR="0032216F">
        <w:rPr>
          <w:rFonts w:ascii="Times New Roman" w:hAnsi="Times New Roman" w:cs="Times New Roman"/>
          <w:sz w:val="24"/>
          <w:szCs w:val="24"/>
        </w:rPr>
        <w:t xml:space="preserve"> of the study</w:t>
      </w:r>
      <w:r w:rsidR="00402A91">
        <w:rPr>
          <w:rFonts w:ascii="Times New Roman" w:hAnsi="Times New Roman" w:cs="Times New Roman"/>
          <w:sz w:val="24"/>
          <w:szCs w:val="24"/>
        </w:rPr>
        <w:t>, and definition</w:t>
      </w:r>
      <w:r w:rsidR="00BE5413">
        <w:rPr>
          <w:rFonts w:ascii="Times New Roman" w:hAnsi="Times New Roman" w:cs="Times New Roman"/>
          <w:sz w:val="24"/>
          <w:szCs w:val="24"/>
        </w:rPr>
        <w:t xml:space="preserve"> of terminologies</w:t>
      </w:r>
      <w:r w:rsidR="0032216F">
        <w:rPr>
          <w:rFonts w:ascii="Times New Roman" w:hAnsi="Times New Roman" w:cs="Times New Roman"/>
          <w:sz w:val="24"/>
          <w:szCs w:val="24"/>
        </w:rPr>
        <w:t>.</w:t>
      </w:r>
    </w:p>
    <w:p w:rsidR="00C269C4" w:rsidP="00B973C5" w14:paraId="486BACCC" w14:textId="4CDA3DD4">
      <w:pPr>
        <w:pStyle w:val="Heading2"/>
        <w:numPr>
          <w:ilvl w:val="1"/>
          <w:numId w:val="62"/>
        </w:numPr>
        <w:spacing w:line="360" w:lineRule="auto"/>
      </w:pPr>
      <w:bookmarkStart w:id="2" w:name="_Toc213755045"/>
      <w:r>
        <w:t>Background of the Study</w:t>
      </w:r>
      <w:bookmarkEnd w:id="2"/>
    </w:p>
    <w:p w:rsidR="002A4054" w:rsidP="00B973C5" w14:paraId="742AD261" w14:textId="5476B627">
      <w:pPr>
        <w:spacing w:after="240" w:line="360" w:lineRule="auto"/>
        <w:ind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s an international language</w:t>
      </w:r>
      <w:r w:rsidR="00C35B11">
        <w:rPr>
          <w:rFonts w:ascii="Times New Roman" w:eastAsia="Times New Roman" w:hAnsi="Times New Roman" w:cs="Times New Roman"/>
          <w:kern w:val="0"/>
          <w:sz w:val="24"/>
          <w:szCs w:val="24"/>
          <w:lang w:eastAsia="en-ID"/>
          <w14:ligatures w14:val="none"/>
        </w:rPr>
        <w:t>, English is crucial in</w:t>
      </w:r>
      <w:r w:rsidR="00FF1C6F">
        <w:rPr>
          <w:rFonts w:ascii="Times New Roman" w:eastAsia="Times New Roman" w:hAnsi="Times New Roman" w:cs="Times New Roman"/>
          <w:kern w:val="0"/>
          <w:sz w:val="24"/>
          <w:szCs w:val="24"/>
          <w:lang w:eastAsia="en-ID"/>
          <w14:ligatures w14:val="none"/>
        </w:rPr>
        <w:t xml:space="preserve"> various aspects of life, including</w:t>
      </w:r>
      <w:r w:rsidR="002D2DA4">
        <w:rPr>
          <w:rFonts w:ascii="Times New Roman" w:eastAsia="Times New Roman" w:hAnsi="Times New Roman" w:cs="Times New Roman"/>
          <w:kern w:val="0"/>
          <w:sz w:val="24"/>
          <w:szCs w:val="24"/>
          <w:lang w:eastAsia="en-ID"/>
          <w14:ligatures w14:val="none"/>
        </w:rPr>
        <w:t xml:space="preserve"> </w:t>
      </w:r>
      <w:r w:rsidR="00FF1C6F">
        <w:rPr>
          <w:rFonts w:ascii="Times New Roman" w:eastAsia="Times New Roman" w:hAnsi="Times New Roman" w:cs="Times New Roman"/>
          <w:kern w:val="0"/>
          <w:sz w:val="24"/>
          <w:szCs w:val="24"/>
          <w:lang w:eastAsia="en-ID"/>
          <w14:ligatures w14:val="none"/>
        </w:rPr>
        <w:t xml:space="preserve">the </w:t>
      </w:r>
      <w:r w:rsidR="00945C5E">
        <w:rPr>
          <w:rFonts w:ascii="Times New Roman" w:eastAsia="Times New Roman" w:hAnsi="Times New Roman" w:cs="Times New Roman"/>
          <w:kern w:val="0"/>
          <w:sz w:val="24"/>
          <w:szCs w:val="24"/>
          <w:lang w:eastAsia="en-ID"/>
          <w14:ligatures w14:val="none"/>
        </w:rPr>
        <w:t xml:space="preserve">workplace and education. </w:t>
      </w:r>
      <w:r w:rsidR="00DF4EB6">
        <w:rPr>
          <w:rFonts w:ascii="Times New Roman" w:eastAsia="Times New Roman" w:hAnsi="Times New Roman" w:cs="Times New Roman"/>
          <w:kern w:val="0"/>
          <w:sz w:val="24"/>
          <w:szCs w:val="24"/>
          <w:lang w:eastAsia="en-ID"/>
          <w14:ligatures w14:val="none"/>
        </w:rPr>
        <w:t xml:space="preserve">English </w:t>
      </w:r>
      <w:r w:rsidR="001F6CA6">
        <w:rPr>
          <w:rFonts w:ascii="Times New Roman" w:eastAsia="Times New Roman" w:hAnsi="Times New Roman" w:cs="Times New Roman"/>
          <w:kern w:val="0"/>
          <w:sz w:val="24"/>
          <w:szCs w:val="24"/>
          <w:lang w:eastAsia="en-ID"/>
          <w14:ligatures w14:val="none"/>
        </w:rPr>
        <w:t>instruction in schools has become essential</w:t>
      </w:r>
      <w:r w:rsidR="001C2E20">
        <w:rPr>
          <w:rFonts w:ascii="Times New Roman" w:eastAsia="Times New Roman" w:hAnsi="Times New Roman" w:cs="Times New Roman"/>
          <w:kern w:val="0"/>
          <w:sz w:val="24"/>
          <w:szCs w:val="24"/>
          <w:lang w:eastAsia="en-ID"/>
          <w14:ligatures w14:val="none"/>
        </w:rPr>
        <w:t xml:space="preserve"> f</w:t>
      </w:r>
      <w:r w:rsidRPr="003D2224" w:rsidR="003D2224">
        <w:rPr>
          <w:rFonts w:ascii="Times New Roman" w:eastAsia="Times New Roman" w:hAnsi="Times New Roman" w:cs="Times New Roman"/>
          <w:kern w:val="0"/>
          <w:sz w:val="24"/>
          <w:szCs w:val="24"/>
          <w:lang w:eastAsia="en-ID"/>
          <w14:ligatures w14:val="none"/>
        </w:rPr>
        <w:t xml:space="preserve">or </w:t>
      </w:r>
      <w:r w:rsidR="003D2224">
        <w:rPr>
          <w:rFonts w:ascii="Times New Roman" w:eastAsia="Times New Roman" w:hAnsi="Times New Roman" w:cs="Times New Roman"/>
          <w:kern w:val="0"/>
          <w:sz w:val="24"/>
          <w:szCs w:val="24"/>
          <w:lang w:eastAsia="en-ID"/>
          <w14:ligatures w14:val="none"/>
        </w:rPr>
        <w:t>students</w:t>
      </w:r>
      <w:r w:rsidRPr="003D2224" w:rsidR="003D2224">
        <w:rPr>
          <w:rFonts w:ascii="Times New Roman" w:eastAsia="Times New Roman" w:hAnsi="Times New Roman" w:cs="Times New Roman"/>
          <w:kern w:val="0"/>
          <w:sz w:val="24"/>
          <w:szCs w:val="24"/>
          <w:lang w:eastAsia="en-ID"/>
          <w14:ligatures w14:val="none"/>
        </w:rPr>
        <w:t xml:space="preserve"> to acquire the language skills</w:t>
      </w:r>
      <w:r w:rsidR="00D522BF">
        <w:rPr>
          <w:rFonts w:ascii="Times New Roman" w:eastAsia="Times New Roman" w:hAnsi="Times New Roman" w:cs="Times New Roman"/>
          <w:kern w:val="0"/>
          <w:sz w:val="24"/>
          <w:szCs w:val="24"/>
          <w:lang w:eastAsia="en-ID"/>
          <w14:ligatures w14:val="none"/>
        </w:rPr>
        <w:t xml:space="preserve">, </w:t>
      </w:r>
      <w:r w:rsidRPr="003D2224" w:rsidR="003D2224">
        <w:rPr>
          <w:rFonts w:ascii="Times New Roman" w:eastAsia="Times New Roman" w:hAnsi="Times New Roman" w:cs="Times New Roman"/>
          <w:kern w:val="0"/>
          <w:sz w:val="24"/>
          <w:szCs w:val="24"/>
          <w:lang w:eastAsia="en-ID"/>
          <w14:ligatures w14:val="none"/>
        </w:rPr>
        <w:t xml:space="preserve">they need to communicate, learn, and </w:t>
      </w:r>
      <w:r w:rsidR="00240A3C">
        <w:rPr>
          <w:rFonts w:ascii="Times New Roman" w:eastAsia="Times New Roman" w:hAnsi="Times New Roman" w:cs="Times New Roman"/>
          <w:kern w:val="0"/>
          <w:sz w:val="24"/>
          <w:szCs w:val="24"/>
          <w:lang w:eastAsia="en-ID"/>
          <w14:ligatures w14:val="none"/>
        </w:rPr>
        <w:t xml:space="preserve">develop </w:t>
      </w:r>
      <w:r w:rsidR="009E6869">
        <w:rPr>
          <w:rFonts w:ascii="Times New Roman" w:eastAsia="Times New Roman" w:hAnsi="Times New Roman" w:cs="Times New Roman"/>
          <w:kern w:val="0"/>
          <w:sz w:val="24"/>
          <w:szCs w:val="24"/>
          <w:lang w:eastAsia="en-ID"/>
          <w14:ligatures w14:val="none"/>
        </w:rPr>
        <w:t xml:space="preserve">both </w:t>
      </w:r>
      <w:r w:rsidRPr="003D2224" w:rsidR="00390E26">
        <w:rPr>
          <w:rFonts w:ascii="Times New Roman" w:eastAsia="Times New Roman" w:hAnsi="Times New Roman" w:cs="Times New Roman"/>
          <w:kern w:val="0"/>
          <w:sz w:val="24"/>
          <w:szCs w:val="24"/>
          <w:lang w:eastAsia="en-ID"/>
          <w14:ligatures w14:val="none"/>
        </w:rPr>
        <w:t>educatio</w:t>
      </w:r>
      <w:r w:rsidR="00390E26">
        <w:rPr>
          <w:rFonts w:ascii="Times New Roman" w:eastAsia="Times New Roman" w:hAnsi="Times New Roman" w:cs="Times New Roman"/>
          <w:kern w:val="0"/>
          <w:sz w:val="24"/>
          <w:szCs w:val="24"/>
          <w:lang w:eastAsia="en-ID"/>
          <w14:ligatures w14:val="none"/>
        </w:rPr>
        <w:t>nally</w:t>
      </w:r>
      <w:r w:rsidRPr="003D2224" w:rsidR="003D2224">
        <w:rPr>
          <w:rFonts w:ascii="Times New Roman" w:eastAsia="Times New Roman" w:hAnsi="Times New Roman" w:cs="Times New Roman"/>
          <w:kern w:val="0"/>
          <w:sz w:val="24"/>
          <w:szCs w:val="24"/>
          <w:lang w:eastAsia="en-ID"/>
          <w14:ligatures w14:val="none"/>
        </w:rPr>
        <w:t xml:space="preserve"> and </w:t>
      </w:r>
      <w:r w:rsidR="00390E26">
        <w:rPr>
          <w:rFonts w:ascii="Times New Roman" w:eastAsia="Times New Roman" w:hAnsi="Times New Roman" w:cs="Times New Roman"/>
          <w:kern w:val="0"/>
          <w:sz w:val="24"/>
          <w:szCs w:val="24"/>
          <w:lang w:eastAsia="en-ID"/>
          <w14:ligatures w14:val="none"/>
        </w:rPr>
        <w:t>professionally</w:t>
      </w:r>
      <w:r w:rsidRPr="003D2224" w:rsidR="003D2224">
        <w:rPr>
          <w:rFonts w:ascii="Times New Roman" w:eastAsia="Times New Roman" w:hAnsi="Times New Roman" w:cs="Times New Roman"/>
          <w:kern w:val="0"/>
          <w:sz w:val="24"/>
          <w:szCs w:val="24"/>
          <w:lang w:eastAsia="en-ID"/>
          <w14:ligatures w14:val="none"/>
        </w:rPr>
        <w:t>.</w:t>
      </w:r>
      <w:r w:rsidR="004837F3">
        <w:rPr>
          <w:rFonts w:ascii="Times New Roman" w:eastAsia="Times New Roman" w:hAnsi="Times New Roman" w:cs="Times New Roman"/>
          <w:kern w:val="0"/>
          <w:sz w:val="24"/>
          <w:szCs w:val="24"/>
          <w:lang w:eastAsia="en-ID"/>
          <w14:ligatures w14:val="none"/>
        </w:rPr>
        <w:t xml:space="preserve"> </w:t>
      </w:r>
      <w:r w:rsidR="00945C5E">
        <w:rPr>
          <w:rFonts w:ascii="Times New Roman" w:eastAsia="Times New Roman" w:hAnsi="Times New Roman" w:cs="Times New Roman"/>
          <w:kern w:val="0"/>
          <w:sz w:val="24"/>
          <w:szCs w:val="24"/>
          <w:lang w:eastAsia="en-ID"/>
          <w14:ligatures w14:val="none"/>
        </w:rPr>
        <w:t xml:space="preserve">English </w:t>
      </w:r>
      <w:r w:rsidR="0002508F">
        <w:rPr>
          <w:rFonts w:ascii="Times New Roman" w:eastAsia="Times New Roman" w:hAnsi="Times New Roman" w:cs="Times New Roman"/>
          <w:kern w:val="0"/>
          <w:sz w:val="24"/>
          <w:szCs w:val="24"/>
          <w:lang w:eastAsia="en-ID"/>
          <w14:ligatures w14:val="none"/>
        </w:rPr>
        <w:t>is widely included in curricula at a variety of educational institut</w:t>
      </w:r>
      <w:r w:rsidR="00895A8D">
        <w:rPr>
          <w:rFonts w:ascii="Times New Roman" w:eastAsia="Times New Roman" w:hAnsi="Times New Roman" w:cs="Times New Roman"/>
          <w:kern w:val="0"/>
          <w:sz w:val="24"/>
          <w:szCs w:val="24"/>
          <w:lang w:eastAsia="en-ID"/>
          <w14:ligatures w14:val="none"/>
        </w:rPr>
        <w:t xml:space="preserve">ions. </w:t>
      </w:r>
      <w:r w:rsidR="00B26C56">
        <w:rPr>
          <w:rFonts w:ascii="Times New Roman" w:eastAsia="Times New Roman" w:hAnsi="Times New Roman" w:cs="Times New Roman"/>
          <w:kern w:val="0"/>
          <w:sz w:val="24"/>
          <w:szCs w:val="24"/>
          <w:lang w:eastAsia="en-ID"/>
          <w14:ligatures w14:val="none"/>
        </w:rPr>
        <w:t>There are three types of education</w:t>
      </w:r>
      <w:r w:rsidR="00573BFD">
        <w:rPr>
          <w:rFonts w:ascii="Times New Roman" w:eastAsia="Times New Roman" w:hAnsi="Times New Roman" w:cs="Times New Roman"/>
          <w:kern w:val="0"/>
          <w:sz w:val="24"/>
          <w:szCs w:val="24"/>
          <w:lang w:eastAsia="en-ID"/>
          <w14:ligatures w14:val="none"/>
        </w:rPr>
        <w:t>:</w:t>
      </w:r>
      <w:r w:rsidR="00B26C56">
        <w:rPr>
          <w:rFonts w:ascii="Times New Roman" w:eastAsia="Times New Roman" w:hAnsi="Times New Roman" w:cs="Times New Roman"/>
          <w:kern w:val="0"/>
          <w:sz w:val="24"/>
          <w:szCs w:val="24"/>
          <w:lang w:eastAsia="en-ID"/>
          <w14:ligatures w14:val="none"/>
        </w:rPr>
        <w:t xml:space="preserve"> formal,</w:t>
      </w:r>
      <w:r w:rsidR="007E7156">
        <w:rPr>
          <w:rFonts w:ascii="Times New Roman" w:eastAsia="Times New Roman" w:hAnsi="Times New Roman" w:cs="Times New Roman"/>
          <w:kern w:val="0"/>
          <w:sz w:val="24"/>
          <w:szCs w:val="24"/>
          <w:lang w:eastAsia="en-ID"/>
          <w14:ligatures w14:val="none"/>
        </w:rPr>
        <w:t xml:space="preserve"> </w:t>
      </w:r>
      <w:r w:rsidR="00B26C56">
        <w:rPr>
          <w:rFonts w:ascii="Times New Roman" w:eastAsia="Times New Roman" w:hAnsi="Times New Roman" w:cs="Times New Roman"/>
          <w:kern w:val="0"/>
          <w:sz w:val="24"/>
          <w:szCs w:val="24"/>
          <w:lang w:eastAsia="en-ID"/>
          <w14:ligatures w14:val="none"/>
        </w:rPr>
        <w:t xml:space="preserve">non-formal </w:t>
      </w:r>
      <w:r w:rsidR="007E7156">
        <w:rPr>
          <w:rFonts w:ascii="Times New Roman" w:eastAsia="Times New Roman" w:hAnsi="Times New Roman" w:cs="Times New Roman"/>
          <w:kern w:val="0"/>
          <w:sz w:val="24"/>
          <w:szCs w:val="24"/>
          <w:lang w:eastAsia="en-ID"/>
          <w14:ligatures w14:val="none"/>
        </w:rPr>
        <w:t xml:space="preserve">and informal </w:t>
      </w:r>
      <w:r w:rsidR="00B26C56">
        <w:rPr>
          <w:rFonts w:ascii="Times New Roman" w:eastAsia="Times New Roman" w:hAnsi="Times New Roman" w:cs="Times New Roman"/>
          <w:kern w:val="0"/>
          <w:sz w:val="24"/>
          <w:szCs w:val="24"/>
          <w:lang w:eastAsia="en-ID"/>
          <w14:ligatures w14:val="none"/>
        </w:rPr>
        <w:t>education</w:t>
      </w:r>
      <w:r w:rsidR="0096789B">
        <w:rPr>
          <w:rFonts w:ascii="Times New Roman" w:eastAsia="Times New Roman" w:hAnsi="Times New Roman" w:cs="Times New Roman"/>
          <w:kern w:val="0"/>
          <w:sz w:val="24"/>
          <w:szCs w:val="24"/>
          <w:lang w:eastAsia="en-ID"/>
          <w14:ligatures w14:val="none"/>
        </w:rPr>
        <w:t xml:space="preserve"> </w:t>
      </w:r>
      <w:r w:rsidR="005B5039">
        <w:rPr>
          <w:rFonts w:ascii="Times New Roman" w:eastAsia="Times New Roman" w:hAnsi="Times New Roman" w:cs="Times New Roman"/>
          <w:kern w:val="0"/>
          <w:sz w:val="24"/>
          <w:szCs w:val="24"/>
          <w:lang w:eastAsia="en-ID"/>
          <w14:ligatures w14:val="none"/>
        </w:rPr>
        <w:fldChar w:fldCharType="begin" w:fldLock="1"/>
      </w:r>
      <w:r w:rsidR="002131B7">
        <w:rPr>
          <w:rFonts w:ascii="Times New Roman" w:eastAsia="Times New Roman" w:hAnsi="Times New Roman" w:cs="Times New Roman"/>
          <w:kern w:val="0"/>
          <w:sz w:val="24"/>
          <w:szCs w:val="24"/>
          <w:lang w:eastAsia="en-ID"/>
          <w14:ligatures w14:val="none"/>
        </w:rPr>
        <w:instrText>ADDIN CSL_CITATION {"citationItems":[{"id":"ITEM-1","itemData":{"DOI":"10.55529/jlep.41.30.35","abstract":"This paper presents formal, informal, and non formal education systems. Education is likened to a ship and students are the captain, then we do not know where the ship will sail. Similarly, education is steered by students who do not know anything, so it will be difficult for us to know where the process of thinking about educational goals without taking into account the social context. Therefore, formal, informal, and non- formal education is expected to shape students to be better. These three types of education are expected to be able to be a breakthrough in programming the behavior of educated people to become more developed in accordance with the times.","author":[{"dropping-particle":"","family":"Elice","given":"Deti","non-dropping-particle":"","parse-names":false,"suffix":""},{"dropping-particle":"","family":"Maseleno","given":"Andino","non-dropping-particle":"","parse-names":false,"suffix":""},{"dropping-particle":"","family":"Pahrudin","given":"Agus","non-dropping-particle":"","parse-names":false,"suffix":""}],"container-title":"Journal of Learning and Educational Policy","id":"ITEM-1","issue":"01","issued":{"date-parts":[["2024"]]},"page":"30-35","title":"Formal , Informal and Non Formal Education Systems","type":"article-journal","volume":"04"},"uris":["http://www.mendeley.com/documents/?uuid=d3cf72d7-5e23-48ba-a9c0-ef810e1aeb21"]},{"id":"ITEM-2","itemData":{"author":[{"dropping-particle":"","family":"Johnson","given":"Martin","non-dropping-particle":"","parse-names":false,"suffix":""},{"dropping-particle":"","family":"Majewska","given":"Dominika","non-dropping-particle":"","parse-names":false,"suffix":""}],"container-title":"CAMBRIDGE University Press &amp; Assessment","id":"ITEM-2","issue":"September","issued":{"date-parts":[["2022"]]},"title":"Formal, non-formal, and informal learning: What are they, and how can we research them?","type":"article-journal"},"uris":["http://www.mendeley.com/documents/?uuid=4609cf08-f072-4fa2-b56a-5e51e46540c5"]},{"id":"ITEM-3","itemData":{"author":[{"dropping-particle":"","family":"Verma","given":"Aman","non-dropping-particle":"","parse-names":false,"suffix":""},{"dropping-particle":"","family":"Verma","given":"Kapil","non-dropping-particle":"","parse-names":false,"suffix":""},{"dropping-particle":"","family":"Yadav","given":"Vishal Raj","non-dropping-particle":"","parse-names":false,"suffix":""}],"container-title":"Research Gate","id":"ITEM-3","issue":"July","issued":{"date-parts":[["2023"]]},"title":"Education : Meaning , definition &amp; Types","type":"article-journal"},"uris":["http://www.mendeley.com/documents/?uuid=4de7be61-f0a9-4193-81bb-2e7296069014"]}],"mendeley":{"formattedCitation":"(Elice et al., 2024; Johnson &amp; Majewska, 2022; Verma et al., 2023)","plainTextFormattedCitation":"(Elice et al., 2024; Johnson &amp; Majewska, 2022; Verma et al., 2023)","previouslyFormattedCitation":"(Elice et al., 2024; Johnson &amp; Majewska, 2022; Verma et al., 2023)"},"properties":{"noteIndex":0},"schema":"https://github.com/citation-style-language/schema/raw/master/csl-citation.json"}</w:instrText>
      </w:r>
      <w:r w:rsidR="005B5039">
        <w:rPr>
          <w:rFonts w:ascii="Times New Roman" w:eastAsia="Times New Roman" w:hAnsi="Times New Roman" w:cs="Times New Roman"/>
          <w:kern w:val="0"/>
          <w:sz w:val="24"/>
          <w:szCs w:val="24"/>
          <w:lang w:eastAsia="en-ID"/>
          <w14:ligatures w14:val="none"/>
        </w:rPr>
        <w:fldChar w:fldCharType="separate"/>
      </w:r>
      <w:r w:rsidRPr="00875A17" w:rsidR="00875A17">
        <w:rPr>
          <w:rFonts w:ascii="Times New Roman" w:eastAsia="Times New Roman" w:hAnsi="Times New Roman" w:cs="Times New Roman"/>
          <w:noProof/>
          <w:kern w:val="0"/>
          <w:sz w:val="24"/>
          <w:szCs w:val="24"/>
          <w:lang w:eastAsia="en-ID"/>
          <w14:ligatures w14:val="none"/>
        </w:rPr>
        <w:t>(Elice et al., 2024; Johnson &amp; Majewska, 2022; Verma et al., 2023)</w:t>
      </w:r>
      <w:r w:rsidR="005B5039">
        <w:rPr>
          <w:rFonts w:ascii="Times New Roman" w:eastAsia="Times New Roman" w:hAnsi="Times New Roman" w:cs="Times New Roman"/>
          <w:kern w:val="0"/>
          <w:sz w:val="24"/>
          <w:szCs w:val="24"/>
          <w:lang w:eastAsia="en-ID"/>
          <w14:ligatures w14:val="none"/>
        </w:rPr>
        <w:fldChar w:fldCharType="end"/>
      </w:r>
      <w:r w:rsidR="005847E4">
        <w:rPr>
          <w:rFonts w:ascii="Times New Roman" w:eastAsia="Times New Roman" w:hAnsi="Times New Roman" w:cs="Times New Roman"/>
          <w:kern w:val="0"/>
          <w:sz w:val="24"/>
          <w:szCs w:val="24"/>
          <w:lang w:eastAsia="en-ID"/>
          <w14:ligatures w14:val="none"/>
        </w:rPr>
        <w:t xml:space="preserve">. </w:t>
      </w:r>
    </w:p>
    <w:p w:rsidR="0057669C" w:rsidP="00B973C5" w14:paraId="31D83AB1" w14:textId="77777777">
      <w:pPr>
        <w:spacing w:after="240" w:line="360" w:lineRule="auto"/>
        <w:ind w:firstLine="360"/>
        <w:jc w:val="both"/>
        <w:rPr>
          <w:rFonts w:ascii="Times New Roman" w:eastAsia="Times New Roman" w:hAnsi="Times New Roman" w:cs="Times New Roman"/>
          <w:kern w:val="0"/>
          <w:sz w:val="24"/>
          <w:szCs w:val="24"/>
          <w:lang w:eastAsia="en-ID"/>
          <w14:ligatures w14:val="none"/>
        </w:rPr>
        <w:sectPr w:rsidSect="00E83CAE">
          <w:headerReference w:type="default" r:id="rId5"/>
          <w:footerReference w:type="default" r:id="rId6"/>
          <w:headerReference w:type="first" r:id="rId7"/>
          <w:footerReference w:type="first" r:id="rId8"/>
          <w:pgSz w:w="11906" w:h="16838"/>
          <w:pgMar w:top="1701" w:right="1701" w:bottom="1701" w:left="2268" w:header="709" w:footer="709" w:gutter="0"/>
          <w:pgNumType w:start="1"/>
          <w:cols w:space="708"/>
          <w:titlePg/>
          <w:docGrid w:linePitch="360"/>
        </w:sectPr>
      </w:pPr>
      <w:r>
        <w:rPr>
          <w:rFonts w:ascii="Times New Roman" w:eastAsia="Times New Roman" w:hAnsi="Times New Roman" w:cs="Times New Roman"/>
          <w:kern w:val="0"/>
          <w:sz w:val="24"/>
          <w:szCs w:val="24"/>
          <w:lang w:eastAsia="en-ID"/>
          <w14:ligatures w14:val="none"/>
        </w:rPr>
        <w:t xml:space="preserve">In Indonesia, </w:t>
      </w:r>
      <w:r w:rsidRPr="007C289E" w:rsidR="007D390E">
        <w:rPr>
          <w:rFonts w:ascii="Times New Roman" w:eastAsia="Times New Roman" w:hAnsi="Times New Roman" w:cs="Times New Roman"/>
          <w:kern w:val="0"/>
          <w:sz w:val="24"/>
          <w:szCs w:val="24"/>
          <w:lang w:eastAsia="en-ID"/>
          <w14:ligatures w14:val="none"/>
        </w:rPr>
        <w:t>English is the first foreign language</w:t>
      </w:r>
      <w:r w:rsidR="00D51CE8">
        <w:rPr>
          <w:rFonts w:ascii="Times New Roman" w:eastAsia="Times New Roman" w:hAnsi="Times New Roman" w:cs="Times New Roman"/>
          <w:kern w:val="0"/>
          <w:sz w:val="24"/>
          <w:szCs w:val="24"/>
          <w:lang w:eastAsia="en-ID"/>
          <w14:ligatures w14:val="none"/>
        </w:rPr>
        <w:t xml:space="preserve"> taught</w:t>
      </w:r>
      <w:r w:rsidRPr="007C289E" w:rsidR="007D390E">
        <w:rPr>
          <w:rFonts w:ascii="Times New Roman" w:eastAsia="Times New Roman" w:hAnsi="Times New Roman" w:cs="Times New Roman"/>
          <w:kern w:val="0"/>
          <w:sz w:val="24"/>
          <w:szCs w:val="24"/>
          <w:lang w:eastAsia="en-ID"/>
          <w14:ligatures w14:val="none"/>
        </w:rPr>
        <w:t xml:space="preserve"> </w:t>
      </w:r>
      <w:r w:rsidR="0090236E">
        <w:rPr>
          <w:rFonts w:ascii="Times New Roman" w:eastAsia="Times New Roman" w:hAnsi="Times New Roman" w:cs="Times New Roman"/>
          <w:kern w:val="0"/>
          <w:sz w:val="24"/>
          <w:szCs w:val="24"/>
          <w:lang w:eastAsia="en-ID"/>
          <w14:ligatures w14:val="none"/>
        </w:rPr>
        <w:fldChar w:fldCharType="begin" w:fldLock="1"/>
      </w:r>
      <w:r w:rsidR="00BF07F9">
        <w:rPr>
          <w:rFonts w:ascii="Times New Roman" w:eastAsia="Times New Roman" w:hAnsi="Times New Roman" w:cs="Times New Roman"/>
          <w:kern w:val="0"/>
          <w:sz w:val="24"/>
          <w:szCs w:val="24"/>
          <w:lang w:eastAsia="en-ID"/>
          <w14:ligatures w14:val="none"/>
        </w:rPr>
        <w:instrText>ADDIN CSL_CITATION {"citationItems":[{"id":"ITEM-1","itemData":{"DOI":"10.30997/karimahtauhid.v3i3.12571","abstract":"Bahasa merupakan kemampuan manusia untuk berkomunikasi dengan manusia lainnya. Era globalisasi atau yang disebut dengan era pasar bebas merupakan perubahan global yang terjadi dengan semakin terbukanya kebudayaan dan berkembangnya ilmu pengetahuan di seluruh dunia. Bahasa Inggris memiliki peran yang sangat berguna untuk digunakan pada bidang komunikasi, pendidikan, dan bisnis global karena bahasa ini merupakan salah satu bahasa internasional. Sekarang pembelajaran bahasa Inggris berbasis IT/ICT dan dipengaruhi oleh teknologi informasi, menunjukkan karakteristik yang inovatif dan beragam.","author":[{"dropping-particle":"","family":"Sari","given":"Nasywa Nur Kamila","non-dropping-particle":"","parse-names":false,"suffix":""},{"dropping-particle":"","family":"Maulida","given":"Zahra Pinkan","non-dropping-particle":"","parse-names":false,"suffix":""},{"dropping-particle":"","family":"Salmawati","given":"Aulia","non-dropping-particle":"","parse-names":false,"suffix":""}],"container-title":"Karimah Tauhid","id":"ITEM-1","issue":"3","issued":{"date-parts":[["2024"]]},"page":"3685-3692","title":"Pentingnya Bahasa Inggris Pada Era Globalisasi","type":"article-journal","volume":"3"},"uris":["http://www.mendeley.com/documents/?uuid=e77b4bc5-bde7-4c68-93b8-857f088ef6c5"]}],"mendeley":{"formattedCitation":"(Sari et al., 2024)","plainTextFormattedCitation":"(Sari et al., 2024)","previouslyFormattedCitation":"(Sari et al., 2024)"},"properties":{"noteIndex":0},"schema":"https://github.com/citation-style-language/schema/raw/master/csl-citation.json"}</w:instrText>
      </w:r>
      <w:r w:rsidR="0090236E">
        <w:rPr>
          <w:rFonts w:ascii="Times New Roman" w:eastAsia="Times New Roman" w:hAnsi="Times New Roman" w:cs="Times New Roman"/>
          <w:kern w:val="0"/>
          <w:sz w:val="24"/>
          <w:szCs w:val="24"/>
          <w:lang w:eastAsia="en-ID"/>
          <w14:ligatures w14:val="none"/>
        </w:rPr>
        <w:fldChar w:fldCharType="separate"/>
      </w:r>
      <w:r w:rsidRPr="0090236E" w:rsidR="0090236E">
        <w:rPr>
          <w:rFonts w:ascii="Times New Roman" w:eastAsia="Times New Roman" w:hAnsi="Times New Roman" w:cs="Times New Roman"/>
          <w:noProof/>
          <w:kern w:val="0"/>
          <w:sz w:val="24"/>
          <w:szCs w:val="24"/>
          <w:lang w:eastAsia="en-ID"/>
          <w14:ligatures w14:val="none"/>
        </w:rPr>
        <w:t>(Sari et al., 2024)</w:t>
      </w:r>
      <w:r w:rsidR="0090236E">
        <w:rPr>
          <w:rFonts w:ascii="Times New Roman" w:eastAsia="Times New Roman" w:hAnsi="Times New Roman" w:cs="Times New Roman"/>
          <w:kern w:val="0"/>
          <w:sz w:val="24"/>
          <w:szCs w:val="24"/>
          <w:lang w:eastAsia="en-ID"/>
          <w14:ligatures w14:val="none"/>
        </w:rPr>
        <w:fldChar w:fldCharType="end"/>
      </w:r>
      <w:r w:rsidR="00275039">
        <w:rPr>
          <w:rFonts w:ascii="Times New Roman" w:eastAsia="Times New Roman" w:hAnsi="Times New Roman" w:cs="Times New Roman"/>
          <w:kern w:val="0"/>
          <w:sz w:val="24"/>
          <w:szCs w:val="24"/>
          <w:lang w:eastAsia="en-ID"/>
          <w14:ligatures w14:val="none"/>
        </w:rPr>
        <w:t xml:space="preserve">. </w:t>
      </w:r>
      <w:r w:rsidR="00B83473">
        <w:rPr>
          <w:rFonts w:ascii="Times New Roman" w:eastAsia="Times New Roman" w:hAnsi="Times New Roman" w:cs="Times New Roman"/>
          <w:kern w:val="0"/>
          <w:sz w:val="24"/>
          <w:szCs w:val="24"/>
          <w:lang w:eastAsia="en-ID"/>
          <w14:ligatures w14:val="none"/>
        </w:rPr>
        <w:t xml:space="preserve">English is not only taught in formal schools but also in non-formal setting. </w:t>
      </w:r>
      <w:r w:rsidRPr="001712E1" w:rsidR="00D379CA">
        <w:rPr>
          <w:rFonts w:ascii="Times New Roman" w:eastAsia="Times New Roman" w:hAnsi="Times New Roman" w:cs="Times New Roman"/>
          <w:kern w:val="0"/>
          <w:sz w:val="24"/>
          <w:szCs w:val="24"/>
          <w:lang w:eastAsia="en-ID"/>
          <w14:ligatures w14:val="none"/>
        </w:rPr>
        <w:t>Formal education includes educational levels such as elementary, middle, high school, and university</w:t>
      </w:r>
      <w:r w:rsidR="00D379CA">
        <w:rPr>
          <w:rFonts w:ascii="Times New Roman" w:eastAsia="Times New Roman" w:hAnsi="Times New Roman" w:cs="Times New Roman"/>
          <w:kern w:val="0"/>
          <w:sz w:val="24"/>
          <w:szCs w:val="24"/>
          <w:lang w:eastAsia="en-ID"/>
          <w14:ligatures w14:val="none"/>
        </w:rPr>
        <w:t xml:space="preserve"> </w:t>
      </w:r>
      <w:r w:rsidR="00D379CA">
        <w:rPr>
          <w:rFonts w:ascii="Times New Roman" w:eastAsia="Times New Roman" w:hAnsi="Times New Roman" w:cs="Times New Roman"/>
          <w:kern w:val="0"/>
          <w:sz w:val="24"/>
          <w:szCs w:val="24"/>
          <w:lang w:eastAsia="en-ID"/>
          <w14:ligatures w14:val="none"/>
        </w:rPr>
        <w:fldChar w:fldCharType="begin" w:fldLock="1"/>
      </w:r>
      <w:r w:rsidR="00D379CA">
        <w:rPr>
          <w:rFonts w:ascii="Times New Roman" w:eastAsia="Times New Roman" w:hAnsi="Times New Roman" w:cs="Times New Roman"/>
          <w:kern w:val="0"/>
          <w:sz w:val="24"/>
          <w:szCs w:val="24"/>
          <w:lang w:eastAsia="en-ID"/>
          <w14:ligatures w14:val="none"/>
        </w:rPr>
        <w:instrText>ADDIN CSL_CITATION {"citationItems":[{"id":"ITEM-1","itemData":{"DOI":"10.55529/jlep.41.30.35","abstract":"This paper presents formal, informal, and non formal education systems. Education is likened to a ship and students are the captain, then we do not know where the ship will sail. Similarly, education is steered by students who do not know anything, so it will be difficult for us to know where the process of thinking about educational goals without taking into account the social context. Therefore, formal, informal, and non- formal education is expected to shape students to be better. These three types of education are expected to be able to be a breakthrough in programming the behavior of educated people to become more developed in accordance with the times.","author":[{"dropping-particle":"","family":"Elice","given":"Deti","non-dropping-particle":"","parse-names":false,"suffix":""},{"dropping-particle":"","family":"Maseleno","given":"Andino","non-dropping-particle":"","parse-names":false,"suffix":""},{"dropping-particle":"","family":"Pahrudin","given":"Agus","non-dropping-particle":"","parse-names":false,"suffix":""}],"container-title":"Journal of Learning and Educational Policy","id":"ITEM-1","issue":"01","issued":{"date-parts":[["2024"]]},"page":"30-35","title":"Formal , Informal and Non Formal Education Systems","type":"article-journal","volume":"04"},"uris":["http://www.mendeley.com/documents/?uuid=d3cf72d7-5e23-48ba-a9c0-ef810e1aeb21"]}],"mendeley":{"formattedCitation":"(Elice et al., 2024)","plainTextFormattedCitation":"(Elice et al., 2024)","previouslyFormattedCitation":"(Elice et al., 2024)"},"properties":{"noteIndex":0},"schema":"https://github.com/citation-style-language/schema/raw/master/csl-citation.json"}</w:instrText>
      </w:r>
      <w:r w:rsidR="00D379CA">
        <w:rPr>
          <w:rFonts w:ascii="Times New Roman" w:eastAsia="Times New Roman" w:hAnsi="Times New Roman" w:cs="Times New Roman"/>
          <w:kern w:val="0"/>
          <w:sz w:val="24"/>
          <w:szCs w:val="24"/>
          <w:lang w:eastAsia="en-ID"/>
          <w14:ligatures w14:val="none"/>
        </w:rPr>
        <w:fldChar w:fldCharType="separate"/>
      </w:r>
      <w:r w:rsidRPr="001712E1" w:rsidR="00D379CA">
        <w:rPr>
          <w:rFonts w:ascii="Times New Roman" w:eastAsia="Times New Roman" w:hAnsi="Times New Roman" w:cs="Times New Roman"/>
          <w:noProof/>
          <w:kern w:val="0"/>
          <w:sz w:val="24"/>
          <w:szCs w:val="24"/>
          <w:lang w:eastAsia="en-ID"/>
          <w14:ligatures w14:val="none"/>
        </w:rPr>
        <w:t>(Elice et al., 2024)</w:t>
      </w:r>
      <w:r w:rsidR="00D379CA">
        <w:rPr>
          <w:rFonts w:ascii="Times New Roman" w:eastAsia="Times New Roman" w:hAnsi="Times New Roman" w:cs="Times New Roman"/>
          <w:kern w:val="0"/>
          <w:sz w:val="24"/>
          <w:szCs w:val="24"/>
          <w:lang w:eastAsia="en-ID"/>
          <w14:ligatures w14:val="none"/>
        </w:rPr>
        <w:fldChar w:fldCharType="end"/>
      </w:r>
      <w:r w:rsidR="00D379CA">
        <w:rPr>
          <w:rFonts w:ascii="Times New Roman" w:eastAsia="Times New Roman" w:hAnsi="Times New Roman" w:cs="Times New Roman"/>
          <w:kern w:val="0"/>
          <w:sz w:val="24"/>
          <w:szCs w:val="24"/>
          <w:lang w:eastAsia="en-ID"/>
          <w14:ligatures w14:val="none"/>
        </w:rPr>
        <w:t>. Meanwhile, n</w:t>
      </w:r>
      <w:r w:rsidRPr="00603A69" w:rsidR="00D379CA">
        <w:rPr>
          <w:rFonts w:ascii="Times New Roman" w:eastAsia="Times New Roman" w:hAnsi="Times New Roman" w:cs="Times New Roman"/>
          <w:kern w:val="0"/>
          <w:sz w:val="24"/>
          <w:szCs w:val="24"/>
          <w:lang w:eastAsia="en-ID"/>
          <w14:ligatures w14:val="none"/>
        </w:rPr>
        <w:t>on-formal education refers to learning activities that take place outside of the school setting</w:t>
      </w:r>
      <w:r w:rsidR="00193B06">
        <w:rPr>
          <w:rFonts w:ascii="Times New Roman" w:eastAsia="Times New Roman" w:hAnsi="Times New Roman" w:cs="Times New Roman"/>
          <w:kern w:val="0"/>
          <w:sz w:val="24"/>
          <w:szCs w:val="24"/>
          <w:lang w:eastAsia="en-ID"/>
          <w14:ligatures w14:val="none"/>
        </w:rPr>
        <w:t>, such as English Courses</w:t>
      </w:r>
      <w:r w:rsidR="00D379CA">
        <w:rPr>
          <w:rFonts w:ascii="Times New Roman" w:eastAsia="Times New Roman" w:hAnsi="Times New Roman" w:cs="Times New Roman"/>
          <w:kern w:val="0"/>
          <w:sz w:val="24"/>
          <w:szCs w:val="24"/>
          <w:lang w:eastAsia="en-ID"/>
          <w14:ligatures w14:val="none"/>
        </w:rPr>
        <w:t xml:space="preserve"> </w:t>
      </w:r>
      <w:r w:rsidR="00D379CA">
        <w:rPr>
          <w:rFonts w:ascii="Times New Roman" w:eastAsia="Times New Roman" w:hAnsi="Times New Roman" w:cs="Times New Roman"/>
          <w:kern w:val="0"/>
          <w:sz w:val="24"/>
          <w:szCs w:val="24"/>
          <w:lang w:eastAsia="en-ID"/>
          <w14:ligatures w14:val="none"/>
        </w:rPr>
        <w:fldChar w:fldCharType="begin" w:fldLock="1"/>
      </w:r>
      <w:r w:rsidR="006D1505">
        <w:rPr>
          <w:rFonts w:ascii="Times New Roman" w:eastAsia="Times New Roman" w:hAnsi="Times New Roman" w:cs="Times New Roman"/>
          <w:kern w:val="0"/>
          <w:sz w:val="24"/>
          <w:szCs w:val="24"/>
          <w:lang w:eastAsia="en-ID"/>
          <w14:ligatures w14:val="none"/>
        </w:rPr>
        <w:instrText>ADDIN CSL_CITATION {"citationItems":[{"id":"ITEM-1","itemData":{"DOI":"10.31327/jee.v5i2.1312","ISSN":"2502-9207","abstract":"The acquisition and learning of English as a Foreign Language differs from that of English as a Second Language. In the EFL setting, it is not sufficient if the teaching and learning processes only depend on formal institution. Because of that, the non-formal education plays an important role to support the processes. This research aims at exploring (1) how Kampung Inggris Kebumen – as one of non-formal educations in Indonesia – was built; (2) what the teaching method used to make the learners in Kampung Inggris Kebumen speak English without any reluctance; and (3) how the learners in Kampung Inggris Kebumen acquire and learn English. This research applies qualitative method i.e. a descriptive case study by means of observation and interviews. The result shows that (1) as one of non-formal institution, Kampung Inggris Kebumen plays a significant important role in the success of English teaching and learning in  Kebumen Regency, in terms of their collaboration with MGMP Sekolah; (2)  Kampung Inggris Kebumen applies the combination of direct method and audio lingual method which are confirmed supportive in the process of acquiring and learning English as a Foreign Language; (3) The students feel that they can decrease their affective filter since the instructors of Kampung Inggris Kebumen use many fun learning activities, provide rich exposures, and intensive time to apply the English in students’ real life. Keywords : acquisition, learning, EFL, non-formal education","author":[{"dropping-particle":"","family":"Rahayu","given":"Dwi Ide","non-dropping-particle":"","parse-names":false,"suffix":""}],"container-title":"Journal of English Education","id":"ITEM-1","issue":"2","issued":{"date-parts":[["2020"]]},"page":"86-94","title":"The Acquisition and Learning of EFL in A Non-formal English Education in Indonesia","type":"article-journal","volume":"5"},"uris":["http://www.mendeley.com/documents/?uuid=bfa4b008-76d4-48e6-8b9e-52640b5808b7"]}],"mendeley":{"formattedCitation":"(Rahayu, 2020)","plainTextFormattedCitation":"(Rahayu, 2020)","previouslyFormattedCitation":"(Rahayu, 2020)"},"properties":{"noteIndex":0},"schema":"https://github.com/citation-style-language/schema/raw/master/csl-citation.json"}</w:instrText>
      </w:r>
      <w:r w:rsidR="00D379CA">
        <w:rPr>
          <w:rFonts w:ascii="Times New Roman" w:eastAsia="Times New Roman" w:hAnsi="Times New Roman" w:cs="Times New Roman"/>
          <w:kern w:val="0"/>
          <w:sz w:val="24"/>
          <w:szCs w:val="24"/>
          <w:lang w:eastAsia="en-ID"/>
          <w14:ligatures w14:val="none"/>
        </w:rPr>
        <w:fldChar w:fldCharType="separate"/>
      </w:r>
      <w:r w:rsidRPr="00603A69" w:rsidR="00D379CA">
        <w:rPr>
          <w:rFonts w:ascii="Times New Roman" w:eastAsia="Times New Roman" w:hAnsi="Times New Roman" w:cs="Times New Roman"/>
          <w:noProof/>
          <w:kern w:val="0"/>
          <w:sz w:val="24"/>
          <w:szCs w:val="24"/>
          <w:lang w:eastAsia="en-ID"/>
          <w14:ligatures w14:val="none"/>
        </w:rPr>
        <w:t>(Rahayu, 2020)</w:t>
      </w:r>
      <w:r w:rsidR="00D379CA">
        <w:rPr>
          <w:rFonts w:ascii="Times New Roman" w:eastAsia="Times New Roman" w:hAnsi="Times New Roman" w:cs="Times New Roman"/>
          <w:kern w:val="0"/>
          <w:sz w:val="24"/>
          <w:szCs w:val="24"/>
          <w:lang w:eastAsia="en-ID"/>
          <w14:ligatures w14:val="none"/>
        </w:rPr>
        <w:fldChar w:fldCharType="end"/>
      </w:r>
      <w:r w:rsidR="00D379CA">
        <w:rPr>
          <w:rFonts w:ascii="Times New Roman" w:eastAsia="Times New Roman" w:hAnsi="Times New Roman" w:cs="Times New Roman"/>
          <w:kern w:val="0"/>
          <w:sz w:val="24"/>
          <w:szCs w:val="24"/>
          <w:lang w:eastAsia="en-ID"/>
          <w14:ligatures w14:val="none"/>
        </w:rPr>
        <w:t xml:space="preserve">. </w:t>
      </w:r>
      <w:r w:rsidRPr="007C289E" w:rsidR="007D390E">
        <w:rPr>
          <w:rFonts w:ascii="Times New Roman" w:eastAsia="Times New Roman" w:hAnsi="Times New Roman" w:cs="Times New Roman"/>
          <w:kern w:val="0"/>
          <w:sz w:val="24"/>
          <w:szCs w:val="24"/>
          <w:lang w:eastAsia="en-ID"/>
          <w14:ligatures w14:val="none"/>
        </w:rPr>
        <w:t xml:space="preserve">English is one of the most crucial </w:t>
      </w:r>
      <w:r w:rsidR="00C563F9">
        <w:rPr>
          <w:rFonts w:ascii="Times New Roman" w:eastAsia="Times New Roman" w:hAnsi="Times New Roman" w:cs="Times New Roman"/>
          <w:kern w:val="0"/>
          <w:sz w:val="24"/>
          <w:szCs w:val="24"/>
          <w:lang w:eastAsia="en-ID"/>
          <w14:ligatures w14:val="none"/>
        </w:rPr>
        <w:t xml:space="preserve">lesson </w:t>
      </w:r>
      <w:r w:rsidRPr="007C289E" w:rsidR="007D390E">
        <w:rPr>
          <w:rFonts w:ascii="Times New Roman" w:eastAsia="Times New Roman" w:hAnsi="Times New Roman" w:cs="Times New Roman"/>
          <w:kern w:val="0"/>
          <w:sz w:val="24"/>
          <w:szCs w:val="24"/>
          <w:lang w:eastAsia="en-ID"/>
          <w14:ligatures w14:val="none"/>
        </w:rPr>
        <w:t>in elementary, middle, and high schools</w:t>
      </w:r>
      <w:r w:rsidR="0042666A">
        <w:rPr>
          <w:rFonts w:ascii="Times New Roman" w:eastAsia="Times New Roman" w:hAnsi="Times New Roman" w:cs="Times New Roman"/>
          <w:kern w:val="0"/>
          <w:sz w:val="24"/>
          <w:szCs w:val="24"/>
          <w:lang w:eastAsia="en-ID"/>
          <w14:ligatures w14:val="none"/>
        </w:rPr>
        <w:t xml:space="preserve"> and</w:t>
      </w:r>
      <w:r w:rsidRPr="007C289E" w:rsidR="007D390E">
        <w:rPr>
          <w:rFonts w:ascii="Times New Roman" w:eastAsia="Times New Roman" w:hAnsi="Times New Roman" w:cs="Times New Roman"/>
          <w:kern w:val="0"/>
          <w:sz w:val="24"/>
          <w:szCs w:val="24"/>
          <w:lang w:eastAsia="en-ID"/>
          <w14:ligatures w14:val="none"/>
        </w:rPr>
        <w:t xml:space="preserve"> is even part of the curriculum</w:t>
      </w:r>
      <w:r w:rsidR="00113505">
        <w:rPr>
          <w:rFonts w:ascii="Times New Roman" w:eastAsia="Times New Roman" w:hAnsi="Times New Roman" w:cs="Times New Roman"/>
          <w:kern w:val="0"/>
          <w:sz w:val="24"/>
          <w:szCs w:val="24"/>
          <w:lang w:eastAsia="en-ID"/>
          <w14:ligatures w14:val="none"/>
        </w:rPr>
        <w:t xml:space="preserve"> </w:t>
      </w:r>
      <w:r w:rsidR="005A4419">
        <w:rPr>
          <w:rFonts w:ascii="Times New Roman" w:eastAsia="Times New Roman" w:hAnsi="Times New Roman" w:cs="Times New Roman"/>
          <w:kern w:val="0"/>
          <w:sz w:val="24"/>
          <w:szCs w:val="24"/>
          <w:lang w:eastAsia="en-ID"/>
          <w14:ligatures w14:val="none"/>
        </w:rPr>
        <w:fldChar w:fldCharType="begin" w:fldLock="1"/>
      </w:r>
      <w:r w:rsidR="0090236E">
        <w:rPr>
          <w:rFonts w:ascii="Times New Roman" w:eastAsia="Times New Roman" w:hAnsi="Times New Roman" w:cs="Times New Roman"/>
          <w:kern w:val="0"/>
          <w:sz w:val="24"/>
          <w:szCs w:val="24"/>
          <w:lang w:eastAsia="en-ID"/>
          <w14:ligatures w14:val="none"/>
        </w:rPr>
        <w:instrText>ADDIN CSL_CITATION {"citationItems":[{"id":"ITEM-1","itemData":{"DOI":"10.30997/karimahtauhid.v3i3.12571","abstract":"Bahasa merupakan kemampuan manusia untuk berkomunikasi dengan manusia lainnya. Era globalisasi atau yang disebut dengan era pasar bebas merupakan perubahan global yang terjadi dengan semakin terbukanya kebudayaan dan berkembangnya ilmu pengetahuan di seluruh dunia. Bahasa Inggris memiliki peran yang sangat berguna untuk digunakan pada bidang komunikasi, pendidikan, dan bisnis global karena bahasa ini merupakan salah satu bahasa internasional. Sekarang pembelajaran bahasa Inggris berbasis IT/ICT dan dipengaruhi oleh teknologi informasi, menunjukkan karakteristik yang inovatif dan beragam.","author":[{"dropping-particle":"","family":"Sari","given":"Nasywa Nur Kamila","non-dropping-particle":"","parse-names":false,"suffix":""},{"dropping-particle":"","family":"Maulida","given":"Zahra Pinkan","non-dropping-particle":"","parse-names":false,"suffix":""},{"dropping-particle":"","family":"Salmawati","given":"Aulia","non-dropping-particle":"","parse-names":false,"suffix":""}],"container-title":"Karimah Tauhid","id":"ITEM-1","issue":"3","issued":{"date-parts":[["2024"]]},"page":"3685-3692","title":"Pentingnya Bahasa Inggris Pada Era Globalisasi","type":"article-journal","volume":"3"},"uris":["http://www.mendeley.com/documents/?uuid=e77b4bc5-bde7-4c68-93b8-857f088ef6c5"]}],"mendeley":{"formattedCitation":"(Sari et al., 2024)","plainTextFormattedCitation":"(Sari et al., 2024)","previouslyFormattedCitation":"(Sari et al., 2024)"},"properties":{"noteIndex":0},"schema":"https://github.com/citation-style-language/schema/raw/master/csl-citation.json"}</w:instrText>
      </w:r>
      <w:r w:rsidR="005A4419">
        <w:rPr>
          <w:rFonts w:ascii="Times New Roman" w:eastAsia="Times New Roman" w:hAnsi="Times New Roman" w:cs="Times New Roman"/>
          <w:kern w:val="0"/>
          <w:sz w:val="24"/>
          <w:szCs w:val="24"/>
          <w:lang w:eastAsia="en-ID"/>
          <w14:ligatures w14:val="none"/>
        </w:rPr>
        <w:fldChar w:fldCharType="separate"/>
      </w:r>
      <w:r w:rsidRPr="005A4419" w:rsidR="005A4419">
        <w:rPr>
          <w:rFonts w:ascii="Times New Roman" w:eastAsia="Times New Roman" w:hAnsi="Times New Roman" w:cs="Times New Roman"/>
          <w:noProof/>
          <w:kern w:val="0"/>
          <w:sz w:val="24"/>
          <w:szCs w:val="24"/>
          <w:lang w:eastAsia="en-ID"/>
          <w14:ligatures w14:val="none"/>
        </w:rPr>
        <w:t>(Sari et al., 2024)</w:t>
      </w:r>
      <w:r w:rsidR="005A4419">
        <w:rPr>
          <w:rFonts w:ascii="Times New Roman" w:eastAsia="Times New Roman" w:hAnsi="Times New Roman" w:cs="Times New Roman"/>
          <w:kern w:val="0"/>
          <w:sz w:val="24"/>
          <w:szCs w:val="24"/>
          <w:lang w:eastAsia="en-ID"/>
          <w14:ligatures w14:val="none"/>
        </w:rPr>
        <w:fldChar w:fldCharType="end"/>
      </w:r>
      <w:r w:rsidR="00275039">
        <w:rPr>
          <w:rFonts w:ascii="Times New Roman" w:eastAsia="Times New Roman" w:hAnsi="Times New Roman" w:cs="Times New Roman"/>
          <w:kern w:val="0"/>
          <w:sz w:val="24"/>
          <w:szCs w:val="24"/>
          <w:lang w:eastAsia="en-ID"/>
          <w14:ligatures w14:val="none"/>
        </w:rPr>
        <w:t>.</w:t>
      </w:r>
      <w:r w:rsidR="000B4EB5">
        <w:rPr>
          <w:rFonts w:ascii="Times New Roman" w:eastAsia="Times New Roman" w:hAnsi="Times New Roman" w:cs="Times New Roman"/>
          <w:kern w:val="0"/>
          <w:sz w:val="24"/>
          <w:szCs w:val="24"/>
          <w:lang w:eastAsia="en-ID"/>
          <w14:ligatures w14:val="none"/>
        </w:rPr>
        <w:t xml:space="preserve"> </w:t>
      </w:r>
      <w:r w:rsidRPr="00534C47" w:rsidR="00534C47">
        <w:rPr>
          <w:rFonts w:ascii="Times New Roman" w:eastAsia="Times New Roman" w:hAnsi="Times New Roman" w:cs="Times New Roman"/>
          <w:kern w:val="0"/>
          <w:sz w:val="24"/>
          <w:szCs w:val="24"/>
          <w:lang w:eastAsia="en-ID"/>
          <w14:ligatures w14:val="none"/>
        </w:rPr>
        <w:t xml:space="preserve">Formal education has a syllabus-based structure, with predetermined durations and </w:t>
      </w:r>
    </w:p>
    <w:p w:rsidR="00B973C5" w:rsidP="0057669C" w14:paraId="6F44B3A6" w14:textId="2BCE94AB">
      <w:pPr>
        <w:spacing w:after="240" w:line="360" w:lineRule="auto"/>
        <w:jc w:val="both"/>
        <w:rPr>
          <w:rFonts w:ascii="Times New Roman" w:eastAsia="Times New Roman" w:hAnsi="Times New Roman" w:cs="Times New Roman"/>
          <w:kern w:val="0"/>
          <w:sz w:val="24"/>
          <w:szCs w:val="24"/>
          <w:lang w:eastAsia="en-ID"/>
          <w14:ligatures w14:val="none"/>
        </w:rPr>
      </w:pPr>
      <w:r w:rsidRPr="00534C47">
        <w:rPr>
          <w:rFonts w:ascii="Times New Roman" w:eastAsia="Times New Roman" w:hAnsi="Times New Roman" w:cs="Times New Roman"/>
          <w:kern w:val="0"/>
          <w:sz w:val="24"/>
          <w:szCs w:val="24"/>
          <w:lang w:eastAsia="en-ID"/>
          <w14:ligatures w14:val="none"/>
        </w:rPr>
        <w:t>scheduled examinations</w:t>
      </w:r>
      <w:r w:rsidR="006D1505">
        <w:rPr>
          <w:rFonts w:ascii="Times New Roman" w:eastAsia="Times New Roman" w:hAnsi="Times New Roman" w:cs="Times New Roman"/>
          <w:kern w:val="0"/>
          <w:sz w:val="24"/>
          <w:szCs w:val="24"/>
          <w:lang w:eastAsia="en-ID"/>
          <w14:ligatures w14:val="none"/>
        </w:rPr>
        <w:t xml:space="preserve"> </w:t>
      </w:r>
      <w:r w:rsidR="006D1505">
        <w:rPr>
          <w:rFonts w:ascii="Times New Roman" w:eastAsia="Times New Roman" w:hAnsi="Times New Roman" w:cs="Times New Roman"/>
          <w:kern w:val="0"/>
          <w:sz w:val="24"/>
          <w:szCs w:val="24"/>
          <w:lang w:eastAsia="en-ID"/>
          <w14:ligatures w14:val="none"/>
        </w:rPr>
        <w:fldChar w:fldCharType="begin" w:fldLock="1"/>
      </w:r>
      <w:r w:rsidR="00FA67EA">
        <w:rPr>
          <w:rFonts w:ascii="Times New Roman" w:eastAsia="Times New Roman" w:hAnsi="Times New Roman" w:cs="Times New Roman"/>
          <w:kern w:val="0"/>
          <w:sz w:val="24"/>
          <w:szCs w:val="24"/>
          <w:lang w:eastAsia="en-ID"/>
          <w14:ligatures w14:val="none"/>
        </w:rPr>
        <w:instrText>ADDIN CSL_CITATION {"citationItems":[{"id":"ITEM-1","itemData":{"author":[{"dropping-particle":"","family":"Johnson","given":"Martin","non-dropping-particle":"","parse-names":false,"suffix":""},{"dropping-particle":"","family":"Majewska","given":"Dominika","non-dropping-particle":"","parse-names":false,"suffix":""}],"container-title":"CAMBRIDGE University Press &amp; Assessment","id":"ITEM-1","issue":"September","issued":{"date-parts":[["2022"]]},"title":"Formal, non-formal, and informal learning: What are they, and how can we research them?","type":"article-journal"},"uris":["http://www.mendeley.com/documents/?uuid=4609cf08-f072-4fa2-b56a-5e51e46540c5"]},{"id":"ITEM-2","itemData":{"author":[{"dropping-particle":"","family":"Verma","given":"Aman","non-dropping-particle":"","parse-names":false,"suffix":""},{"dropping-particle":"","family":"Verma","given":"Kapil","non-dropping-particle":"","parse-names":false,"suffix":""},{"dropping-particle":"","family":"Yadav","given":"Vishal Raj","non-dropping-particle":"","parse-names":false,"suffix":""}],"container-title":"Research Gate","id":"ITEM-2","issue":"July","issued":{"date-parts":[["2023"]]},"title":"Education : Meaning , definition &amp; Types","type":"article-journal"},"uris":["http://www.mendeley.com/documents/?uuid=4de7be61-f0a9-4193-81bb-2e7296069014"]}],"mendeley":{"formattedCitation":"(Johnson &amp; Majewska, 2022; Verma et al., 2023)","plainTextFormattedCitation":"(Johnson &amp; Majewska, 2022; Verma et al., 2023)","previouslyFormattedCitation":"(Johnson &amp; Majewska, 2022; Verma et al., 2023)"},"properties":{"noteIndex":0},"schema":"https://github.com/citation-style-language/schema/raw/master/csl-citation.json"}</w:instrText>
      </w:r>
      <w:r w:rsidR="006D1505">
        <w:rPr>
          <w:rFonts w:ascii="Times New Roman" w:eastAsia="Times New Roman" w:hAnsi="Times New Roman" w:cs="Times New Roman"/>
          <w:kern w:val="0"/>
          <w:sz w:val="24"/>
          <w:szCs w:val="24"/>
          <w:lang w:eastAsia="en-ID"/>
          <w14:ligatures w14:val="none"/>
        </w:rPr>
        <w:fldChar w:fldCharType="separate"/>
      </w:r>
      <w:r w:rsidRPr="006D1505" w:rsidR="006D1505">
        <w:rPr>
          <w:rFonts w:ascii="Times New Roman" w:eastAsia="Times New Roman" w:hAnsi="Times New Roman" w:cs="Times New Roman"/>
          <w:noProof/>
          <w:kern w:val="0"/>
          <w:sz w:val="24"/>
          <w:szCs w:val="24"/>
          <w:lang w:eastAsia="en-ID"/>
          <w14:ligatures w14:val="none"/>
        </w:rPr>
        <w:t>(Johnson &amp; Majewska, 2022; Verma et al., 2023)</w:t>
      </w:r>
      <w:r w:rsidR="006D1505">
        <w:rPr>
          <w:rFonts w:ascii="Times New Roman" w:eastAsia="Times New Roman" w:hAnsi="Times New Roman" w:cs="Times New Roman"/>
          <w:kern w:val="0"/>
          <w:sz w:val="24"/>
          <w:szCs w:val="24"/>
          <w:lang w:eastAsia="en-ID"/>
          <w14:ligatures w14:val="none"/>
        </w:rPr>
        <w:fldChar w:fldCharType="end"/>
      </w:r>
      <w:r w:rsidR="006D1505">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w:t>
      </w:r>
      <w:r w:rsidR="00827BEB">
        <w:rPr>
          <w:rFonts w:ascii="Times New Roman" w:eastAsia="Times New Roman" w:hAnsi="Times New Roman" w:cs="Times New Roman"/>
          <w:kern w:val="0"/>
          <w:sz w:val="24"/>
          <w:szCs w:val="24"/>
          <w:lang w:eastAsia="en-ID"/>
          <w14:ligatures w14:val="none"/>
        </w:rPr>
        <w:t xml:space="preserve">While </w:t>
      </w:r>
      <w:r w:rsidR="00FA67EA">
        <w:rPr>
          <w:rFonts w:ascii="Times New Roman" w:eastAsia="Times New Roman" w:hAnsi="Times New Roman" w:cs="Times New Roman"/>
          <w:kern w:val="0"/>
          <w:sz w:val="24"/>
          <w:szCs w:val="24"/>
          <w:lang w:eastAsia="en-ID"/>
          <w14:ligatures w14:val="none"/>
        </w:rPr>
        <w:t xml:space="preserve">non-formal is more flexible based on students need </w:t>
      </w:r>
      <w:r w:rsidR="00FA67EA">
        <w:rPr>
          <w:rFonts w:ascii="Times New Roman" w:eastAsia="Times New Roman" w:hAnsi="Times New Roman" w:cs="Times New Roman"/>
          <w:kern w:val="0"/>
          <w:sz w:val="24"/>
          <w:szCs w:val="24"/>
          <w:lang w:eastAsia="en-ID"/>
          <w14:ligatures w14:val="none"/>
        </w:rPr>
        <w:fldChar w:fldCharType="begin" w:fldLock="1"/>
      </w:r>
      <w:r w:rsidR="004E417B">
        <w:rPr>
          <w:rFonts w:ascii="Times New Roman" w:eastAsia="Times New Roman" w:hAnsi="Times New Roman" w:cs="Times New Roman"/>
          <w:kern w:val="0"/>
          <w:sz w:val="24"/>
          <w:szCs w:val="24"/>
          <w:lang w:eastAsia="en-ID"/>
          <w14:ligatures w14:val="none"/>
        </w:rPr>
        <w:instrText>ADDIN CSL_CITATION {"citationItems":[{"id":"ITEM-1","itemData":{"author":[{"dropping-particle":"","family":"Ningsih","given":"Pretty Elisa Ayu","non-dropping-particle":"","parse-names":false,"suffix":""}],"container-title":"Jurnal Studi Guru dan Pembelajaran","id":"ITEM-1","issue":"1","issued":{"date-parts":[["2021"]]},"page":"173-179","title":"Metode Pembelajaran Bahasa Inggris yang Digunakan Guru pada Lembaga Pendidikan Non-Formal LP3N Kerinci","type":"article-journal","volume":"4"},"uris":["http://www.mendeley.com/documents/?uuid=d80ab866-eb49-4f85-bbf6-d258d697f827"]},{"id":"ITEM-2","itemData":{"DOI":"10.30595/pssh.v18i.1290","author":[{"dropping-particle":"","family":"Nuraini","given":"Nadia Putri","non-dropping-particle":"","parse-names":false,"suffix":""},{"dropping-particle":"","family":"Aziez","given":"Feisal","non-dropping-particle":"","parse-names":false,"suffix":""},{"dropping-particle":"","family":"Hawanti","given":"Santhy","non-dropping-particle":"","parse-names":false,"suffix":""},{"dropping-particle":"","family":"Education","given":"English","non-dropping-particle":"","parse-names":false,"suffix":""},{"dropping-particle":"","family":"Purwokerto","given":"Universitas Muhammadiyah","non-dropping-particle":"","parse-names":false,"suffix":""},{"dropping-particle":"","family":"Kh","given":"Jl","non-dropping-particle":"","parse-names":false,"suffix":""},{"dropping-particle":"","family":"Dahlan","given":"Ahmad","non-dropping-particle":"","parse-names":false,"suffix":""},{"dropping-particle":"","family":"Tengah","given":"Jawa","non-dropping-particle":"","parse-names":false,"suffix":""}],"container-title":"Social Sciences &amp; Humanities","id":"ITEM-2","issued":{"date-parts":[["2024"]]},"title":"Strategies and Challenges in Teaching English in English Courses","type":"article-journal","volume":"18"},"uris":["http://www.mendeley.com/documents/?uuid=9ff85b86-15dc-45ac-8187-732c45681c37"]},{"id":"ITEM-3","itemData":{"DOI":"10.31327/jee.v5i2.1312","ISSN":"2502-9207","abstract":"The acquisition and learning of English as a Foreign Language differs from that of English as a Second Language. In the EFL setting, it is not sufficient if the teaching and learning processes only depend on formal institution. Because of that, the non-formal education plays an important role to support the processes. This research aims at exploring (1) how Kampung Inggris Kebumen – as one of non-formal educations in Indonesia – was built; (2) what the teaching method used to make the learners in Kampung Inggris Kebumen speak English without any reluctance; and (3) how the learners in Kampung Inggris Kebumen acquire and learn English. This research applies qualitative method i.e. a descriptive case study by means of observation and interviews. The result shows that (1) as one of non-formal institution, Kampung Inggris Kebumen plays a significant important role in the success of English teaching and learning in  Kebumen Regency, in terms of their collaboration with MGMP Sekolah; (2)  Kampung Inggris Kebumen applies the combination of direct method and audio lingual method which are confirmed supportive in the process of acquiring and learning English as a Foreign Language; (3) The students feel that they can decrease their affective filter since the instructors of Kampung Inggris Kebumen use many fun learning activities, provide rich exposures, and intensive time to apply the English in students’ real life. Keywords : acquisition, learning, EFL, non-formal education","author":[{"dropping-particle":"","family":"Rahayu","given":"Dwi Ide","non-dropping-particle":"","parse-names":false,"suffix":""}],"container-title":"Journal of English Education","id":"ITEM-3","issue":"2","issued":{"date-parts":[["2020"]]},"page":"86-94","title":"The Acquisition and Learning of EFL in A Non-formal English Education in Indonesia","type":"article-journal","volume":"5"},"uris":["http://www.mendeley.com/documents/?uuid=bfa4b008-76d4-48e6-8b9e-52640b5808b7"]}],"mendeley":{"formattedCitation":"(Ningsih, 2021; Nuraini et al., 2024; Rahayu, 2020)","plainTextFormattedCitation":"(Ningsih, 2021; Nuraini et al., 2024; Rahayu, 2020)","previouslyFormattedCitation":"(Ningsih, 2021; Nuraini et al., 2024; Rahayu, 2020)"},"properties":{"noteIndex":0},"schema":"https://github.com/citation-style-language/schema/raw/master/csl-citation.json"}</w:instrText>
      </w:r>
      <w:r w:rsidR="00FA67EA">
        <w:rPr>
          <w:rFonts w:ascii="Times New Roman" w:eastAsia="Times New Roman" w:hAnsi="Times New Roman" w:cs="Times New Roman"/>
          <w:kern w:val="0"/>
          <w:sz w:val="24"/>
          <w:szCs w:val="24"/>
          <w:lang w:eastAsia="en-ID"/>
          <w14:ligatures w14:val="none"/>
        </w:rPr>
        <w:fldChar w:fldCharType="separate"/>
      </w:r>
      <w:r w:rsidRPr="00FA67EA" w:rsidR="00FA67EA">
        <w:rPr>
          <w:rFonts w:ascii="Times New Roman" w:eastAsia="Times New Roman" w:hAnsi="Times New Roman" w:cs="Times New Roman"/>
          <w:noProof/>
          <w:kern w:val="0"/>
          <w:sz w:val="24"/>
          <w:szCs w:val="24"/>
          <w:lang w:eastAsia="en-ID"/>
          <w14:ligatures w14:val="none"/>
        </w:rPr>
        <w:t>(Ningsih, 2021; Nuraini et al., 2024; Rahayu, 2020)</w:t>
      </w:r>
      <w:r w:rsidR="00FA67EA">
        <w:rPr>
          <w:rFonts w:ascii="Times New Roman" w:eastAsia="Times New Roman" w:hAnsi="Times New Roman" w:cs="Times New Roman"/>
          <w:kern w:val="0"/>
          <w:sz w:val="24"/>
          <w:szCs w:val="24"/>
          <w:lang w:eastAsia="en-ID"/>
          <w14:ligatures w14:val="none"/>
        </w:rPr>
        <w:fldChar w:fldCharType="end"/>
      </w:r>
      <w:r w:rsidR="00D96C59">
        <w:rPr>
          <w:rFonts w:ascii="Times New Roman" w:eastAsia="Times New Roman" w:hAnsi="Times New Roman" w:cs="Times New Roman"/>
          <w:kern w:val="0"/>
          <w:sz w:val="24"/>
          <w:szCs w:val="24"/>
          <w:lang w:eastAsia="en-ID"/>
          <w14:ligatures w14:val="none"/>
        </w:rPr>
        <w:t>.</w:t>
      </w:r>
      <w:r w:rsidR="00FA67EA">
        <w:rPr>
          <w:rFonts w:ascii="Times New Roman" w:eastAsia="Times New Roman" w:hAnsi="Times New Roman" w:cs="Times New Roman"/>
          <w:kern w:val="0"/>
          <w:sz w:val="24"/>
          <w:szCs w:val="24"/>
          <w:lang w:eastAsia="en-ID"/>
          <w14:ligatures w14:val="none"/>
        </w:rPr>
        <w:t xml:space="preserve"> </w:t>
      </w:r>
      <w:r w:rsidR="001F1CEB">
        <w:rPr>
          <w:rFonts w:ascii="Times New Roman" w:eastAsia="Times New Roman" w:hAnsi="Times New Roman" w:cs="Times New Roman"/>
          <w:kern w:val="0"/>
          <w:sz w:val="24"/>
          <w:szCs w:val="24"/>
          <w:lang w:eastAsia="en-ID"/>
          <w14:ligatures w14:val="none"/>
        </w:rPr>
        <w:t>However, t</w:t>
      </w:r>
      <w:r w:rsidRPr="00CF3998" w:rsidR="00CF3998">
        <w:rPr>
          <w:rFonts w:ascii="Times New Roman" w:eastAsia="Times New Roman" w:hAnsi="Times New Roman" w:cs="Times New Roman"/>
          <w:kern w:val="0"/>
          <w:sz w:val="24"/>
          <w:szCs w:val="24"/>
          <w:lang w:eastAsia="en-ID"/>
          <w14:ligatures w14:val="none"/>
        </w:rPr>
        <w:t>he limitations of formal education are its emphasis on achievement and its propensity for subjective appraisal</w:t>
      </w:r>
      <w:r w:rsidR="00533B31">
        <w:rPr>
          <w:rFonts w:ascii="Times New Roman" w:eastAsia="Times New Roman" w:hAnsi="Times New Roman" w:cs="Times New Roman"/>
          <w:kern w:val="0"/>
          <w:sz w:val="24"/>
          <w:szCs w:val="24"/>
          <w:lang w:eastAsia="en-ID"/>
          <w14:ligatures w14:val="none"/>
        </w:rPr>
        <w:t xml:space="preserve"> </w:t>
      </w:r>
      <w:r w:rsidR="00CF3998">
        <w:rPr>
          <w:rFonts w:ascii="Times New Roman" w:eastAsia="Times New Roman" w:hAnsi="Times New Roman" w:cs="Times New Roman"/>
          <w:kern w:val="0"/>
          <w:sz w:val="24"/>
          <w:szCs w:val="24"/>
          <w:lang w:eastAsia="en-ID"/>
          <w14:ligatures w14:val="none"/>
        </w:rPr>
        <w:fldChar w:fldCharType="begin" w:fldLock="1"/>
      </w:r>
      <w:r w:rsidR="00F27EF4">
        <w:rPr>
          <w:rFonts w:ascii="Times New Roman" w:eastAsia="Times New Roman" w:hAnsi="Times New Roman" w:cs="Times New Roman"/>
          <w:kern w:val="0"/>
          <w:sz w:val="24"/>
          <w:szCs w:val="24"/>
          <w:lang w:eastAsia="en-ID"/>
          <w14:ligatures w14:val="none"/>
        </w:rPr>
        <w:instrText>ADDIN CSL_CITATION {"citationItems":[{"id":"ITEM-1","itemData":{"DOI":"10.31327/jee.v5i2.1312","ISSN":"2502-9207","abstract":"The acquisition and learning of English as a Foreign Language differs from that of English as a Second Language. In the EFL setting, it is not sufficient if the teaching and learning processes only depend on formal institution. Because of that, the non-formal education plays an important role to support the processes. This research aims at exploring (1) how Kampung Inggris Kebumen – as one of non-formal educations in Indonesia – was built; (2) what the teaching method used to make the learners in Kampung Inggris Kebumen speak English without any reluctance; and (3) how the learners in Kampung Inggris Kebumen acquire and learn English. This research applies qualitative method i.e. a descriptive case study by means of observation and interviews. The result shows that (1) as one of non-formal institution, Kampung Inggris Kebumen plays a significant important role in the success of English teaching and learning in  Kebumen Regency, in terms of their collaboration with MGMP Sekolah; (2)  Kampung Inggris Kebumen applies the combination of direct method and audio lingual method which are confirmed supportive in the process of acquiring and learning English as a Foreign Language; (3) The students feel that they can decrease their affective filter since the instructors of Kampung Inggris Kebumen use many fun learning activities, provide rich exposures, and intensive time to apply the English in students’ real life. Keywords : acquisition, learning, EFL, non-formal education","author":[{"dropping-particle":"","family":"Rahayu","given":"Dwi Ide","non-dropping-particle":"","parse-names":false,"suffix":""}],"container-title":"Journal of English Education","id":"ITEM-1","issue":"2","issued":{"date-parts":[["2020"]]},"page":"86-94","title":"The Acquisition and Learning of EFL in A Non-formal English Education in Indonesia","type":"article-journal","volume":"5"},"uris":["http://www.mendeley.com/documents/?uuid=bfa4b008-76d4-48e6-8b9e-52640b5808b7"]}],"mendeley":{"formattedCitation":"(Rahayu, 2020)","plainTextFormattedCitation":"(Rahayu, 2020)","previouslyFormattedCitation":"(Rahayu, 2020)"},"properties":{"noteIndex":0},"schema":"https://github.com/citation-style-language/schema/raw/master/csl-citation.json"}</w:instrText>
      </w:r>
      <w:r w:rsidR="00CF3998">
        <w:rPr>
          <w:rFonts w:ascii="Times New Roman" w:eastAsia="Times New Roman" w:hAnsi="Times New Roman" w:cs="Times New Roman"/>
          <w:kern w:val="0"/>
          <w:sz w:val="24"/>
          <w:szCs w:val="24"/>
          <w:lang w:eastAsia="en-ID"/>
          <w14:ligatures w14:val="none"/>
        </w:rPr>
        <w:fldChar w:fldCharType="separate"/>
      </w:r>
      <w:r w:rsidRPr="00CF3998" w:rsidR="00CF3998">
        <w:rPr>
          <w:rFonts w:ascii="Times New Roman" w:eastAsia="Times New Roman" w:hAnsi="Times New Roman" w:cs="Times New Roman"/>
          <w:noProof/>
          <w:kern w:val="0"/>
          <w:sz w:val="24"/>
          <w:szCs w:val="24"/>
          <w:lang w:eastAsia="en-ID"/>
          <w14:ligatures w14:val="none"/>
        </w:rPr>
        <w:t>(Rahayu, 2020)</w:t>
      </w:r>
      <w:r w:rsidR="00CF3998">
        <w:rPr>
          <w:rFonts w:ascii="Times New Roman" w:eastAsia="Times New Roman" w:hAnsi="Times New Roman" w:cs="Times New Roman"/>
          <w:kern w:val="0"/>
          <w:sz w:val="24"/>
          <w:szCs w:val="24"/>
          <w:lang w:eastAsia="en-ID"/>
          <w14:ligatures w14:val="none"/>
        </w:rPr>
        <w:fldChar w:fldCharType="end"/>
      </w:r>
      <w:r w:rsidR="00533B31">
        <w:rPr>
          <w:rFonts w:ascii="Times New Roman" w:eastAsia="Times New Roman" w:hAnsi="Times New Roman" w:cs="Times New Roman"/>
          <w:kern w:val="0"/>
          <w:sz w:val="24"/>
          <w:szCs w:val="24"/>
          <w:lang w:eastAsia="en-ID"/>
          <w14:ligatures w14:val="none"/>
        </w:rPr>
        <w:t xml:space="preserve">. </w:t>
      </w:r>
      <w:r w:rsidR="001F1CEB">
        <w:rPr>
          <w:rFonts w:ascii="Times New Roman" w:eastAsia="Times New Roman" w:hAnsi="Times New Roman" w:cs="Times New Roman"/>
          <w:kern w:val="0"/>
          <w:sz w:val="24"/>
          <w:szCs w:val="24"/>
          <w:lang w:eastAsia="en-ID"/>
          <w14:ligatures w14:val="none"/>
        </w:rPr>
        <w:t>Therefore, n</w:t>
      </w:r>
      <w:r w:rsidRPr="00B002DF" w:rsidR="001F1CEB">
        <w:rPr>
          <w:rFonts w:ascii="Times New Roman" w:eastAsia="Times New Roman" w:hAnsi="Times New Roman" w:cs="Times New Roman"/>
          <w:kern w:val="0"/>
          <w:sz w:val="24"/>
          <w:szCs w:val="24"/>
          <w:lang w:eastAsia="en-ID"/>
          <w14:ligatures w14:val="none"/>
        </w:rPr>
        <w:t>on-formal education is crucial to supporting the teaching and learning processes</w:t>
      </w:r>
      <w:r w:rsidR="001F1CEB">
        <w:rPr>
          <w:rFonts w:ascii="Times New Roman" w:eastAsia="Times New Roman" w:hAnsi="Times New Roman" w:cs="Times New Roman"/>
          <w:kern w:val="0"/>
          <w:sz w:val="24"/>
          <w:szCs w:val="24"/>
          <w:lang w:eastAsia="en-ID"/>
          <w14:ligatures w14:val="none"/>
        </w:rPr>
        <w:t>,</w:t>
      </w:r>
      <w:r w:rsidRPr="00B002DF" w:rsidR="001F1CEB">
        <w:rPr>
          <w:rFonts w:ascii="Times New Roman" w:eastAsia="Times New Roman" w:hAnsi="Times New Roman" w:cs="Times New Roman"/>
          <w:kern w:val="0"/>
          <w:sz w:val="24"/>
          <w:szCs w:val="24"/>
          <w:lang w:eastAsia="en-ID"/>
          <w14:ligatures w14:val="none"/>
        </w:rPr>
        <w:t xml:space="preserve"> because </w:t>
      </w:r>
      <w:r w:rsidR="001F1CEB">
        <w:rPr>
          <w:rFonts w:ascii="Times New Roman" w:eastAsia="Times New Roman" w:hAnsi="Times New Roman" w:cs="Times New Roman"/>
          <w:kern w:val="0"/>
          <w:sz w:val="24"/>
          <w:szCs w:val="24"/>
          <w:lang w:eastAsia="en-ID"/>
          <w14:ligatures w14:val="none"/>
        </w:rPr>
        <w:t xml:space="preserve">only </w:t>
      </w:r>
      <w:r w:rsidRPr="00B002DF" w:rsidR="001F1CEB">
        <w:rPr>
          <w:rFonts w:ascii="Times New Roman" w:eastAsia="Times New Roman" w:hAnsi="Times New Roman" w:cs="Times New Roman"/>
          <w:kern w:val="0"/>
          <w:sz w:val="24"/>
          <w:szCs w:val="24"/>
          <w:lang w:eastAsia="en-ID"/>
          <w14:ligatures w14:val="none"/>
        </w:rPr>
        <w:t>depend</w:t>
      </w:r>
      <w:r w:rsidR="001F1CEB">
        <w:rPr>
          <w:rFonts w:ascii="Times New Roman" w:eastAsia="Times New Roman" w:hAnsi="Times New Roman" w:cs="Times New Roman"/>
          <w:kern w:val="0"/>
          <w:sz w:val="24"/>
          <w:szCs w:val="24"/>
          <w:lang w:eastAsia="en-ID"/>
          <w14:ligatures w14:val="none"/>
        </w:rPr>
        <w:t xml:space="preserve"> </w:t>
      </w:r>
      <w:r w:rsidRPr="00B002DF" w:rsidR="001F1CEB">
        <w:rPr>
          <w:rFonts w:ascii="Times New Roman" w:eastAsia="Times New Roman" w:hAnsi="Times New Roman" w:cs="Times New Roman"/>
          <w:kern w:val="0"/>
          <w:sz w:val="24"/>
          <w:szCs w:val="24"/>
          <w:lang w:eastAsia="en-ID"/>
          <w14:ligatures w14:val="none"/>
        </w:rPr>
        <w:t>on formal institutions is insufficient</w:t>
      </w:r>
      <w:r w:rsidR="00F27EF4">
        <w:rPr>
          <w:rFonts w:ascii="Times New Roman" w:eastAsia="Times New Roman" w:hAnsi="Times New Roman" w:cs="Times New Roman"/>
          <w:kern w:val="0"/>
          <w:sz w:val="24"/>
          <w:szCs w:val="24"/>
          <w:lang w:eastAsia="en-ID"/>
          <w14:ligatures w14:val="none"/>
        </w:rPr>
        <w:t xml:space="preserve"> </w:t>
      </w:r>
      <w:r w:rsidR="00F27EF4">
        <w:rPr>
          <w:rFonts w:ascii="Times New Roman" w:eastAsia="Times New Roman" w:hAnsi="Times New Roman" w:cs="Times New Roman"/>
          <w:kern w:val="0"/>
          <w:sz w:val="24"/>
          <w:szCs w:val="24"/>
          <w:lang w:eastAsia="en-ID"/>
          <w14:ligatures w14:val="none"/>
        </w:rPr>
        <w:fldChar w:fldCharType="begin" w:fldLock="1"/>
      </w:r>
      <w:r w:rsidR="006E31EE">
        <w:rPr>
          <w:rFonts w:ascii="Times New Roman" w:eastAsia="Times New Roman" w:hAnsi="Times New Roman" w:cs="Times New Roman"/>
          <w:kern w:val="0"/>
          <w:sz w:val="24"/>
          <w:szCs w:val="24"/>
          <w:lang w:eastAsia="en-ID"/>
          <w14:ligatures w14:val="none"/>
        </w:rPr>
        <w:instrText>ADDIN CSL_CITATION {"citationItems":[{"id":"ITEM-1","itemData":{"DOI":"10.31327/jee.v5i2.1312","ISSN":"2502-9207","abstract":"The acquisition and learning of English as a Foreign Language differs from that of English as a Second Language. In the EFL setting, it is not sufficient if the teaching and learning processes only depend on formal institution. Because of that, the non-formal education plays an important role to support the processes. This research aims at exploring (1) how Kampung Inggris Kebumen – as one of non-formal educations in Indonesia – was built; (2) what the teaching method used to make the learners in Kampung Inggris Kebumen speak English without any reluctance; and (3) how the learners in Kampung Inggris Kebumen acquire and learn English. This research applies qualitative method i.e. a descriptive case study by means of observation and interviews. The result shows that (1) as one of non-formal institution, Kampung Inggris Kebumen plays a significant important role in the success of English teaching and learning in  Kebumen Regency, in terms of their collaboration with MGMP Sekolah; (2)  Kampung Inggris Kebumen applies the combination of direct method and audio lingual method which are confirmed supportive in the process of acquiring and learning English as a Foreign Language; (3) The students feel that they can decrease their affective filter since the instructors of Kampung Inggris Kebumen use many fun learning activities, provide rich exposures, and intensive time to apply the English in students’ real life. Keywords : acquisition, learning, EFL, non-formal education","author":[{"dropping-particle":"","family":"Rahayu","given":"Dwi Ide","non-dropping-particle":"","parse-names":false,"suffix":""}],"container-title":"Journal of English Education","id":"ITEM-1","issue":"2","issued":{"date-parts":[["2020"]]},"page":"86-94","title":"The Acquisition and Learning of EFL in A Non-formal English Education in Indonesia","type":"article-journal","volume":"5"},"uris":["http://www.mendeley.com/documents/?uuid=bfa4b008-76d4-48e6-8b9e-52640b5808b7"]}],"mendeley":{"formattedCitation":"(Rahayu, 2020)","plainTextFormattedCitation":"(Rahayu, 2020)","previouslyFormattedCitation":"(Rahayu, 2020)"},"properties":{"noteIndex":0},"schema":"https://github.com/citation-style-language/schema/raw/master/csl-citation.json"}</w:instrText>
      </w:r>
      <w:r w:rsidR="00F27EF4">
        <w:rPr>
          <w:rFonts w:ascii="Times New Roman" w:eastAsia="Times New Roman" w:hAnsi="Times New Roman" w:cs="Times New Roman"/>
          <w:kern w:val="0"/>
          <w:sz w:val="24"/>
          <w:szCs w:val="24"/>
          <w:lang w:eastAsia="en-ID"/>
          <w14:ligatures w14:val="none"/>
        </w:rPr>
        <w:fldChar w:fldCharType="separate"/>
      </w:r>
      <w:r w:rsidRPr="00F27EF4" w:rsidR="00F27EF4">
        <w:rPr>
          <w:rFonts w:ascii="Times New Roman" w:eastAsia="Times New Roman" w:hAnsi="Times New Roman" w:cs="Times New Roman"/>
          <w:noProof/>
          <w:kern w:val="0"/>
          <w:sz w:val="24"/>
          <w:szCs w:val="24"/>
          <w:lang w:eastAsia="en-ID"/>
          <w14:ligatures w14:val="none"/>
        </w:rPr>
        <w:t>(Rahayu, 2020)</w:t>
      </w:r>
      <w:r w:rsidR="00F27EF4">
        <w:rPr>
          <w:rFonts w:ascii="Times New Roman" w:eastAsia="Times New Roman" w:hAnsi="Times New Roman" w:cs="Times New Roman"/>
          <w:kern w:val="0"/>
          <w:sz w:val="24"/>
          <w:szCs w:val="24"/>
          <w:lang w:eastAsia="en-ID"/>
          <w14:ligatures w14:val="none"/>
        </w:rPr>
        <w:fldChar w:fldCharType="end"/>
      </w:r>
      <w:r w:rsidR="00F27EF4">
        <w:rPr>
          <w:rFonts w:ascii="Times New Roman" w:eastAsia="Times New Roman" w:hAnsi="Times New Roman" w:cs="Times New Roman"/>
          <w:kern w:val="0"/>
          <w:sz w:val="24"/>
          <w:szCs w:val="24"/>
          <w:lang w:eastAsia="en-ID"/>
          <w14:ligatures w14:val="none"/>
        </w:rPr>
        <w:t>.</w:t>
      </w:r>
      <w:r w:rsidR="001F1CEB">
        <w:rPr>
          <w:rFonts w:ascii="Times New Roman" w:eastAsia="Times New Roman" w:hAnsi="Times New Roman" w:cs="Times New Roman"/>
          <w:kern w:val="0"/>
          <w:sz w:val="24"/>
          <w:szCs w:val="24"/>
          <w:lang w:eastAsia="en-ID"/>
          <w14:ligatures w14:val="none"/>
        </w:rPr>
        <w:t xml:space="preserve"> </w:t>
      </w:r>
      <w:r w:rsidRPr="00937D61" w:rsidR="00937D61">
        <w:rPr>
          <w:rFonts w:ascii="Times New Roman" w:hAnsi="Times New Roman" w:cs="Times New Roman"/>
          <w:sz w:val="24"/>
          <w:szCs w:val="24"/>
        </w:rPr>
        <w:t>Additionally, non-formal knowledge can be the basis for "formal" information, and knowledge acquired in non-formal ways can be the catalyst for personal growth and personality development</w:t>
      </w:r>
      <w:r w:rsidR="00EB687B">
        <w:rPr>
          <w:rFonts w:ascii="Times New Roman" w:hAnsi="Times New Roman" w:cs="Times New Roman"/>
          <w:sz w:val="24"/>
          <w:szCs w:val="24"/>
        </w:rPr>
        <w:t xml:space="preserve"> </w:t>
      </w:r>
      <w:r w:rsidR="00EB687B">
        <w:rPr>
          <w:rFonts w:ascii="Times New Roman" w:hAnsi="Times New Roman" w:cs="Times New Roman"/>
          <w:sz w:val="24"/>
          <w:szCs w:val="24"/>
        </w:rPr>
        <w:fldChar w:fldCharType="begin" w:fldLock="1"/>
      </w:r>
      <w:r w:rsidR="002477ED">
        <w:rPr>
          <w:rFonts w:ascii="Times New Roman" w:hAnsi="Times New Roman" w:cs="Times New Roman"/>
          <w:sz w:val="24"/>
          <w:szCs w:val="24"/>
        </w:rPr>
        <w:instrText>ADDIN CSL_CITATION {"citationItems":[{"id":"ITEM-1","itemData":{"author":[{"dropping-particle":"","family":"Dumitru","given":"Cristina Tabacaru","non-dropping-particle":"","parse-names":false,"suffix":""}],"container-title":"Research Gate","id":"ITEM-1","issue":"January","issued":{"date-parts":[["2018"]]},"page":"229-233","title":"IMPACT OF NON-FORMAL EDUCATION ON THE EFFICACY OF SCHOOL","type":"article-journal"},"uris":["http://www.mendeley.com/documents/?uuid=63e24c46-402a-4a68-b884-71d75f889e5f"]}],"mendeley":{"formattedCitation":"(Dumitru, 2018)","plainTextFormattedCitation":"(Dumitru, 2018)","previouslyFormattedCitation":"(Dumitru, 2018)"},"properties":{"noteIndex":0},"schema":"https://github.com/citation-style-language/schema/raw/master/csl-citation.json"}</w:instrText>
      </w:r>
      <w:r w:rsidR="00EB687B">
        <w:rPr>
          <w:rFonts w:ascii="Times New Roman" w:hAnsi="Times New Roman" w:cs="Times New Roman"/>
          <w:sz w:val="24"/>
          <w:szCs w:val="24"/>
        </w:rPr>
        <w:fldChar w:fldCharType="separate"/>
      </w:r>
      <w:r w:rsidRPr="00227C03" w:rsidR="00227C03">
        <w:rPr>
          <w:rFonts w:ascii="Times New Roman" w:hAnsi="Times New Roman" w:cs="Times New Roman"/>
          <w:noProof/>
          <w:sz w:val="24"/>
          <w:szCs w:val="24"/>
        </w:rPr>
        <w:t>(Dumitru, 2018)</w:t>
      </w:r>
      <w:r w:rsidR="00EB687B">
        <w:rPr>
          <w:rFonts w:ascii="Times New Roman" w:hAnsi="Times New Roman" w:cs="Times New Roman"/>
          <w:sz w:val="24"/>
          <w:szCs w:val="24"/>
        </w:rPr>
        <w:fldChar w:fldCharType="end"/>
      </w:r>
      <w:r w:rsidR="00EB687B">
        <w:rPr>
          <w:rFonts w:ascii="Times New Roman" w:hAnsi="Times New Roman" w:cs="Times New Roman"/>
          <w:sz w:val="24"/>
          <w:szCs w:val="24"/>
        </w:rPr>
        <w:t>.</w:t>
      </w:r>
    </w:p>
    <w:p w:rsidR="00683C6D" w:rsidP="00B973C5" w14:paraId="35EA02B0" w14:textId="52717F96">
      <w:pPr>
        <w:spacing w:after="240" w:line="360" w:lineRule="auto"/>
        <w:ind w:firstLine="360"/>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here are</w:t>
      </w:r>
      <w:r w:rsidR="00A06FCC">
        <w:rPr>
          <w:rFonts w:ascii="Times New Roman" w:eastAsia="Times New Roman" w:hAnsi="Times New Roman" w:cs="Times New Roman"/>
          <w:kern w:val="0"/>
          <w:sz w:val="24"/>
          <w:szCs w:val="24"/>
          <w:lang w:eastAsia="en-ID"/>
          <w14:ligatures w14:val="none"/>
        </w:rPr>
        <w:t xml:space="preserve"> several </w:t>
      </w:r>
      <w:r w:rsidR="00087530">
        <w:rPr>
          <w:rFonts w:ascii="Times New Roman" w:eastAsia="Times New Roman" w:hAnsi="Times New Roman" w:cs="Times New Roman"/>
          <w:kern w:val="0"/>
          <w:sz w:val="24"/>
          <w:szCs w:val="24"/>
          <w:lang w:eastAsia="en-ID"/>
          <w14:ligatures w14:val="none"/>
        </w:rPr>
        <w:t xml:space="preserve">key </w:t>
      </w:r>
      <w:r w:rsidR="00A06FCC">
        <w:rPr>
          <w:rFonts w:ascii="Times New Roman" w:eastAsia="Times New Roman" w:hAnsi="Times New Roman" w:cs="Times New Roman"/>
          <w:kern w:val="0"/>
          <w:sz w:val="24"/>
          <w:szCs w:val="24"/>
          <w:lang w:eastAsia="en-ID"/>
          <w14:ligatures w14:val="none"/>
        </w:rPr>
        <w:t>differences between formal and non-formal education institution</w:t>
      </w:r>
      <w:r w:rsidR="00E468C4">
        <w:rPr>
          <w:rFonts w:ascii="Times New Roman" w:eastAsia="Times New Roman" w:hAnsi="Times New Roman" w:cs="Times New Roman"/>
          <w:kern w:val="0"/>
          <w:sz w:val="24"/>
          <w:szCs w:val="24"/>
          <w:lang w:eastAsia="en-ID"/>
          <w14:ligatures w14:val="none"/>
        </w:rPr>
        <w:t>s</w:t>
      </w:r>
      <w:r w:rsidR="00A06FCC">
        <w:rPr>
          <w:rFonts w:ascii="Times New Roman" w:eastAsia="Times New Roman" w:hAnsi="Times New Roman" w:cs="Times New Roman"/>
          <w:kern w:val="0"/>
          <w:sz w:val="24"/>
          <w:szCs w:val="24"/>
          <w:lang w:eastAsia="en-ID"/>
          <w14:ligatures w14:val="none"/>
        </w:rPr>
        <w:t xml:space="preserve">. </w:t>
      </w:r>
      <w:r w:rsidRPr="00B26C56" w:rsidR="00B26C56">
        <w:rPr>
          <w:rFonts w:ascii="Times New Roman" w:eastAsia="Times New Roman" w:hAnsi="Times New Roman" w:cs="Times New Roman"/>
          <w:kern w:val="0"/>
          <w:sz w:val="24"/>
          <w:szCs w:val="24"/>
          <w:lang w:eastAsia="en-ID"/>
          <w14:ligatures w14:val="none"/>
        </w:rPr>
        <w:t xml:space="preserve">Formal schools are usually run by </w:t>
      </w:r>
      <w:r w:rsidR="00E468C4">
        <w:rPr>
          <w:rFonts w:ascii="Times New Roman" w:eastAsia="Times New Roman" w:hAnsi="Times New Roman" w:cs="Times New Roman"/>
          <w:kern w:val="0"/>
          <w:sz w:val="24"/>
          <w:szCs w:val="24"/>
          <w:lang w:eastAsia="en-ID"/>
          <w14:ligatures w14:val="none"/>
        </w:rPr>
        <w:t xml:space="preserve">the </w:t>
      </w:r>
      <w:r w:rsidRPr="00B26C56" w:rsidR="00B26C56">
        <w:rPr>
          <w:rFonts w:ascii="Times New Roman" w:eastAsia="Times New Roman" w:hAnsi="Times New Roman" w:cs="Times New Roman"/>
          <w:kern w:val="0"/>
          <w:sz w:val="24"/>
          <w:szCs w:val="24"/>
          <w:lang w:eastAsia="en-ID"/>
          <w14:ligatures w14:val="none"/>
        </w:rPr>
        <w:t>government organizations and require full-time, sequential study over several years that generally follows a prescribed curriculum</w:t>
      </w:r>
      <w:r w:rsidR="002F04C1">
        <w:rPr>
          <w:rFonts w:ascii="Times New Roman" w:eastAsia="Times New Roman" w:hAnsi="Times New Roman" w:cs="Times New Roman"/>
          <w:kern w:val="0"/>
          <w:sz w:val="24"/>
          <w:szCs w:val="24"/>
          <w:lang w:eastAsia="en-ID"/>
          <w14:ligatures w14:val="none"/>
        </w:rPr>
        <w:t xml:space="preserve"> </w:t>
      </w:r>
      <w:r w:rsidR="002861BF">
        <w:rPr>
          <w:rFonts w:ascii="Times New Roman" w:eastAsia="Times New Roman" w:hAnsi="Times New Roman" w:cs="Times New Roman"/>
          <w:kern w:val="0"/>
          <w:sz w:val="24"/>
          <w:szCs w:val="24"/>
          <w:lang w:eastAsia="en-ID"/>
          <w14:ligatures w14:val="none"/>
        </w:rPr>
        <w:fldChar w:fldCharType="begin" w:fldLock="1"/>
      </w:r>
      <w:r w:rsidR="0041021A">
        <w:rPr>
          <w:rFonts w:ascii="Times New Roman" w:eastAsia="Times New Roman" w:hAnsi="Times New Roman" w:cs="Times New Roman"/>
          <w:kern w:val="0"/>
          <w:sz w:val="24"/>
          <w:szCs w:val="24"/>
          <w:lang w:eastAsia="en-ID"/>
          <w14:ligatures w14:val="none"/>
        </w:rPr>
        <w:instrText>ADDIN CSL_CITATION {"citationItems":[{"id":"ITEM-1","itemData":{"DOI":"10.55529/jlep.41.30.35","abstract":"This paper presents formal, informal, and non formal education systems. Education is likened to a ship and students are the captain, then we do not know where the ship will sail. Similarly, education is steered by students who do not know anything, so it will be difficult for us to know where the process of thinking about educational goals without taking into account the social context. Therefore, formal, informal, and non- formal education is expected to shape students to be better. These three types of education are expected to be able to be a breakthrough in programming the behavior of educated people to become more developed in accordance with the times.","author":[{"dropping-particle":"","family":"Elice","given":"Deti","non-dropping-particle":"","parse-names":false,"suffix":""},{"dropping-particle":"","family":"Maseleno","given":"Andino","non-dropping-particle":"","parse-names":false,"suffix":""},{"dropping-particle":"","family":"Pahrudin","given":"Agus","non-dropping-particle":"","parse-names":false,"suffix":""}],"container-title":"Journal of Learning and Educational Policy","id":"ITEM-1","issue":"01","issued":{"date-parts":[["2024"]]},"page":"30-35","title":"Formal , Informal and Non Formal Education Systems","type":"article-journal","volume":"04"},"uris":["http://www.mendeley.com/documents/?uuid=d3cf72d7-5e23-48ba-a9c0-ef810e1aeb21"]},{"id":"ITEM-2","itemData":{"author":[{"dropping-particle":"","family":"Johnson","given":"Martin","non-dropping-particle":"","parse-names":false,"suffix":""},{"dropping-particle":"","family":"Majewska","given":"Dominika","non-dropping-particle":"","parse-names":false,"suffix":""}],"container-title":"CAMBRIDGE University Press &amp; Assessment","id":"ITEM-2","issue":"September","issued":{"date-parts":[["2022"]]},"title":"Formal, non-formal, and informal learning: What are they, and how can we research them?","type":"article-journal"},"uris":["http://www.mendeley.com/documents/?uuid=4609cf08-f072-4fa2-b56a-5e51e46540c5"]}],"mendeley":{"formattedCitation":"(Elice et al., 2024; Johnson &amp; Majewska, 2022)","plainTextFormattedCitation":"(Elice et al., 2024; Johnson &amp; Majewska, 2022)","previouslyFormattedCitation":"(Elice et al., 2024; Johnson &amp; Majewska, 2022)"},"properties":{"noteIndex":0},"schema":"https://github.com/citation-style-language/schema/raw/master/csl-citation.json"}</w:instrText>
      </w:r>
      <w:r w:rsidR="002861BF">
        <w:rPr>
          <w:rFonts w:ascii="Times New Roman" w:eastAsia="Times New Roman" w:hAnsi="Times New Roman" w:cs="Times New Roman"/>
          <w:kern w:val="0"/>
          <w:sz w:val="24"/>
          <w:szCs w:val="24"/>
          <w:lang w:eastAsia="en-ID"/>
          <w14:ligatures w14:val="none"/>
        </w:rPr>
        <w:fldChar w:fldCharType="separate"/>
      </w:r>
      <w:r w:rsidRPr="002131B7" w:rsidR="002131B7">
        <w:rPr>
          <w:rFonts w:ascii="Times New Roman" w:eastAsia="Times New Roman" w:hAnsi="Times New Roman" w:cs="Times New Roman"/>
          <w:noProof/>
          <w:kern w:val="0"/>
          <w:sz w:val="24"/>
          <w:szCs w:val="24"/>
          <w:lang w:eastAsia="en-ID"/>
          <w14:ligatures w14:val="none"/>
        </w:rPr>
        <w:t>(Elice et al., 2024; Johnson &amp; Majewska, 2022)</w:t>
      </w:r>
      <w:r w:rsidR="002861BF">
        <w:rPr>
          <w:rFonts w:ascii="Times New Roman" w:eastAsia="Times New Roman" w:hAnsi="Times New Roman" w:cs="Times New Roman"/>
          <w:kern w:val="0"/>
          <w:sz w:val="24"/>
          <w:szCs w:val="24"/>
          <w:lang w:eastAsia="en-ID"/>
          <w14:ligatures w14:val="none"/>
        </w:rPr>
        <w:fldChar w:fldCharType="end"/>
      </w:r>
      <w:r w:rsidR="00BC1D15">
        <w:rPr>
          <w:rFonts w:ascii="Times New Roman" w:hAnsi="Times New Roman" w:cs="Times New Roman"/>
          <w:sz w:val="24"/>
          <w:szCs w:val="24"/>
        </w:rPr>
        <w:t xml:space="preserve">.  </w:t>
      </w:r>
      <w:r w:rsidR="00B86595">
        <w:rPr>
          <w:rFonts w:ascii="Times New Roman" w:hAnsi="Times New Roman" w:cs="Times New Roman"/>
          <w:sz w:val="24"/>
          <w:szCs w:val="24"/>
        </w:rPr>
        <w:t xml:space="preserve">These </w:t>
      </w:r>
      <w:r w:rsidR="00441A6D">
        <w:rPr>
          <w:rFonts w:ascii="Times New Roman" w:hAnsi="Times New Roman" w:cs="Times New Roman"/>
          <w:sz w:val="24"/>
          <w:szCs w:val="24"/>
        </w:rPr>
        <w:t xml:space="preserve"> institution</w:t>
      </w:r>
      <w:r w:rsidR="008C568B">
        <w:rPr>
          <w:rFonts w:ascii="Times New Roman" w:hAnsi="Times New Roman" w:cs="Times New Roman"/>
          <w:sz w:val="24"/>
          <w:szCs w:val="24"/>
        </w:rPr>
        <w:t>s</w:t>
      </w:r>
      <w:r w:rsidR="00441A6D">
        <w:rPr>
          <w:rFonts w:ascii="Times New Roman" w:hAnsi="Times New Roman" w:cs="Times New Roman"/>
          <w:sz w:val="24"/>
          <w:szCs w:val="24"/>
        </w:rPr>
        <w:t xml:space="preserve"> includ</w:t>
      </w:r>
      <w:r w:rsidR="008C568B">
        <w:rPr>
          <w:rFonts w:ascii="Times New Roman" w:hAnsi="Times New Roman" w:cs="Times New Roman"/>
          <w:sz w:val="24"/>
          <w:szCs w:val="24"/>
        </w:rPr>
        <w:t>e</w:t>
      </w:r>
      <w:r w:rsidR="00441A6D">
        <w:rPr>
          <w:rFonts w:ascii="Times New Roman" w:hAnsi="Times New Roman" w:cs="Times New Roman"/>
          <w:sz w:val="24"/>
          <w:szCs w:val="24"/>
        </w:rPr>
        <w:t xml:space="preserve"> </w:t>
      </w:r>
      <w:r w:rsidR="00441A6D">
        <w:rPr>
          <w:rFonts w:ascii="Times New Roman" w:eastAsia="Times New Roman" w:hAnsi="Times New Roman" w:cs="Times New Roman"/>
          <w:kern w:val="0"/>
          <w:sz w:val="24"/>
          <w:szCs w:val="24"/>
          <w:lang w:eastAsia="en-ID"/>
          <w14:ligatures w14:val="none"/>
        </w:rPr>
        <w:t>e</w:t>
      </w:r>
      <w:r w:rsidRPr="00BE398B" w:rsidR="00BE398B">
        <w:rPr>
          <w:rFonts w:ascii="Times New Roman" w:eastAsia="Times New Roman" w:hAnsi="Times New Roman" w:cs="Times New Roman"/>
          <w:kern w:val="0"/>
          <w:sz w:val="24"/>
          <w:szCs w:val="24"/>
          <w:lang w:eastAsia="en-ID"/>
          <w14:ligatures w14:val="none"/>
        </w:rPr>
        <w:t>lementary</w:t>
      </w:r>
      <w:r w:rsidR="008C568B">
        <w:rPr>
          <w:rFonts w:ascii="Times New Roman" w:eastAsia="Times New Roman" w:hAnsi="Times New Roman" w:cs="Times New Roman"/>
          <w:kern w:val="0"/>
          <w:sz w:val="24"/>
          <w:szCs w:val="24"/>
          <w:lang w:eastAsia="en-ID"/>
          <w14:ligatures w14:val="none"/>
        </w:rPr>
        <w:t xml:space="preserve"> school</w:t>
      </w:r>
      <w:r w:rsidRPr="00BE398B" w:rsidR="00BE398B">
        <w:rPr>
          <w:rFonts w:ascii="Times New Roman" w:eastAsia="Times New Roman" w:hAnsi="Times New Roman" w:cs="Times New Roman"/>
          <w:kern w:val="0"/>
          <w:sz w:val="24"/>
          <w:szCs w:val="24"/>
          <w:lang w:eastAsia="en-ID"/>
          <w14:ligatures w14:val="none"/>
        </w:rPr>
        <w:t>, junior high</w:t>
      </w:r>
      <w:r w:rsidR="0077074A">
        <w:rPr>
          <w:rFonts w:ascii="Times New Roman" w:eastAsia="Times New Roman" w:hAnsi="Times New Roman" w:cs="Times New Roman"/>
          <w:kern w:val="0"/>
          <w:sz w:val="24"/>
          <w:szCs w:val="24"/>
          <w:lang w:eastAsia="en-ID"/>
          <w14:ligatures w14:val="none"/>
        </w:rPr>
        <w:t xml:space="preserve"> school</w:t>
      </w:r>
      <w:r w:rsidRPr="00BE398B" w:rsidR="00BE398B">
        <w:rPr>
          <w:rFonts w:ascii="Times New Roman" w:eastAsia="Times New Roman" w:hAnsi="Times New Roman" w:cs="Times New Roman"/>
          <w:kern w:val="0"/>
          <w:sz w:val="24"/>
          <w:szCs w:val="24"/>
          <w:lang w:eastAsia="en-ID"/>
          <w14:ligatures w14:val="none"/>
        </w:rPr>
        <w:t xml:space="preserve">, </w:t>
      </w:r>
      <w:r w:rsidR="0077074A">
        <w:rPr>
          <w:rFonts w:ascii="Times New Roman" w:eastAsia="Times New Roman" w:hAnsi="Times New Roman" w:cs="Times New Roman"/>
          <w:kern w:val="0"/>
          <w:sz w:val="24"/>
          <w:szCs w:val="24"/>
          <w:lang w:eastAsia="en-ID"/>
          <w14:ligatures w14:val="none"/>
        </w:rPr>
        <w:t xml:space="preserve">senior </w:t>
      </w:r>
      <w:r w:rsidRPr="00BE398B" w:rsidR="00BE398B">
        <w:rPr>
          <w:rFonts w:ascii="Times New Roman" w:eastAsia="Times New Roman" w:hAnsi="Times New Roman" w:cs="Times New Roman"/>
          <w:kern w:val="0"/>
          <w:sz w:val="24"/>
          <w:szCs w:val="24"/>
          <w:lang w:eastAsia="en-ID"/>
          <w14:ligatures w14:val="none"/>
        </w:rPr>
        <w:t xml:space="preserve">high school, and university, </w:t>
      </w:r>
      <w:r w:rsidR="00E8770D">
        <w:rPr>
          <w:rFonts w:ascii="Times New Roman" w:eastAsia="Times New Roman" w:hAnsi="Times New Roman" w:cs="Times New Roman"/>
          <w:kern w:val="0"/>
          <w:sz w:val="24"/>
          <w:szCs w:val="24"/>
          <w:lang w:eastAsia="en-ID"/>
          <w14:ligatures w14:val="none"/>
        </w:rPr>
        <w:t>collectively</w:t>
      </w:r>
      <w:r w:rsidRPr="00BE398B" w:rsidR="00BE398B">
        <w:rPr>
          <w:rFonts w:ascii="Times New Roman" w:eastAsia="Times New Roman" w:hAnsi="Times New Roman" w:cs="Times New Roman"/>
          <w:kern w:val="0"/>
          <w:sz w:val="24"/>
          <w:szCs w:val="24"/>
          <w:lang w:eastAsia="en-ID"/>
          <w14:ligatures w14:val="none"/>
        </w:rPr>
        <w:t xml:space="preserve"> known as</w:t>
      </w:r>
      <w:r w:rsidR="00120BA7">
        <w:rPr>
          <w:rFonts w:ascii="Times New Roman" w:eastAsia="Times New Roman" w:hAnsi="Times New Roman" w:cs="Times New Roman"/>
          <w:kern w:val="0"/>
          <w:sz w:val="24"/>
          <w:szCs w:val="24"/>
          <w:lang w:eastAsia="en-ID"/>
          <w14:ligatures w14:val="none"/>
        </w:rPr>
        <w:t xml:space="preserve"> formal or</w:t>
      </w:r>
      <w:r w:rsidRPr="00BE398B" w:rsidR="00BE398B">
        <w:rPr>
          <w:rFonts w:ascii="Times New Roman" w:eastAsia="Times New Roman" w:hAnsi="Times New Roman" w:cs="Times New Roman"/>
          <w:kern w:val="0"/>
          <w:sz w:val="24"/>
          <w:szCs w:val="24"/>
          <w:lang w:eastAsia="en-ID"/>
          <w14:ligatures w14:val="none"/>
        </w:rPr>
        <w:t xml:space="preserve"> school education</w:t>
      </w:r>
      <w:r w:rsidR="00BE398B">
        <w:rPr>
          <w:rFonts w:ascii="Times New Roman" w:eastAsia="Times New Roman" w:hAnsi="Times New Roman" w:cs="Times New Roman"/>
          <w:kern w:val="0"/>
          <w:sz w:val="24"/>
          <w:szCs w:val="24"/>
          <w:lang w:eastAsia="en-ID"/>
          <w14:ligatures w14:val="none"/>
        </w:rPr>
        <w:t xml:space="preserve"> </w:t>
      </w:r>
      <w:r w:rsidR="00BE398B">
        <w:rPr>
          <w:rFonts w:ascii="Times New Roman" w:eastAsia="Times New Roman" w:hAnsi="Times New Roman" w:cs="Times New Roman"/>
          <w:kern w:val="0"/>
          <w:sz w:val="24"/>
          <w:szCs w:val="24"/>
          <w:lang w:eastAsia="en-ID"/>
          <w14:ligatures w14:val="none"/>
        </w:rPr>
        <w:fldChar w:fldCharType="begin" w:fldLock="1"/>
      </w:r>
      <w:r w:rsidR="00D12763">
        <w:rPr>
          <w:rFonts w:ascii="Times New Roman" w:eastAsia="Times New Roman" w:hAnsi="Times New Roman" w:cs="Times New Roman"/>
          <w:kern w:val="0"/>
          <w:sz w:val="24"/>
          <w:szCs w:val="24"/>
          <w:lang w:eastAsia="en-ID"/>
          <w14:ligatures w14:val="none"/>
        </w:rPr>
        <w:instrText>ADDIN CSL_CITATION {"citationItems":[{"id":"ITEM-1","itemData":{"DOI":"10.55529/jlep.41.30.35","abstract":"This paper presents formal, informal, and non formal education systems. Education is likened to a ship and students are the captain, then we do not know where the ship will sail. Similarly, education is steered by students who do not know anything, so it will be difficult for us to know where the process of thinking about educational goals without taking into account the social context. Therefore, formal, informal, and non- formal education is expected to shape students to be better. These three types of education are expected to be able to be a breakthrough in programming the behavior of educated people to become more developed in accordance with the times.","author":[{"dropping-particle":"","family":"Elice","given":"Deti","non-dropping-particle":"","parse-names":false,"suffix":""},{"dropping-particle":"","family":"Maseleno","given":"Andino","non-dropping-particle":"","parse-names":false,"suffix":""},{"dropping-particle":"","family":"Pahrudin","given":"Agus","non-dropping-particle":"","parse-names":false,"suffix":""}],"container-title":"Journal of Learning and Educational Policy","id":"ITEM-1","issue":"01","issued":{"date-parts":[["2024"]]},"page":"30-35","title":"Formal , Informal and Non Formal Education Systems","type":"article-journal","volume":"04"},"uris":["http://www.mendeley.com/documents/?uuid=d3cf72d7-5e23-48ba-a9c0-ef810e1aeb21"]}],"mendeley":{"formattedCitation":"(Elice et al., 2024)","plainTextFormattedCitation":"(Elice et al., 2024)","previouslyFormattedCitation":"(Elice et al., 2024)"},"properties":{"noteIndex":0},"schema":"https://github.com/citation-style-language/schema/raw/master/csl-citation.json"}</w:instrText>
      </w:r>
      <w:r w:rsidR="00BE398B">
        <w:rPr>
          <w:rFonts w:ascii="Times New Roman" w:eastAsia="Times New Roman" w:hAnsi="Times New Roman" w:cs="Times New Roman"/>
          <w:kern w:val="0"/>
          <w:sz w:val="24"/>
          <w:szCs w:val="24"/>
          <w:lang w:eastAsia="en-ID"/>
          <w14:ligatures w14:val="none"/>
        </w:rPr>
        <w:fldChar w:fldCharType="separate"/>
      </w:r>
      <w:r w:rsidRPr="00BE398B" w:rsidR="00BE398B">
        <w:rPr>
          <w:rFonts w:ascii="Times New Roman" w:eastAsia="Times New Roman" w:hAnsi="Times New Roman" w:cs="Times New Roman"/>
          <w:noProof/>
          <w:kern w:val="0"/>
          <w:sz w:val="24"/>
          <w:szCs w:val="24"/>
          <w:lang w:eastAsia="en-ID"/>
          <w14:ligatures w14:val="none"/>
        </w:rPr>
        <w:t>(Elice et al., 2024)</w:t>
      </w:r>
      <w:r w:rsidR="00BE398B">
        <w:rPr>
          <w:rFonts w:ascii="Times New Roman" w:eastAsia="Times New Roman" w:hAnsi="Times New Roman" w:cs="Times New Roman"/>
          <w:kern w:val="0"/>
          <w:sz w:val="24"/>
          <w:szCs w:val="24"/>
          <w:lang w:eastAsia="en-ID"/>
          <w14:ligatures w14:val="none"/>
        </w:rPr>
        <w:fldChar w:fldCharType="end"/>
      </w:r>
      <w:r w:rsidR="00BE398B">
        <w:rPr>
          <w:rFonts w:ascii="Times New Roman" w:eastAsia="Times New Roman" w:hAnsi="Times New Roman" w:cs="Times New Roman"/>
          <w:kern w:val="0"/>
          <w:sz w:val="24"/>
          <w:szCs w:val="24"/>
          <w:lang w:eastAsia="en-ID"/>
          <w14:ligatures w14:val="none"/>
        </w:rPr>
        <w:t xml:space="preserve">. </w:t>
      </w:r>
      <w:r w:rsidR="001B50AD">
        <w:rPr>
          <w:rFonts w:ascii="Times New Roman" w:eastAsia="Times New Roman" w:hAnsi="Times New Roman" w:cs="Times New Roman"/>
          <w:kern w:val="0"/>
          <w:sz w:val="24"/>
          <w:szCs w:val="24"/>
          <w:lang w:eastAsia="en-ID"/>
          <w14:ligatures w14:val="none"/>
        </w:rPr>
        <w:t>Additionally</w:t>
      </w:r>
      <w:r w:rsidR="0067251F">
        <w:rPr>
          <w:rFonts w:ascii="Times New Roman" w:eastAsia="Times New Roman" w:hAnsi="Times New Roman" w:cs="Times New Roman"/>
          <w:kern w:val="0"/>
          <w:sz w:val="24"/>
          <w:szCs w:val="24"/>
          <w:lang w:eastAsia="en-ID"/>
          <w14:ligatures w14:val="none"/>
        </w:rPr>
        <w:t>, n</w:t>
      </w:r>
      <w:r w:rsidRPr="008705C6" w:rsidR="008705C6">
        <w:rPr>
          <w:rFonts w:ascii="Times New Roman" w:eastAsia="Times New Roman" w:hAnsi="Times New Roman" w:cs="Times New Roman"/>
          <w:kern w:val="0"/>
          <w:sz w:val="24"/>
          <w:szCs w:val="24"/>
          <w:lang w:eastAsia="en-ID"/>
          <w14:ligatures w14:val="none"/>
        </w:rPr>
        <w:t>on-formal education is the term used to describe structured learning activities that occur outside of the established educational system</w:t>
      </w:r>
      <w:r w:rsidR="000E618B">
        <w:rPr>
          <w:rFonts w:ascii="Times New Roman" w:eastAsia="Times New Roman" w:hAnsi="Times New Roman" w:cs="Times New Roman"/>
          <w:kern w:val="0"/>
          <w:sz w:val="24"/>
          <w:szCs w:val="24"/>
          <w:lang w:eastAsia="en-ID"/>
          <w14:ligatures w14:val="none"/>
        </w:rPr>
        <w:t xml:space="preserve"> </w:t>
      </w:r>
      <w:r w:rsidR="000E618B">
        <w:rPr>
          <w:rFonts w:ascii="Times New Roman" w:eastAsia="Times New Roman" w:hAnsi="Times New Roman" w:cs="Times New Roman"/>
          <w:kern w:val="0"/>
          <w:sz w:val="24"/>
          <w:szCs w:val="24"/>
          <w:lang w:eastAsia="en-ID"/>
          <w14:ligatures w14:val="none"/>
        </w:rPr>
        <w:fldChar w:fldCharType="begin" w:fldLock="1"/>
      </w:r>
      <w:r w:rsidR="00994A42">
        <w:rPr>
          <w:rFonts w:ascii="Times New Roman" w:eastAsia="Times New Roman" w:hAnsi="Times New Roman" w:cs="Times New Roman"/>
          <w:kern w:val="0"/>
          <w:sz w:val="24"/>
          <w:szCs w:val="24"/>
          <w:lang w:eastAsia="en-ID"/>
          <w14:ligatures w14:val="none"/>
        </w:rPr>
        <w:instrText>ADDIN CSL_CITATION {"citationItems":[{"id":"ITEM-1","itemData":{"DOI":"10.18592/let.v9i2.3272","ISSN":"20869606","abstract":"Some Indonesian English teachers prefer teaching in formal schools while some others favor non-formal schools more. This preference can be analyzed from the lense of teacher professional identity. In this study, the researcher tried to find out how teacher professional identity influences the school type teachers favor more. By conducting in-depth interviews to two non-formal school teachers from different regions in Indonesia, the researchers found out that job satisfaction, self-efficacy, occupational commitment, and occupational motivation are the factors influencing the participants’ professional identity the most. Job satisfaction could be seen, for example, in witnessing students’ progress more thoroughly; self-efficacy in being able to monitor their teaching performance; occupational commitment in teacher trainings provided by non-formal schools to build their career up; and occupational motivation in receiving manageable challenges from non-formal schools that trigger eagerness from the participants to work. Those findings could function as a reference for both formal and non-formal school stake holders in making sure that their schools could accommodate their teachers’ need in constructing their professional identity as it could influence teachers’ performance a lot.","author":[{"dropping-particle":"","family":"Rosari","given":"Maria Dewi","non-dropping-particle":"","parse-names":false,"suffix":""}],"container-title":"LET: Linguistics, Literature and English Teaching Journal","id":"ITEM-1","issue":"2","issued":{"date-parts":[["2019"]]},"page":"72-88","title":"a Narrative Inquiry on How Teacher Professional Identity Influences Teacher’S School Type Preference","type":"article-journal","volume":"9"},"uris":["http://www.mendeley.com/documents/?uuid=0f1ee212-058f-4c25-9f37-a494ea380e6d"]},{"id":"ITEM-2","itemData":{"author":[{"dropping-particle":"","family":"Verma","given":"Aman","non-dropping-particle":"","parse-names":false,"suffix":""},{"dropping-particle":"","family":"Verma","given":"Kapil","non-dropping-particle":"","parse-names":false,"suffix":""},{"dropping-particle":"","family":"Yadav","given":"Vishal Raj","non-dropping-particle":"","parse-names":false,"suffix":""}],"container-title":"Research Gate","id":"ITEM-2","issue":"July","issued":{"date-parts":[["2023"]]},"title":"Education : Meaning , definition &amp; Types","type":"article-journal"},"uris":["http://www.mendeley.com/documents/?uuid=4de7be61-f0a9-4193-81bb-2e7296069014"]}],"mendeley":{"formattedCitation":"(Rosari, 2019; Verma et al., 2023)","plainTextFormattedCitation":"(Rosari, 2019; Verma et al., 2023)","previouslyFormattedCitation":"(Rosari, 2019; Verma et al., 2023)"},"properties":{"noteIndex":0},"schema":"https://github.com/citation-style-language/schema/raw/master/csl-citation.json"}</w:instrText>
      </w:r>
      <w:r w:rsidR="000E618B">
        <w:rPr>
          <w:rFonts w:ascii="Times New Roman" w:eastAsia="Times New Roman" w:hAnsi="Times New Roman" w:cs="Times New Roman"/>
          <w:kern w:val="0"/>
          <w:sz w:val="24"/>
          <w:szCs w:val="24"/>
          <w:lang w:eastAsia="en-ID"/>
          <w14:ligatures w14:val="none"/>
        </w:rPr>
        <w:fldChar w:fldCharType="separate"/>
      </w:r>
      <w:r w:rsidRPr="0041021A" w:rsidR="0041021A">
        <w:rPr>
          <w:rFonts w:ascii="Times New Roman" w:eastAsia="Times New Roman" w:hAnsi="Times New Roman" w:cs="Times New Roman"/>
          <w:noProof/>
          <w:kern w:val="0"/>
          <w:sz w:val="24"/>
          <w:szCs w:val="24"/>
          <w:lang w:eastAsia="en-ID"/>
          <w14:ligatures w14:val="none"/>
        </w:rPr>
        <w:t>(Rosari, 2019; Verma et al., 2023)</w:t>
      </w:r>
      <w:r w:rsidR="000E618B">
        <w:rPr>
          <w:rFonts w:ascii="Times New Roman" w:eastAsia="Times New Roman" w:hAnsi="Times New Roman" w:cs="Times New Roman"/>
          <w:kern w:val="0"/>
          <w:sz w:val="24"/>
          <w:szCs w:val="24"/>
          <w:lang w:eastAsia="en-ID"/>
          <w14:ligatures w14:val="none"/>
        </w:rPr>
        <w:fldChar w:fldCharType="end"/>
      </w:r>
      <w:r w:rsidR="00F67BFA">
        <w:rPr>
          <w:rFonts w:ascii="Times New Roman" w:eastAsia="Times New Roman" w:hAnsi="Times New Roman" w:cs="Times New Roman"/>
          <w:kern w:val="0"/>
          <w:sz w:val="24"/>
          <w:szCs w:val="24"/>
          <w:lang w:eastAsia="en-ID"/>
          <w14:ligatures w14:val="none"/>
        </w:rPr>
        <w:t>.</w:t>
      </w:r>
      <w:r w:rsidRPr="008705C6" w:rsidR="008705C6">
        <w:rPr>
          <w:rFonts w:ascii="Times New Roman" w:eastAsia="Times New Roman" w:hAnsi="Times New Roman" w:cs="Times New Roman"/>
          <w:kern w:val="0"/>
          <w:sz w:val="24"/>
          <w:szCs w:val="24"/>
          <w:lang w:eastAsia="en-ID"/>
          <w14:ligatures w14:val="none"/>
        </w:rPr>
        <w:t xml:space="preserve"> </w:t>
      </w:r>
      <w:r w:rsidR="00F67BFA">
        <w:rPr>
          <w:rFonts w:ascii="Times New Roman" w:eastAsia="Times New Roman" w:hAnsi="Times New Roman" w:cs="Times New Roman"/>
          <w:kern w:val="0"/>
          <w:sz w:val="24"/>
          <w:szCs w:val="24"/>
          <w:lang w:eastAsia="en-ID"/>
          <w14:ligatures w14:val="none"/>
        </w:rPr>
        <w:t>Non-formal education is</w:t>
      </w:r>
      <w:r w:rsidRPr="008705C6" w:rsidR="008705C6">
        <w:rPr>
          <w:rFonts w:ascii="Times New Roman" w:eastAsia="Times New Roman" w:hAnsi="Times New Roman" w:cs="Times New Roman"/>
          <w:kern w:val="0"/>
          <w:sz w:val="24"/>
          <w:szCs w:val="24"/>
          <w:lang w:eastAsia="en-ID"/>
          <w14:ligatures w14:val="none"/>
        </w:rPr>
        <w:t xml:space="preserve"> typically consists of shorter, part-time courses that focus on skills and knowledge that students may immediately apply</w:t>
      </w:r>
      <w:r w:rsidR="0088061E">
        <w:rPr>
          <w:rFonts w:ascii="Times New Roman" w:eastAsia="Times New Roman" w:hAnsi="Times New Roman" w:cs="Times New Roman"/>
          <w:kern w:val="0"/>
          <w:sz w:val="24"/>
          <w:szCs w:val="24"/>
          <w:lang w:eastAsia="en-ID"/>
          <w14:ligatures w14:val="none"/>
        </w:rPr>
        <w:t xml:space="preserve"> </w:t>
      </w:r>
      <w:r w:rsidR="0088061E">
        <w:rPr>
          <w:rFonts w:ascii="Times New Roman" w:eastAsia="Times New Roman" w:hAnsi="Times New Roman" w:cs="Times New Roman"/>
          <w:kern w:val="0"/>
          <w:sz w:val="24"/>
          <w:szCs w:val="24"/>
          <w:lang w:eastAsia="en-ID"/>
          <w14:ligatures w14:val="none"/>
        </w:rPr>
        <w:fldChar w:fldCharType="begin" w:fldLock="1"/>
      </w:r>
      <w:r w:rsidR="00547A00">
        <w:rPr>
          <w:rFonts w:ascii="Times New Roman" w:eastAsia="Times New Roman" w:hAnsi="Times New Roman" w:cs="Times New Roman"/>
          <w:kern w:val="0"/>
          <w:sz w:val="24"/>
          <w:szCs w:val="24"/>
          <w:lang w:eastAsia="en-ID"/>
          <w14:ligatures w14:val="none"/>
        </w:rPr>
        <w:instrText>ADDIN CSL_CITATION {"citationItems":[{"id":"ITEM-1","itemData":{"DOI":"10.55529/jlep.41.30.35","abstract":"This paper presents formal, informal, and non formal education systems. Education is likened to a ship and students are the captain, then we do not know where the ship will sail. Similarly, education is steered by students who do not know anything, so it will be difficult for us to know where the process of thinking about educational goals without taking into account the social context. Therefore, formal, informal, and non- formal education is expected to shape students to be better. These three types of education are expected to be able to be a breakthrough in programming the behavior of educated people to become more developed in accordance with the times.","author":[{"dropping-particle":"","family":"Elice","given":"Deti","non-dropping-particle":"","parse-names":false,"suffix":""},{"dropping-particle":"","family":"Maseleno","given":"Andino","non-dropping-particle":"","parse-names":false,"suffix":""},{"dropping-particle":"","family":"Pahrudin","given":"Agus","non-dropping-particle":"","parse-names":false,"suffix":""}],"container-title":"Journal of Learning and Educational Policy","id":"ITEM-1","issue":"01","issued":{"date-parts":[["2024"]]},"page":"30-35","title":"Formal , Informal and Non Formal Education Systems","type":"article-journal","volume":"04"},"uris":["http://www.mendeley.com/documents/?uuid=d3cf72d7-5e23-48ba-a9c0-ef810e1aeb21"]}],"mendeley":{"formattedCitation":"(Elice et al., 2024)","plainTextFormattedCitation":"(Elice et al., 2024)","previouslyFormattedCitation":"(Elice et al., 2024)"},"properties":{"noteIndex":0},"schema":"https://github.com/citation-style-language/schema/raw/master/csl-citation.json"}</w:instrText>
      </w:r>
      <w:r w:rsidR="0088061E">
        <w:rPr>
          <w:rFonts w:ascii="Times New Roman" w:eastAsia="Times New Roman" w:hAnsi="Times New Roman" w:cs="Times New Roman"/>
          <w:kern w:val="0"/>
          <w:sz w:val="24"/>
          <w:szCs w:val="24"/>
          <w:lang w:eastAsia="en-ID"/>
          <w14:ligatures w14:val="none"/>
        </w:rPr>
        <w:fldChar w:fldCharType="separate"/>
      </w:r>
      <w:r w:rsidRPr="0088061E" w:rsidR="0088061E">
        <w:rPr>
          <w:rFonts w:ascii="Times New Roman" w:eastAsia="Times New Roman" w:hAnsi="Times New Roman" w:cs="Times New Roman"/>
          <w:noProof/>
          <w:kern w:val="0"/>
          <w:sz w:val="24"/>
          <w:szCs w:val="24"/>
          <w:lang w:eastAsia="en-ID"/>
          <w14:ligatures w14:val="none"/>
        </w:rPr>
        <w:t>(Elice et al., 2024)</w:t>
      </w:r>
      <w:r w:rsidR="0088061E">
        <w:rPr>
          <w:rFonts w:ascii="Times New Roman" w:eastAsia="Times New Roman" w:hAnsi="Times New Roman" w:cs="Times New Roman"/>
          <w:kern w:val="0"/>
          <w:sz w:val="24"/>
          <w:szCs w:val="24"/>
          <w:lang w:eastAsia="en-ID"/>
          <w14:ligatures w14:val="none"/>
        </w:rPr>
        <w:fldChar w:fldCharType="end"/>
      </w:r>
      <w:r w:rsidR="00B00CB5">
        <w:rPr>
          <w:rFonts w:ascii="Times New Roman" w:eastAsia="Times New Roman" w:hAnsi="Times New Roman" w:cs="Times New Roman"/>
          <w:kern w:val="0"/>
          <w:sz w:val="24"/>
          <w:szCs w:val="24"/>
          <w:lang w:eastAsia="en-ID"/>
          <w14:ligatures w14:val="none"/>
        </w:rPr>
        <w:t xml:space="preserve">. </w:t>
      </w:r>
      <w:r w:rsidR="007E217E">
        <w:rPr>
          <w:rFonts w:ascii="Times New Roman" w:eastAsia="Times New Roman" w:hAnsi="Times New Roman" w:cs="Times New Roman"/>
          <w:kern w:val="0"/>
          <w:sz w:val="24"/>
          <w:szCs w:val="24"/>
          <w:lang w:eastAsia="en-ID"/>
          <w14:ligatures w14:val="none"/>
        </w:rPr>
        <w:t>E</w:t>
      </w:r>
      <w:r w:rsidR="005E15AC">
        <w:rPr>
          <w:rFonts w:ascii="Times New Roman" w:eastAsia="Times New Roman" w:hAnsi="Times New Roman" w:cs="Times New Roman"/>
          <w:kern w:val="0"/>
          <w:sz w:val="24"/>
          <w:szCs w:val="24"/>
          <w:lang w:eastAsia="en-ID"/>
          <w14:ligatures w14:val="none"/>
        </w:rPr>
        <w:t>xample</w:t>
      </w:r>
      <w:r w:rsidR="0001310E">
        <w:rPr>
          <w:rFonts w:ascii="Times New Roman" w:eastAsia="Times New Roman" w:hAnsi="Times New Roman" w:cs="Times New Roman"/>
          <w:kern w:val="0"/>
          <w:sz w:val="24"/>
          <w:szCs w:val="24"/>
          <w:lang w:eastAsia="en-ID"/>
          <w14:ligatures w14:val="none"/>
        </w:rPr>
        <w:t xml:space="preserve">s include English </w:t>
      </w:r>
      <w:r w:rsidRPr="005E15AC" w:rsidR="005E15AC">
        <w:rPr>
          <w:rFonts w:ascii="Times New Roman" w:eastAsia="Times New Roman" w:hAnsi="Times New Roman" w:cs="Times New Roman"/>
          <w:kern w:val="0"/>
          <w:sz w:val="24"/>
          <w:szCs w:val="24"/>
          <w:lang w:eastAsia="en-ID"/>
          <w14:ligatures w14:val="none"/>
        </w:rPr>
        <w:t>courses</w:t>
      </w:r>
      <w:r w:rsidR="003A539B">
        <w:rPr>
          <w:rFonts w:ascii="Times New Roman" w:eastAsia="Times New Roman" w:hAnsi="Times New Roman" w:cs="Times New Roman"/>
          <w:kern w:val="0"/>
          <w:sz w:val="24"/>
          <w:szCs w:val="24"/>
          <w:lang w:eastAsia="en-ID"/>
          <w14:ligatures w14:val="none"/>
        </w:rPr>
        <w:t xml:space="preserve">, </w:t>
      </w:r>
      <w:r w:rsidRPr="003B6577" w:rsidR="005E15AC">
        <w:rPr>
          <w:rFonts w:ascii="Times New Roman" w:eastAsia="Times New Roman" w:hAnsi="Times New Roman" w:cs="Times New Roman"/>
          <w:kern w:val="0"/>
          <w:sz w:val="24"/>
          <w:szCs w:val="24"/>
          <w:lang w:eastAsia="en-ID"/>
          <w14:ligatures w14:val="none"/>
        </w:rPr>
        <w:t>tutoring programs,</w:t>
      </w:r>
      <w:r w:rsidR="003A539B">
        <w:rPr>
          <w:rFonts w:ascii="Times New Roman" w:eastAsia="Times New Roman" w:hAnsi="Times New Roman" w:cs="Times New Roman"/>
          <w:kern w:val="0"/>
          <w:sz w:val="24"/>
          <w:szCs w:val="24"/>
          <w:lang w:eastAsia="en-ID"/>
          <w14:ligatures w14:val="none"/>
        </w:rPr>
        <w:t xml:space="preserve"> vocational</w:t>
      </w:r>
      <w:r w:rsidR="000A1124">
        <w:rPr>
          <w:rFonts w:ascii="Times New Roman" w:eastAsia="Times New Roman" w:hAnsi="Times New Roman" w:cs="Times New Roman"/>
          <w:kern w:val="0"/>
          <w:sz w:val="24"/>
          <w:szCs w:val="24"/>
          <w:lang w:eastAsia="en-ID"/>
          <w14:ligatures w14:val="none"/>
        </w:rPr>
        <w:t xml:space="preserve"> training</w:t>
      </w:r>
      <w:r w:rsidRPr="003B6577" w:rsidR="005E15AC">
        <w:rPr>
          <w:rFonts w:ascii="Times New Roman" w:eastAsia="Times New Roman" w:hAnsi="Times New Roman" w:cs="Times New Roman"/>
          <w:kern w:val="0"/>
          <w:sz w:val="24"/>
          <w:szCs w:val="24"/>
          <w:lang w:eastAsia="en-ID"/>
          <w14:ligatures w14:val="none"/>
        </w:rPr>
        <w:t xml:space="preserve"> and community-based learning initiatives</w:t>
      </w:r>
      <w:r w:rsidR="00183293">
        <w:rPr>
          <w:rFonts w:ascii="Times New Roman" w:eastAsia="Times New Roman" w:hAnsi="Times New Roman" w:cs="Times New Roman"/>
          <w:kern w:val="0"/>
          <w:sz w:val="24"/>
          <w:szCs w:val="24"/>
          <w:lang w:eastAsia="en-ID"/>
          <w14:ligatures w14:val="none"/>
        </w:rPr>
        <w:t>.</w:t>
      </w:r>
      <w:r w:rsidR="00A1766A">
        <w:rPr>
          <w:rFonts w:ascii="Times New Roman" w:eastAsia="Times New Roman" w:hAnsi="Times New Roman" w:cs="Times New Roman"/>
          <w:kern w:val="0"/>
          <w:sz w:val="24"/>
          <w:szCs w:val="24"/>
          <w:lang w:eastAsia="en-ID"/>
          <w14:ligatures w14:val="none"/>
        </w:rPr>
        <w:t xml:space="preserve"> </w:t>
      </w:r>
      <w:r w:rsidRPr="001B50AD" w:rsidR="001B50AD">
        <w:rPr>
          <w:rFonts w:ascii="Times New Roman" w:eastAsia="Times New Roman" w:hAnsi="Times New Roman" w:cs="Times New Roman"/>
          <w:kern w:val="0"/>
          <w:sz w:val="24"/>
          <w:szCs w:val="24"/>
          <w:lang w:eastAsia="en-ID"/>
          <w14:ligatures w14:val="none"/>
        </w:rPr>
        <w:t xml:space="preserve">Formal education follows a syllabus-based, hierarchical structure with fixed timelines </w:t>
      </w:r>
      <w:r w:rsidR="00123862">
        <w:rPr>
          <w:rFonts w:ascii="Times New Roman" w:eastAsia="Times New Roman" w:hAnsi="Times New Roman" w:cs="Times New Roman"/>
          <w:kern w:val="0"/>
          <w:sz w:val="24"/>
          <w:szCs w:val="24"/>
          <w:lang w:eastAsia="en-ID"/>
          <w14:ligatures w14:val="none"/>
        </w:rPr>
        <w:t xml:space="preserve"> </w:t>
      </w:r>
      <w:r w:rsidR="00D440C2">
        <w:rPr>
          <w:rFonts w:ascii="Times New Roman" w:eastAsia="Times New Roman" w:hAnsi="Times New Roman" w:cs="Times New Roman"/>
          <w:kern w:val="0"/>
          <w:sz w:val="24"/>
          <w:szCs w:val="24"/>
          <w:lang w:eastAsia="en-ID"/>
          <w14:ligatures w14:val="none"/>
        </w:rPr>
        <w:t xml:space="preserve"> </w:t>
      </w:r>
      <w:r w:rsidR="00433525">
        <w:rPr>
          <w:rFonts w:ascii="Times New Roman" w:eastAsia="Times New Roman" w:hAnsi="Times New Roman" w:cs="Times New Roman"/>
          <w:kern w:val="0"/>
          <w:sz w:val="24"/>
          <w:szCs w:val="24"/>
          <w:lang w:eastAsia="en-ID"/>
          <w14:ligatures w14:val="none"/>
        </w:rPr>
        <w:fldChar w:fldCharType="begin" w:fldLock="1"/>
      </w:r>
      <w:r w:rsidR="005057D6">
        <w:rPr>
          <w:rFonts w:ascii="Times New Roman" w:eastAsia="Times New Roman" w:hAnsi="Times New Roman" w:cs="Times New Roman"/>
          <w:kern w:val="0"/>
          <w:sz w:val="24"/>
          <w:szCs w:val="24"/>
          <w:lang w:eastAsia="en-ID"/>
          <w14:ligatures w14:val="none"/>
        </w:rPr>
        <w:instrText>ADDIN CSL_CITATION {"citationItems":[{"id":"ITEM-1","itemData":{"author":[{"dropping-particle":"","family":"Johnson","given":"Martin","non-dropping-particle":"","parse-names":false,"suffix":""},{"dropping-particle":"","family":"Majewska","given":"Dominika","non-dropping-particle":"","parse-names":false,"suffix":""}],"container-title":"CAMBRIDGE University Press &amp; Assessment","id":"ITEM-1","issue":"September","issued":{"date-parts":[["2022"]]},"title":"Formal, non-formal, and informal learning: What are they, and how can we research them?","type":"article-journal"},"uris":["http://www.mendeley.com/documents/?uuid=4609cf08-f072-4fa2-b56a-5e51e46540c5"]},{"id":"ITEM-2","itemData":{"author":[{"dropping-particle":"","family":"Verma","given":"Aman","non-dropping-particle":"","parse-names":false,"suffix":""},{"dropping-particle":"","family":"Verma","given":"Kapil","non-dropping-particle":"","parse-names":false,"suffix":""},{"dropping-particle":"","family":"Yadav","given":"Vishal Raj","non-dropping-particle":"","parse-names":false,"suffix":""}],"container-title":"Research Gate","id":"ITEM-2","issue":"July","issued":{"date-parts":[["2023"]]},"title":"Education : Meaning , definition &amp; Types","type":"article-journal"},"uris":["http://www.mendeley.com/documents/?uuid=4de7be61-f0a9-4193-81bb-2e7296069014"]}],"mendeley":{"formattedCitation":"(Johnson &amp; Majewska, 2022; Verma et al., 2023)","plainTextFormattedCitation":"(Johnson &amp; Majewska, 2022; Verma et al., 2023)","previouslyFormattedCitation":"(Johnson &amp; Majewska, 2022; Verma et al., 2023)"},"properties":{"noteIndex":0},"schema":"https://github.com/citation-style-language/schema/raw/master/csl-citation.json"}</w:instrText>
      </w:r>
      <w:r w:rsidR="00433525">
        <w:rPr>
          <w:rFonts w:ascii="Times New Roman" w:eastAsia="Times New Roman" w:hAnsi="Times New Roman" w:cs="Times New Roman"/>
          <w:kern w:val="0"/>
          <w:sz w:val="24"/>
          <w:szCs w:val="24"/>
          <w:lang w:eastAsia="en-ID"/>
          <w14:ligatures w14:val="none"/>
        </w:rPr>
        <w:fldChar w:fldCharType="separate"/>
      </w:r>
      <w:r w:rsidRPr="00C87CA3" w:rsidR="00433525">
        <w:rPr>
          <w:rFonts w:ascii="Times New Roman" w:eastAsia="Times New Roman" w:hAnsi="Times New Roman" w:cs="Times New Roman"/>
          <w:noProof/>
          <w:kern w:val="0"/>
          <w:sz w:val="24"/>
          <w:szCs w:val="24"/>
          <w:lang w:eastAsia="en-ID"/>
          <w14:ligatures w14:val="none"/>
        </w:rPr>
        <w:t>(Johnson &amp; Majewska, 2022; Verma et al., 2023)</w:t>
      </w:r>
      <w:r w:rsidR="00433525">
        <w:rPr>
          <w:rFonts w:ascii="Times New Roman" w:eastAsia="Times New Roman" w:hAnsi="Times New Roman" w:cs="Times New Roman"/>
          <w:kern w:val="0"/>
          <w:sz w:val="24"/>
          <w:szCs w:val="24"/>
          <w:lang w:eastAsia="en-ID"/>
          <w14:ligatures w14:val="none"/>
        </w:rPr>
        <w:fldChar w:fldCharType="end"/>
      </w:r>
      <w:r w:rsidR="00433525">
        <w:rPr>
          <w:rFonts w:ascii="Times New Roman" w:eastAsia="Times New Roman" w:hAnsi="Times New Roman" w:cs="Times New Roman"/>
          <w:kern w:val="0"/>
          <w:sz w:val="24"/>
          <w:szCs w:val="24"/>
          <w:lang w:eastAsia="en-ID"/>
          <w14:ligatures w14:val="none"/>
        </w:rPr>
        <w:t>.</w:t>
      </w:r>
      <w:r w:rsidR="00BB1B97">
        <w:rPr>
          <w:rFonts w:ascii="Times New Roman" w:eastAsia="Times New Roman" w:hAnsi="Times New Roman" w:cs="Times New Roman"/>
          <w:kern w:val="0"/>
          <w:sz w:val="24"/>
          <w:szCs w:val="24"/>
          <w:lang w:eastAsia="en-ID"/>
          <w14:ligatures w14:val="none"/>
        </w:rPr>
        <w:t xml:space="preserve"> W</w:t>
      </w:r>
      <w:r w:rsidRPr="001B50AD" w:rsidR="00BB1B97">
        <w:rPr>
          <w:rFonts w:ascii="Times New Roman" w:eastAsia="Times New Roman" w:hAnsi="Times New Roman" w:cs="Times New Roman"/>
          <w:kern w:val="0"/>
          <w:sz w:val="24"/>
          <w:szCs w:val="24"/>
          <w:lang w:eastAsia="en-ID"/>
          <w14:ligatures w14:val="none"/>
        </w:rPr>
        <w:t>hereas non-formal education is more flexible, adapting to students' needs and learning pace</w:t>
      </w:r>
      <w:r w:rsidR="00D50F65">
        <w:rPr>
          <w:rFonts w:ascii="Times New Roman" w:eastAsia="Times New Roman" w:hAnsi="Times New Roman" w:cs="Times New Roman"/>
          <w:kern w:val="0"/>
          <w:sz w:val="24"/>
          <w:szCs w:val="24"/>
          <w:lang w:eastAsia="en-ID"/>
          <w14:ligatures w14:val="none"/>
        </w:rPr>
        <w:t xml:space="preserve"> </w:t>
      </w:r>
      <w:r w:rsidR="00D50F65">
        <w:rPr>
          <w:rFonts w:ascii="Times New Roman" w:eastAsia="Times New Roman" w:hAnsi="Times New Roman" w:cs="Times New Roman"/>
          <w:kern w:val="0"/>
          <w:sz w:val="24"/>
          <w:szCs w:val="24"/>
          <w:lang w:eastAsia="en-ID"/>
          <w14:ligatures w14:val="none"/>
        </w:rPr>
        <w:fldChar w:fldCharType="begin" w:fldLock="1"/>
      </w:r>
      <w:r w:rsidR="004E417B">
        <w:rPr>
          <w:rFonts w:ascii="Times New Roman" w:eastAsia="Times New Roman" w:hAnsi="Times New Roman" w:cs="Times New Roman"/>
          <w:kern w:val="0"/>
          <w:sz w:val="24"/>
          <w:szCs w:val="24"/>
          <w:lang w:eastAsia="en-ID"/>
          <w14:ligatures w14:val="none"/>
        </w:rPr>
        <w:instrText>ADDIN CSL_CITATION {"citationItems":[{"id":"ITEM-1","itemData":{"author":[{"dropping-particle":"","family":"Ningsih","given":"Pretty Elisa Ayu","non-dropping-particle":"","parse-names":false,"suffix":""}],"container-title":"Jurnal Studi Guru dan Pembelajaran","id":"ITEM-1","issue":"1","issued":{"date-parts":[["2021"]]},"page":"173-179","title":"Metode Pembelajaran Bahasa Inggris yang Digunakan Guru pada Lembaga Pendidikan Non-Formal LP3N Kerinci","type":"article-journal","volume":"4"},"uris":["http://www.mendeley.com/documents/?uuid=d80ab866-eb49-4f85-bbf6-d258d697f827"]},{"id":"ITEM-2","itemData":{"DOI":"10.30595/pssh.v18i.1290","author":[{"dropping-particle":"","family":"Nuraini","given":"Nadia Putri","non-dropping-particle":"","parse-names":false,"suffix":""},{"dropping-particle":"","family":"Aziez","given":"Feisal","non-dropping-particle":"","parse-names":false,"suffix":""},{"dropping-particle":"","family":"Hawanti","given":"Santhy","non-dropping-particle":"","parse-names":false,"suffix":""},{"dropping-particle":"","family":"Education","given":"English","non-dropping-particle":"","parse-names":false,"suffix":""},{"dropping-particle":"","family":"Purwokerto","given":"Universitas Muhammadiyah","non-dropping-particle":"","parse-names":false,"suffix":""},{"dropping-particle":"","family":"Kh","given":"Jl","non-dropping-particle":"","parse-names":false,"suffix":""},{"dropping-particle":"","family":"Dahlan","given":"Ahmad","non-dropping-particle":"","parse-names":false,"suffix":""},{"dropping-particle":"","family":"Tengah","given":"Jawa","non-dropping-particle":"","parse-names":false,"suffix":""}],"container-title":"Social Sciences &amp; Humanities","id":"ITEM-2","issued":{"date-parts":[["2024"]]},"title":"Strategies and Challenges in Teaching English in English Courses","type":"article-journal","volume":"18"},"uris":["http://www.mendeley.com/documents/?uuid=9ff85b86-15dc-45ac-8187-732c45681c37"]}],"mendeley":{"formattedCitation":"(Ningsih, 2021; Nuraini et al., 2024)","plainTextFormattedCitation":"(Ningsih, 2021; Nuraini et al., 2024)","previouslyFormattedCitation":"(Ningsih, 2021; Nuraini et al., 2024)"},"properties":{"noteIndex":0},"schema":"https://github.com/citation-style-language/schema/raw/master/csl-citation.json"}</w:instrText>
      </w:r>
      <w:r w:rsidR="00D50F65">
        <w:rPr>
          <w:rFonts w:ascii="Times New Roman" w:eastAsia="Times New Roman" w:hAnsi="Times New Roman" w:cs="Times New Roman"/>
          <w:kern w:val="0"/>
          <w:sz w:val="24"/>
          <w:szCs w:val="24"/>
          <w:lang w:eastAsia="en-ID"/>
          <w14:ligatures w14:val="none"/>
        </w:rPr>
        <w:fldChar w:fldCharType="separate"/>
      </w:r>
      <w:r w:rsidRPr="00D50F65" w:rsidR="00D50F65">
        <w:rPr>
          <w:rFonts w:ascii="Times New Roman" w:eastAsia="Times New Roman" w:hAnsi="Times New Roman" w:cs="Times New Roman"/>
          <w:noProof/>
          <w:kern w:val="0"/>
          <w:sz w:val="24"/>
          <w:szCs w:val="24"/>
          <w:lang w:eastAsia="en-ID"/>
          <w14:ligatures w14:val="none"/>
        </w:rPr>
        <w:t>(Ningsih, 2021; Nuraini et al., 2024)</w:t>
      </w:r>
      <w:r w:rsidR="00D50F65">
        <w:rPr>
          <w:rFonts w:ascii="Times New Roman" w:eastAsia="Times New Roman" w:hAnsi="Times New Roman" w:cs="Times New Roman"/>
          <w:kern w:val="0"/>
          <w:sz w:val="24"/>
          <w:szCs w:val="24"/>
          <w:lang w:eastAsia="en-ID"/>
          <w14:ligatures w14:val="none"/>
        </w:rPr>
        <w:fldChar w:fldCharType="end"/>
      </w:r>
      <w:r w:rsidR="00433525">
        <w:rPr>
          <w:rFonts w:ascii="Times New Roman" w:eastAsia="Times New Roman" w:hAnsi="Times New Roman" w:cs="Times New Roman"/>
          <w:kern w:val="0"/>
          <w:sz w:val="24"/>
          <w:szCs w:val="24"/>
          <w:lang w:eastAsia="en-ID"/>
          <w14:ligatures w14:val="none"/>
        </w:rPr>
        <w:t>.</w:t>
      </w:r>
      <w:r w:rsidR="003A3675">
        <w:rPr>
          <w:rFonts w:ascii="Times New Roman" w:eastAsia="Times New Roman" w:hAnsi="Times New Roman" w:cs="Times New Roman"/>
          <w:kern w:val="0"/>
          <w:sz w:val="24"/>
          <w:szCs w:val="24"/>
          <w:lang w:eastAsia="en-ID"/>
          <w14:ligatures w14:val="none"/>
        </w:rPr>
        <w:t xml:space="preserve"> </w:t>
      </w:r>
      <w:r w:rsidRPr="001B50AD" w:rsidR="00661A1A">
        <w:rPr>
          <w:rFonts w:ascii="Times New Roman" w:eastAsia="Times New Roman" w:hAnsi="Times New Roman" w:cs="Times New Roman"/>
          <w:kern w:val="0"/>
          <w:sz w:val="24"/>
          <w:szCs w:val="24"/>
          <w:lang w:eastAsia="en-ID"/>
          <w14:ligatures w14:val="none"/>
        </w:rPr>
        <w:t xml:space="preserve">Additionally, formal education relies on structured assessments like midterm and final exams, while non-formal education often lacks standardized testing </w:t>
      </w:r>
      <w:r w:rsidR="00433525">
        <w:rPr>
          <w:rFonts w:ascii="Times New Roman" w:eastAsia="Times New Roman" w:hAnsi="Times New Roman" w:cs="Times New Roman"/>
          <w:kern w:val="0"/>
          <w:sz w:val="24"/>
          <w:szCs w:val="24"/>
          <w:lang w:eastAsia="en-ID"/>
          <w14:ligatures w14:val="none"/>
        </w:rPr>
        <w:fldChar w:fldCharType="begin" w:fldLock="1"/>
      </w:r>
      <w:r w:rsidR="004D3B6B">
        <w:rPr>
          <w:rFonts w:ascii="Times New Roman" w:eastAsia="Times New Roman" w:hAnsi="Times New Roman" w:cs="Times New Roman"/>
          <w:kern w:val="0"/>
          <w:sz w:val="24"/>
          <w:szCs w:val="24"/>
          <w:lang w:eastAsia="en-ID"/>
          <w14:ligatures w14:val="none"/>
        </w:rPr>
        <w:instrText>ADDIN CSL_CITATION {"citationItems":[{"id":"ITEM-1","itemData":{"author":[{"dropping-particle":"","family":"Verma","given":"Aman","non-dropping-particle":"","parse-names":false,"suffix":""},{"dropping-particle":"","family":"Verma","given":"Kapil","non-dropping-particle":"","parse-names":false,"suffix":""},{"dropping-particle":"","family":"Yadav","given":"Vishal Raj","non-dropping-particle":"","parse-names":false,"suffix":""}],"container-title":"Research Gate","id":"ITEM-1","issue":"July","issued":{"date-parts":[["2023"]]},"title":"Education : Meaning , definition &amp; Types","type":"article-journal"},"uris":["http://www.mendeley.com/documents/?uuid=4de7be61-f0a9-4193-81bb-2e7296069014"]}],"mendeley":{"formattedCitation":"(Verma et al., 2023)","plainTextFormattedCitation":"(Verma et al., 2023)","previouslyFormattedCitation":"(Verma et al., 2023)"},"properties":{"noteIndex":0},"schema":"https://github.com/citation-style-language/schema/raw/master/csl-citation.json"}</w:instrText>
      </w:r>
      <w:r w:rsidR="00433525">
        <w:rPr>
          <w:rFonts w:ascii="Times New Roman" w:eastAsia="Times New Roman" w:hAnsi="Times New Roman" w:cs="Times New Roman"/>
          <w:kern w:val="0"/>
          <w:sz w:val="24"/>
          <w:szCs w:val="24"/>
          <w:lang w:eastAsia="en-ID"/>
          <w14:ligatures w14:val="none"/>
        </w:rPr>
        <w:fldChar w:fldCharType="separate"/>
      </w:r>
      <w:r w:rsidRPr="002C7CDB" w:rsidR="00433525">
        <w:rPr>
          <w:rFonts w:ascii="Times New Roman" w:eastAsia="Times New Roman" w:hAnsi="Times New Roman" w:cs="Times New Roman"/>
          <w:noProof/>
          <w:kern w:val="0"/>
          <w:sz w:val="24"/>
          <w:szCs w:val="24"/>
          <w:lang w:eastAsia="en-ID"/>
          <w14:ligatures w14:val="none"/>
        </w:rPr>
        <w:t>(Verma et al., 2023)</w:t>
      </w:r>
      <w:r w:rsidR="00433525">
        <w:rPr>
          <w:rFonts w:ascii="Times New Roman" w:eastAsia="Times New Roman" w:hAnsi="Times New Roman" w:cs="Times New Roman"/>
          <w:kern w:val="0"/>
          <w:sz w:val="24"/>
          <w:szCs w:val="24"/>
          <w:lang w:eastAsia="en-ID"/>
          <w14:ligatures w14:val="none"/>
        </w:rPr>
        <w:fldChar w:fldCharType="end"/>
      </w:r>
      <w:r w:rsidR="00433525">
        <w:rPr>
          <w:rFonts w:ascii="Times New Roman" w:eastAsia="Times New Roman" w:hAnsi="Times New Roman" w:cs="Times New Roman"/>
          <w:kern w:val="0"/>
          <w:sz w:val="24"/>
          <w:szCs w:val="24"/>
          <w:lang w:eastAsia="en-ID"/>
          <w14:ligatures w14:val="none"/>
        </w:rPr>
        <w:t>.</w:t>
      </w:r>
    </w:p>
    <w:p w:rsidR="00FC4642" w:rsidP="00FC4642" w14:paraId="34CCC211" w14:textId="77777777">
      <w:pPr>
        <w:spacing w:after="240" w:line="360" w:lineRule="auto"/>
        <w:ind w:firstLine="360"/>
        <w:jc w:val="both"/>
        <w:rPr>
          <w:rFonts w:ascii="Times New Roman" w:eastAsia="Times New Roman" w:hAnsi="Times New Roman" w:cs="Times New Roman"/>
          <w:kern w:val="0"/>
          <w:sz w:val="24"/>
          <w:szCs w:val="24"/>
          <w:lang w:eastAsia="en-ID"/>
          <w14:ligatures w14:val="none"/>
        </w:rPr>
        <w:sectPr w:rsidSect="0057669C">
          <w:footerReference w:type="default" r:id="rId9"/>
          <w:headerReference w:type="first" r:id="rId10"/>
          <w:footerReference w:type="first" r:id="rId11"/>
          <w:pgSz w:w="11906" w:h="16838"/>
          <w:pgMar w:top="1701" w:right="1701" w:bottom="1701" w:left="2268" w:header="709" w:footer="709" w:gutter="0"/>
          <w:cols w:space="708"/>
          <w:titlePg/>
          <w:docGrid w:linePitch="360"/>
        </w:sectPr>
      </w:pPr>
      <w:r w:rsidRPr="002E32A9">
        <w:rPr>
          <w:rFonts w:ascii="Times New Roman" w:eastAsia="Times New Roman" w:hAnsi="Times New Roman" w:cs="Times New Roman"/>
          <w:kern w:val="0"/>
          <w:sz w:val="24"/>
          <w:szCs w:val="24"/>
          <w:lang w:eastAsia="en-ID"/>
          <w14:ligatures w14:val="none"/>
        </w:rPr>
        <w:t xml:space="preserve">Because of the differences in characteristics between these two types of institutions, it is assumed that the methods used by teachers in formal educational institutions (schools) may differ significantly from those used by teachers in non-formal environments (English courses), and that this may have an impact on the </w:t>
      </w:r>
    </w:p>
    <w:p w:rsidR="00887B84" w:rsidRPr="00AF0EB5" w:rsidP="00FC4642" w14:paraId="582F0181" w14:textId="0F97E129">
      <w:pPr>
        <w:spacing w:after="240" w:line="360" w:lineRule="auto"/>
        <w:jc w:val="both"/>
        <w:rPr>
          <w:rFonts w:ascii="Times New Roman" w:eastAsia="Times New Roman" w:hAnsi="Times New Roman" w:cs="Times New Roman"/>
          <w:kern w:val="0"/>
          <w:sz w:val="24"/>
          <w:szCs w:val="24"/>
          <w:lang w:eastAsia="en-ID"/>
          <w14:ligatures w14:val="none"/>
        </w:rPr>
      </w:pPr>
      <w:r w:rsidRPr="002E32A9">
        <w:rPr>
          <w:rFonts w:ascii="Times New Roman" w:eastAsia="Times New Roman" w:hAnsi="Times New Roman" w:cs="Times New Roman"/>
          <w:kern w:val="0"/>
          <w:sz w:val="24"/>
          <w:szCs w:val="24"/>
          <w:lang w:eastAsia="en-ID"/>
          <w14:ligatures w14:val="none"/>
        </w:rPr>
        <w:t>effectiveness of learning and students' perceptions of the learning process.</w:t>
      </w:r>
      <w:r w:rsidR="0030303A">
        <w:rPr>
          <w:rFonts w:ascii="Times New Roman" w:eastAsia="Times New Roman" w:hAnsi="Times New Roman" w:cs="Times New Roman"/>
          <w:kern w:val="0"/>
          <w:sz w:val="24"/>
          <w:szCs w:val="24"/>
          <w:lang w:eastAsia="en-ID"/>
          <w14:ligatures w14:val="none"/>
        </w:rPr>
        <w:t xml:space="preserve"> </w:t>
      </w:r>
      <w:r w:rsidRPr="005E0B48" w:rsidR="005E0B48">
        <w:rPr>
          <w:rFonts w:ascii="Times New Roman" w:eastAsia="Times New Roman" w:hAnsi="Times New Roman" w:cs="Times New Roman"/>
          <w:kern w:val="0"/>
          <w:sz w:val="24"/>
          <w:szCs w:val="24"/>
          <w:lang w:eastAsia="en-ID"/>
          <w14:ligatures w14:val="none"/>
        </w:rPr>
        <w:t>Different curriculum design elements, learning goals, student needs, and institutional limitations are the causes of this diversity</w:t>
      </w:r>
      <w:r w:rsidR="00BE2DA6">
        <w:rPr>
          <w:rFonts w:ascii="Times New Roman" w:eastAsia="Times New Roman" w:hAnsi="Times New Roman" w:cs="Times New Roman"/>
          <w:kern w:val="0"/>
          <w:sz w:val="24"/>
          <w:szCs w:val="24"/>
          <w:lang w:eastAsia="en-ID"/>
          <w14:ligatures w14:val="none"/>
        </w:rPr>
        <w:t xml:space="preserve"> </w:t>
      </w:r>
      <w:r w:rsidR="000F3808">
        <w:rPr>
          <w:rFonts w:ascii="Times New Roman" w:eastAsia="Times New Roman" w:hAnsi="Times New Roman" w:cs="Times New Roman"/>
          <w:kern w:val="0"/>
          <w:sz w:val="24"/>
          <w:szCs w:val="24"/>
          <w:lang w:eastAsia="en-ID"/>
          <w14:ligatures w14:val="none"/>
        </w:rPr>
        <w:fldChar w:fldCharType="begin" w:fldLock="1"/>
      </w:r>
      <w:r w:rsidR="00172DF9">
        <w:rPr>
          <w:rFonts w:ascii="Times New Roman" w:eastAsia="Times New Roman" w:hAnsi="Times New Roman" w:cs="Times New Roman"/>
          <w:kern w:val="0"/>
          <w:sz w:val="24"/>
          <w:szCs w:val="24"/>
          <w:lang w:eastAsia="en-ID"/>
          <w14:ligatures w14:val="none"/>
        </w:rPr>
        <w:instrText>ADDIN CSL_CITATION {"citationItems":[{"id":"ITEM-1","itemData":{"DOI":"10.59646/methodsengteach/108","ISBN":"9781107675964","author":[{"dropping-particle":"","family":"Richards","given":"Jack C","non-dropping-particle":"","parse-names":false,"suffix":""},{"dropping-particle":"","family":"Rodgers","given":"Theodore S","non-dropping-particle":"","parse-names":false,"suffix":""}],"container-title":"Approaches and Methods in Language Teaching","edition":"Third","id":"ITEM-1","issued":{"date-parts":[["2014"]]},"publisher":"CAMBRIDGE UNIVERSITY PRESS","publisher-place":"United Kingdom","title":"Approaches and Methods in Language Teaching","type":"book"},"uris":["http://www.mendeley.com/documents/?uuid=86c6baa6-44e3-4feb-b52a-cc735550792b"]},{"id":"ITEM-2","itemData":{"author":[{"dropping-particle":"","family":"Johnson","given":"Martin","non-dropping-particle":"","parse-names":false,"suffix":""},{"dropping-particle":"","family":"Majewska","given":"Dominika","non-dropping-particle":"","parse-names":false,"suffix":""}],"container-title":"CAMBRIDGE University Press &amp; Assessment","id":"ITEM-2","issue":"September","issued":{"date-parts":[["2022"]]},"title":"Formal, non-formal, and informal learning: What are they, and how can we research them?","type":"article-journal"},"uris":["http://www.mendeley.com/documents/?uuid=4609cf08-f072-4fa2-b56a-5e51e46540c5"]},{"id":"ITEM-3","itemData":{"DOI":"10.55529/jlep.41.30.35","abstract":"This paper presents formal, informal, and non formal education systems. Education is likened to a ship and students are the captain, then we do not know where the ship will sail. Similarly, education is steered by students who do not know anything, so it will be difficult for us to know where the process of thinking about educational goals without taking into account the social context. Therefore, formal, informal, and non- formal education is expected to shape students to be better. These three types of education are expected to be able to be a breakthrough in programming the behavior of educated people to become more developed in accordance with the times.","author":[{"dropping-particle":"","family":"Elice","given":"Deti","non-dropping-particle":"","parse-names":false,"suffix":""},{"dropping-particle":"","family":"Maseleno","given":"Andino","non-dropping-particle":"","parse-names":false,"suffix":""},{"dropping-particle":"","family":"Pahrudin","given":"Agus","non-dropping-particle":"","parse-names":false,"suffix":""}],"container-title":"Journal of Learning and Educational Policy","id":"ITEM-3","issue":"01","issued":{"date-parts":[["2024"]]},"page":"30-35","title":"Formal , Informal and Non Formal Education Systems","type":"article-journal","volume":"04"},"uris":["http://www.mendeley.com/documents/?uuid=d3cf72d7-5e23-48ba-a9c0-ef810e1aeb21"]}],"mendeley":{"formattedCitation":"(Elice et al., 2024; Johnson &amp; Majewska, 2022; Richards &amp; Rodgers, 2014)","manualFormatting":"(Richards &amp; Rodgers, 2014)","plainTextFormattedCitation":"(Elice et al., 2024; Johnson &amp; Majewska, 2022; Richards &amp; Rodgers, 2014)","previouslyFormattedCitation":"(Elice et al., 2024; Johnson &amp; Majewska, 2022; Richards &amp; Rodgers, 2014)"},"properties":{"noteIndex":0},"schema":"https://github.com/citation-style-language/schema/raw/master/csl-citation.json"}</w:instrText>
      </w:r>
      <w:r w:rsidR="000F3808">
        <w:rPr>
          <w:rFonts w:ascii="Times New Roman" w:eastAsia="Times New Roman" w:hAnsi="Times New Roman" w:cs="Times New Roman"/>
          <w:kern w:val="0"/>
          <w:sz w:val="24"/>
          <w:szCs w:val="24"/>
          <w:lang w:eastAsia="en-ID"/>
          <w14:ligatures w14:val="none"/>
        </w:rPr>
        <w:fldChar w:fldCharType="separate"/>
      </w:r>
      <w:r w:rsidRPr="000F3808" w:rsidR="000F3808">
        <w:rPr>
          <w:rFonts w:ascii="Times New Roman" w:eastAsia="Times New Roman" w:hAnsi="Times New Roman" w:cs="Times New Roman"/>
          <w:noProof/>
          <w:kern w:val="0"/>
          <w:sz w:val="24"/>
          <w:szCs w:val="24"/>
          <w:lang w:eastAsia="en-ID"/>
          <w14:ligatures w14:val="none"/>
        </w:rPr>
        <w:t>(Richards &amp; Rodgers, 2014)</w:t>
      </w:r>
      <w:r w:rsidR="000F3808">
        <w:rPr>
          <w:rFonts w:ascii="Times New Roman" w:eastAsia="Times New Roman" w:hAnsi="Times New Roman" w:cs="Times New Roman"/>
          <w:kern w:val="0"/>
          <w:sz w:val="24"/>
          <w:szCs w:val="24"/>
          <w:lang w:eastAsia="en-ID"/>
          <w14:ligatures w14:val="none"/>
        </w:rPr>
        <w:fldChar w:fldCharType="end"/>
      </w:r>
      <w:r w:rsidR="00EC589D">
        <w:rPr>
          <w:rFonts w:ascii="Times New Roman" w:eastAsia="Times New Roman" w:hAnsi="Times New Roman" w:cs="Times New Roman"/>
          <w:kern w:val="0"/>
          <w:sz w:val="24"/>
          <w:szCs w:val="24"/>
          <w:lang w:eastAsia="en-ID"/>
          <w14:ligatures w14:val="none"/>
        </w:rPr>
        <w:t xml:space="preserve">. </w:t>
      </w:r>
      <w:r w:rsidR="00E85BE9">
        <w:rPr>
          <w:rFonts w:ascii="Times New Roman" w:eastAsia="Times New Roman" w:hAnsi="Times New Roman" w:cs="Times New Roman"/>
          <w:kern w:val="0"/>
          <w:sz w:val="24"/>
          <w:szCs w:val="24"/>
          <w:lang w:eastAsia="en-ID"/>
          <w14:ligatures w14:val="none"/>
        </w:rPr>
        <w:t>F</w:t>
      </w:r>
      <w:r w:rsidR="000771DC">
        <w:rPr>
          <w:rFonts w:ascii="Times New Roman" w:eastAsia="Times New Roman" w:hAnsi="Times New Roman" w:cs="Times New Roman"/>
          <w:kern w:val="0"/>
          <w:sz w:val="24"/>
          <w:szCs w:val="24"/>
          <w:lang w:eastAsia="en-ID"/>
          <w14:ligatures w14:val="none"/>
        </w:rPr>
        <w:t xml:space="preserve">urther research is needed into how </w:t>
      </w:r>
      <w:r w:rsidRPr="006815B9" w:rsidR="006815B9">
        <w:rPr>
          <w:rFonts w:ascii="Times New Roman" w:eastAsia="Times New Roman" w:hAnsi="Times New Roman" w:cs="Times New Roman"/>
          <w:kern w:val="0"/>
          <w:sz w:val="24"/>
          <w:szCs w:val="24"/>
          <w:lang w:eastAsia="en-ID"/>
          <w14:ligatures w14:val="none"/>
        </w:rPr>
        <w:t xml:space="preserve">English teaching </w:t>
      </w:r>
      <w:r w:rsidR="00E85BE9">
        <w:rPr>
          <w:rFonts w:ascii="Times New Roman" w:eastAsia="Times New Roman" w:hAnsi="Times New Roman" w:cs="Times New Roman"/>
          <w:kern w:val="0"/>
          <w:sz w:val="24"/>
          <w:szCs w:val="24"/>
          <w:lang w:eastAsia="en-ID"/>
          <w14:ligatures w14:val="none"/>
        </w:rPr>
        <w:t>methods</w:t>
      </w:r>
      <w:r w:rsidRPr="006815B9" w:rsidR="006815B9">
        <w:rPr>
          <w:rFonts w:ascii="Times New Roman" w:eastAsia="Times New Roman" w:hAnsi="Times New Roman" w:cs="Times New Roman"/>
          <w:kern w:val="0"/>
          <w:sz w:val="24"/>
          <w:szCs w:val="24"/>
          <w:lang w:eastAsia="en-ID"/>
          <w14:ligatures w14:val="none"/>
        </w:rPr>
        <w:t xml:space="preserve"> differ between formal and </w:t>
      </w:r>
      <w:r w:rsidR="00061596">
        <w:rPr>
          <w:rFonts w:ascii="Times New Roman" w:eastAsia="Times New Roman" w:hAnsi="Times New Roman" w:cs="Times New Roman"/>
          <w:kern w:val="0"/>
          <w:sz w:val="24"/>
          <w:szCs w:val="24"/>
          <w:lang w:eastAsia="en-ID"/>
          <w14:ligatures w14:val="none"/>
        </w:rPr>
        <w:t>non-</w:t>
      </w:r>
      <w:r w:rsidRPr="006815B9" w:rsidR="006815B9">
        <w:rPr>
          <w:rFonts w:ascii="Times New Roman" w:eastAsia="Times New Roman" w:hAnsi="Times New Roman" w:cs="Times New Roman"/>
          <w:kern w:val="0"/>
          <w:sz w:val="24"/>
          <w:szCs w:val="24"/>
          <w:lang w:eastAsia="en-ID"/>
          <w14:ligatures w14:val="none"/>
        </w:rPr>
        <w:t>formal contexts and</w:t>
      </w:r>
      <w:r w:rsidR="00C91C16">
        <w:rPr>
          <w:rFonts w:ascii="Times New Roman" w:eastAsia="Times New Roman" w:hAnsi="Times New Roman" w:cs="Times New Roman"/>
          <w:kern w:val="0"/>
          <w:sz w:val="24"/>
          <w:szCs w:val="24"/>
          <w:lang w:eastAsia="en-ID"/>
          <w14:ligatures w14:val="none"/>
        </w:rPr>
        <w:t xml:space="preserve"> </w:t>
      </w:r>
      <w:r w:rsidR="009133F0">
        <w:rPr>
          <w:rFonts w:ascii="Times New Roman" w:eastAsia="Times New Roman" w:hAnsi="Times New Roman" w:cs="Times New Roman"/>
          <w:kern w:val="0"/>
          <w:sz w:val="24"/>
          <w:szCs w:val="24"/>
          <w:lang w:eastAsia="en-ID"/>
          <w14:ligatures w14:val="none"/>
        </w:rPr>
        <w:t>how students perceive the difference</w:t>
      </w:r>
      <w:r w:rsidR="00CE18EB">
        <w:rPr>
          <w:rFonts w:ascii="Times New Roman" w:eastAsia="Times New Roman" w:hAnsi="Times New Roman" w:cs="Times New Roman"/>
          <w:kern w:val="0"/>
          <w:sz w:val="24"/>
          <w:szCs w:val="24"/>
          <w:lang w:eastAsia="en-ID"/>
          <w14:ligatures w14:val="none"/>
        </w:rPr>
        <w:t xml:space="preserve"> in these methods</w:t>
      </w:r>
      <w:r w:rsidR="00482A8C">
        <w:rPr>
          <w:rFonts w:ascii="Times New Roman" w:eastAsia="Times New Roman" w:hAnsi="Times New Roman" w:cs="Times New Roman"/>
          <w:kern w:val="0"/>
          <w:sz w:val="24"/>
          <w:szCs w:val="24"/>
          <w:lang w:eastAsia="en-ID"/>
          <w14:ligatures w14:val="none"/>
        </w:rPr>
        <w:t xml:space="preserve">. </w:t>
      </w:r>
      <w:r w:rsidRPr="00B10018" w:rsidR="00B10018">
        <w:rPr>
          <w:rFonts w:ascii="Times New Roman" w:eastAsia="Times New Roman" w:hAnsi="Times New Roman" w:cs="Times New Roman"/>
          <w:kern w:val="0"/>
          <w:sz w:val="24"/>
          <w:szCs w:val="24"/>
          <w:lang w:eastAsia="en-ID"/>
          <w14:ligatures w14:val="none"/>
        </w:rPr>
        <w:t>Understanding students' perspectives can assist pinpoint areas where learning environments need to be improved and provide insight into the efficacy of particular teaching methods</w:t>
      </w:r>
      <w:r w:rsidR="005D22E5">
        <w:rPr>
          <w:rFonts w:ascii="Times New Roman" w:eastAsia="Times New Roman" w:hAnsi="Times New Roman" w:cs="Times New Roman"/>
          <w:kern w:val="0"/>
          <w:sz w:val="24"/>
          <w:szCs w:val="24"/>
          <w:lang w:eastAsia="en-ID"/>
          <w14:ligatures w14:val="none"/>
        </w:rPr>
        <w:t xml:space="preserve">. </w:t>
      </w:r>
    </w:p>
    <w:p w:rsidR="009536EA" w:rsidP="00505F1C" w14:paraId="2F4349E6" w14:textId="4DA9EA4C">
      <w:pPr>
        <w:spacing w:after="240" w:line="360" w:lineRule="auto"/>
        <w:ind w:firstLine="360"/>
        <w:jc w:val="both"/>
        <w:rPr>
          <w:rFonts w:ascii="Times New Roman" w:hAnsi="Times New Roman" w:cs="Times New Roman"/>
          <w:sz w:val="24"/>
          <w:szCs w:val="24"/>
        </w:rPr>
      </w:pPr>
      <w:r>
        <w:rPr>
          <w:rFonts w:ascii="Times New Roman" w:eastAsia="Times New Roman" w:hAnsi="Times New Roman" w:cs="Times New Roman"/>
          <w:kern w:val="0"/>
          <w:sz w:val="24"/>
          <w:szCs w:val="24"/>
          <w:lang w:eastAsia="en-ID"/>
          <w14:ligatures w14:val="none"/>
        </w:rPr>
        <w:t xml:space="preserve">Various studies have examined </w:t>
      </w:r>
      <w:r w:rsidRPr="0020039C" w:rsidR="007D65A9">
        <w:rPr>
          <w:rFonts w:ascii="Times New Roman" w:hAnsi="Times New Roman" w:cs="Times New Roman"/>
          <w:sz w:val="24"/>
          <w:szCs w:val="24"/>
        </w:rPr>
        <w:t xml:space="preserve">the instructional strategies employed to encourage students in Kampung Inggris Kebumen to speak English fluently </w:t>
      </w:r>
      <w:r w:rsidR="0030281A">
        <w:rPr>
          <w:rFonts w:ascii="Times New Roman" w:hAnsi="Times New Roman" w:cs="Times New Roman"/>
          <w:sz w:val="24"/>
          <w:szCs w:val="24"/>
        </w:rPr>
        <w:t xml:space="preserve">and how their </w:t>
      </w:r>
      <w:r w:rsidRPr="0020039C" w:rsidR="007D65A9">
        <w:rPr>
          <w:rFonts w:ascii="Times New Roman" w:hAnsi="Times New Roman" w:cs="Times New Roman"/>
          <w:sz w:val="24"/>
          <w:szCs w:val="24"/>
        </w:rPr>
        <w:t>acquire the language</w:t>
      </w:r>
      <w:r w:rsidR="007D65A9">
        <w:rPr>
          <w:rFonts w:ascii="Times New Roman" w:hAnsi="Times New Roman" w:cs="Times New Roman"/>
          <w:sz w:val="24"/>
          <w:szCs w:val="24"/>
        </w:rPr>
        <w:t xml:space="preserve"> </w:t>
      </w:r>
      <w:r w:rsidR="007D65A9">
        <w:rPr>
          <w:rFonts w:ascii="Times New Roman" w:hAnsi="Times New Roman" w:cs="Times New Roman"/>
          <w:sz w:val="24"/>
          <w:szCs w:val="24"/>
        </w:rPr>
        <w:fldChar w:fldCharType="begin" w:fldLock="1"/>
      </w:r>
      <w:r w:rsidR="00BA59CE">
        <w:rPr>
          <w:rFonts w:ascii="Times New Roman" w:hAnsi="Times New Roman" w:cs="Times New Roman"/>
          <w:sz w:val="24"/>
          <w:szCs w:val="24"/>
        </w:rPr>
        <w:instrText>ADDIN CSL_CITATION {"citationItems":[{"id":"ITEM-1","itemData":{"DOI":"10.31327/jee.v5i2.1312","ISSN":"2502-9207","abstract":"The acquisition and learning of English as a Foreign Language differs from that of English as a Second Language. In the EFL setting, it is not sufficient if the teaching and learning processes only depend on formal institution. Because of that, the non-formal education plays an important role to support the processes. This research aims at exploring (1) how Kampung Inggris Kebumen – as one of non-formal educations in Indonesia – was built; (2) what the teaching method used to make the learners in Kampung Inggris Kebumen speak English without any reluctance; and (3) how the learners in Kampung Inggris Kebumen acquire and learn English. This research applies qualitative method i.e. a descriptive case study by means of observation and interviews. The result shows that (1) as one of non-formal institution, Kampung Inggris Kebumen plays a significant important role in the success of English teaching and learning in  Kebumen Regency, in terms of their collaboration with MGMP Sekolah; (2)  Kampung Inggris Kebumen applies the combination of direct method and audio lingual method which are confirmed supportive in the process of acquiring and learning English as a Foreign Language; (3) The students feel that they can decrease their affective filter since the instructors of Kampung Inggris Kebumen use many fun learning activities, provide rich exposures, and intensive time to apply the English in students’ real life. Keywords : acquisition, learning, EFL, non-formal education","author":[{"dropping-particle":"","family":"Rahayu","given":"Dwi Ide","non-dropping-particle":"","parse-names":false,"suffix":""}],"container-title":"Journal of English Education","id":"ITEM-1","issue":"2","issued":{"date-parts":[["2020"]]},"page":"86-94","title":"The Acquisition and Learning of EFL in A Non-formal English Education in Indonesia","type":"article-journal","volume":"5"},"uris":["http://www.mendeley.com/documents/?uuid=bfa4b008-76d4-48e6-8b9e-52640b5808b7"]}],"mendeley":{"formattedCitation":"(Rahayu, 2020)","plainTextFormattedCitation":"(Rahayu, 2020)","previouslyFormattedCitation":"(Rahayu, 2020)"},"properties":{"noteIndex":0},"schema":"https://github.com/citation-style-language/schema/raw/master/csl-citation.json"}</w:instrText>
      </w:r>
      <w:r w:rsidR="007D65A9">
        <w:rPr>
          <w:rFonts w:ascii="Times New Roman" w:hAnsi="Times New Roman" w:cs="Times New Roman"/>
          <w:sz w:val="24"/>
          <w:szCs w:val="24"/>
        </w:rPr>
        <w:fldChar w:fldCharType="separate"/>
      </w:r>
      <w:r w:rsidRPr="007D65A9" w:rsidR="007D65A9">
        <w:rPr>
          <w:rFonts w:ascii="Times New Roman" w:hAnsi="Times New Roman" w:cs="Times New Roman"/>
          <w:noProof/>
          <w:sz w:val="24"/>
          <w:szCs w:val="24"/>
        </w:rPr>
        <w:t>(Rahayu, 2020)</w:t>
      </w:r>
      <w:r w:rsidR="007D65A9">
        <w:rPr>
          <w:rFonts w:ascii="Times New Roman" w:hAnsi="Times New Roman" w:cs="Times New Roman"/>
          <w:sz w:val="24"/>
          <w:szCs w:val="24"/>
        </w:rPr>
        <w:fldChar w:fldCharType="end"/>
      </w:r>
      <w:r w:rsidR="007D65A9">
        <w:rPr>
          <w:rFonts w:ascii="Times New Roman" w:hAnsi="Times New Roman" w:cs="Times New Roman"/>
          <w:sz w:val="24"/>
          <w:szCs w:val="24"/>
        </w:rPr>
        <w:t>.</w:t>
      </w:r>
      <w:r w:rsidR="00CA14A6">
        <w:rPr>
          <w:rFonts w:ascii="Times New Roman" w:hAnsi="Times New Roman" w:cs="Times New Roman"/>
          <w:sz w:val="24"/>
          <w:szCs w:val="24"/>
        </w:rPr>
        <w:t xml:space="preserve"> </w:t>
      </w:r>
      <w:r w:rsidR="00B90754">
        <w:rPr>
          <w:rFonts w:ascii="Times New Roman" w:hAnsi="Times New Roman" w:cs="Times New Roman"/>
          <w:sz w:val="24"/>
          <w:szCs w:val="24"/>
        </w:rPr>
        <w:t xml:space="preserve">Other study </w:t>
      </w:r>
      <w:r w:rsidR="0024798C">
        <w:rPr>
          <w:rFonts w:ascii="Times New Roman" w:hAnsi="Times New Roman" w:cs="Times New Roman"/>
          <w:sz w:val="24"/>
          <w:szCs w:val="24"/>
        </w:rPr>
        <w:t xml:space="preserve">investigated teaching to variation </w:t>
      </w:r>
      <w:r w:rsidR="00205BE2">
        <w:rPr>
          <w:rFonts w:ascii="Times New Roman" w:hAnsi="Times New Roman" w:cs="Times New Roman"/>
          <w:sz w:val="24"/>
          <w:szCs w:val="24"/>
        </w:rPr>
        <w:t xml:space="preserve">in learning </w:t>
      </w:r>
      <w:r w:rsidR="00055268">
        <w:rPr>
          <w:rFonts w:ascii="Times New Roman" w:hAnsi="Times New Roman" w:cs="Times New Roman"/>
          <w:sz w:val="24"/>
          <w:szCs w:val="24"/>
        </w:rPr>
        <w:t>for non-formal education</w:t>
      </w:r>
      <w:r w:rsidR="00AC4806">
        <w:rPr>
          <w:rFonts w:ascii="Times New Roman" w:hAnsi="Times New Roman" w:cs="Times New Roman"/>
          <w:sz w:val="24"/>
          <w:szCs w:val="24"/>
        </w:rPr>
        <w:t xml:space="preserve">al institution </w:t>
      </w:r>
      <w:r w:rsidR="0009203D">
        <w:rPr>
          <w:rFonts w:ascii="Times New Roman" w:hAnsi="Times New Roman" w:cs="Times New Roman"/>
          <w:sz w:val="24"/>
          <w:szCs w:val="24"/>
        </w:rPr>
        <w:fldChar w:fldCharType="begin" w:fldLock="1"/>
      </w:r>
      <w:r w:rsidR="008D5577">
        <w:rPr>
          <w:rFonts w:ascii="Times New Roman" w:hAnsi="Times New Roman" w:cs="Times New Roman"/>
          <w:sz w:val="24"/>
          <w:szCs w:val="24"/>
        </w:rPr>
        <w:instrText>ADDIN CSL_CITATION {"citationItems":[{"id":"ITEM-1","itemData":{"ISSN":"2715-2634","abstract":"This study recognizes the role of variations in teaching in the learning process of third semester students in the Non-Formal Education STKIP Muhammadiyah Erekang. The problems of this study are: 1) What is the role of variations in teaching in the learning process of third semester students in the Non-Formal Education STKIP Muhammadiyah Erekang; 2) Whether through the role of variations in teaching in the learning process in Non Formal Education STKIP Muhammadiyah Erekang can improve student learning outcomes in the third semester. The research that will be used is descriptive research and reflects deeply on several aspects of teaching and learning activities. The focus of this research is to improve student learning outcomes in the subject of the role of variations in teaching in the third semester student learning process of the Non-Formal Education Study Program STKIP Muhammadiyah Enrekang. The research subjects were all students in the third semester of the Non-Formal Education STKIP Muhammadiyah Erekang with 75 students consisting of two classes namely class B totaling 35 and class A totaling 40. The instruments to be used were observation, tests and documentation. The data will be processed by percentage analysis and presented in the form of a description and presentation. The implementation plan begins by asking questions, thinking together and answering; 2) The application of the role of teaching variation in the third semester student learning process in the Non-Formal Education STKIP Muhammadiyah Erekang will improve student learning outcomes. The aims and objectives of education held in schools are non-formal education channels. The main target of education can be achieved well, it needs to begin with the concept of integration through the role of variations in teaching in the learning process of students.","author":[{"dropping-particle":"","family":"Elihami","given":"","non-dropping-particle":"","parse-names":false,"suffix":""},{"dropping-particle":"","family":"Suparman","given":"","non-dropping-particle":"","parse-names":false,"suffix":""}],"container-title":"Jurnal Edukasi Nonformal","id":"ITEM-1","issue":"1","issued":{"date-parts":[["2020"]]},"page":"29-40","title":"Teaching to Variation In Learning For Non Formal Education Department","type":"article-journal","volume":"1"},"uris":["http://www.mendeley.com/documents/?uuid=b1c3a13e-3ef1-49e2-b6a7-b4a2d30cf327"]}],"mendeley":{"formattedCitation":"(Elihami &amp; Suparman, 2020)","plainTextFormattedCitation":"(Elihami &amp; Suparman, 2020)","previouslyFormattedCitation":"(Elihami &amp; Suparman, 2020)"},"properties":{"noteIndex":0},"schema":"https://github.com/citation-style-language/schema/raw/master/csl-citation.json"}</w:instrText>
      </w:r>
      <w:r w:rsidR="0009203D">
        <w:rPr>
          <w:rFonts w:ascii="Times New Roman" w:hAnsi="Times New Roman" w:cs="Times New Roman"/>
          <w:sz w:val="24"/>
          <w:szCs w:val="24"/>
        </w:rPr>
        <w:fldChar w:fldCharType="separate"/>
      </w:r>
      <w:r w:rsidRPr="0009203D" w:rsidR="0009203D">
        <w:rPr>
          <w:rFonts w:ascii="Times New Roman" w:hAnsi="Times New Roman" w:cs="Times New Roman"/>
          <w:noProof/>
          <w:sz w:val="24"/>
          <w:szCs w:val="24"/>
        </w:rPr>
        <w:t>(Elihami &amp; Suparman, 2020)</w:t>
      </w:r>
      <w:r w:rsidR="0009203D">
        <w:rPr>
          <w:rFonts w:ascii="Times New Roman" w:hAnsi="Times New Roman" w:cs="Times New Roman"/>
          <w:sz w:val="24"/>
          <w:szCs w:val="24"/>
        </w:rPr>
        <w:fldChar w:fldCharType="end"/>
      </w:r>
      <w:r w:rsidR="00BE35FA">
        <w:rPr>
          <w:rFonts w:ascii="Times New Roman" w:hAnsi="Times New Roman" w:cs="Times New Roman"/>
          <w:sz w:val="24"/>
          <w:szCs w:val="24"/>
        </w:rPr>
        <w:t xml:space="preserve">. </w:t>
      </w:r>
      <w:r w:rsidR="00C84EAB">
        <w:rPr>
          <w:rFonts w:ascii="Times New Roman" w:eastAsia="Times New Roman" w:hAnsi="Times New Roman" w:cs="Times New Roman"/>
          <w:kern w:val="0"/>
          <w:sz w:val="24"/>
          <w:szCs w:val="24"/>
          <w:lang w:eastAsia="en-ID"/>
          <w14:ligatures w14:val="none"/>
        </w:rPr>
        <w:t xml:space="preserve">While, </w:t>
      </w:r>
      <w:r w:rsidR="00C84EAB">
        <w:rPr>
          <w:rFonts w:ascii="Times New Roman" w:eastAsia="Times New Roman" w:hAnsi="Times New Roman" w:cs="Times New Roman"/>
          <w:kern w:val="0"/>
          <w:sz w:val="24"/>
          <w:szCs w:val="24"/>
          <w:lang w:eastAsia="en-ID"/>
          <w14:ligatures w14:val="none"/>
        </w:rPr>
        <w:fldChar w:fldCharType="begin" w:fldLock="1"/>
      </w:r>
      <w:r w:rsidR="00994A42">
        <w:rPr>
          <w:rFonts w:ascii="Times New Roman" w:eastAsia="Times New Roman" w:hAnsi="Times New Roman" w:cs="Times New Roman"/>
          <w:kern w:val="0"/>
          <w:sz w:val="24"/>
          <w:szCs w:val="24"/>
          <w:lang w:eastAsia="en-ID"/>
          <w14:ligatures w14:val="none"/>
        </w:rPr>
        <w:instrText>ADDIN CSL_CITATION {"citationItems":[{"id":"ITEM-1","itemData":{"DOI":"10.18592/let.v9i2.3272","ISSN":"20869606","abstract":"Some Indonesian English teachers prefer teaching in formal schools while some others favor non-formal schools more. This preference can be analyzed from the lense of teacher professional identity. In this study, the researcher tried to find out how teacher professional identity influences the school type teachers favor more. By conducting in-depth interviews to two non-formal school teachers from different regions in Indonesia, the researchers found out that job satisfaction, self-efficacy, occupational commitment, and occupational motivation are the factors influencing the participants’ professional identity the most. Job satisfaction could be seen, for example, in witnessing students’ progress more thoroughly; self-efficacy in being able to monitor their teaching performance; occupational commitment in teacher trainings provided by non-formal schools to build their career up; and occupational motivation in receiving manageable challenges from non-formal schools that trigger eagerness from the participants to work. Those findings could function as a reference for both formal and non-formal school stake holders in making sure that their schools could accommodate their teachers’ need in constructing their professional identity as it could influence teachers’ performance a lot.","author":[{"dropping-particle":"","family":"Rosari","given":"Maria Dewi","non-dropping-particle":"","parse-names":false,"suffix":""}],"container-title":"LET: Linguistics, Literature and English Teaching Journal","id":"ITEM-1","issue":"2","issued":{"date-parts":[["2019"]]},"page":"72-88","title":"a Narrative Inquiry on How Teacher Professional Identity Influences Teacher’S School Type Preference","type":"article-journal","volume":"9"},"uris":["http://www.mendeley.com/documents/?uuid=0f1ee212-058f-4c25-9f37-a494ea380e6d"]}],"mendeley":{"formattedCitation":"(Rosari, 2019)","manualFormatting":"Rosari (2019)","plainTextFormattedCitation":"(Rosari, 2019)","previouslyFormattedCitation":"(Rosari, 2019)"},"properties":{"noteIndex":0},"schema":"https://github.com/citation-style-language/schema/raw/master/csl-citation.json"}</w:instrText>
      </w:r>
      <w:r w:rsidR="00C84EAB">
        <w:rPr>
          <w:rFonts w:ascii="Times New Roman" w:eastAsia="Times New Roman" w:hAnsi="Times New Roman" w:cs="Times New Roman"/>
          <w:kern w:val="0"/>
          <w:sz w:val="24"/>
          <w:szCs w:val="24"/>
          <w:lang w:eastAsia="en-ID"/>
          <w14:ligatures w14:val="none"/>
        </w:rPr>
        <w:fldChar w:fldCharType="separate"/>
      </w:r>
      <w:r w:rsidRPr="00C84EAB" w:rsidR="00C84EAB">
        <w:rPr>
          <w:rFonts w:ascii="Times New Roman" w:eastAsia="Times New Roman" w:hAnsi="Times New Roman" w:cs="Times New Roman"/>
          <w:noProof/>
          <w:kern w:val="0"/>
          <w:sz w:val="24"/>
          <w:szCs w:val="24"/>
          <w:lang w:eastAsia="en-ID"/>
          <w14:ligatures w14:val="none"/>
        </w:rPr>
        <w:t xml:space="preserve">Rosari </w:t>
      </w:r>
      <w:r w:rsidR="000C2437">
        <w:rPr>
          <w:rFonts w:ascii="Times New Roman" w:eastAsia="Times New Roman" w:hAnsi="Times New Roman" w:cs="Times New Roman"/>
          <w:noProof/>
          <w:kern w:val="0"/>
          <w:sz w:val="24"/>
          <w:szCs w:val="24"/>
          <w:lang w:eastAsia="en-ID"/>
          <w14:ligatures w14:val="none"/>
        </w:rPr>
        <w:t>(</w:t>
      </w:r>
      <w:r w:rsidRPr="00C84EAB" w:rsidR="00C84EAB">
        <w:rPr>
          <w:rFonts w:ascii="Times New Roman" w:eastAsia="Times New Roman" w:hAnsi="Times New Roman" w:cs="Times New Roman"/>
          <w:noProof/>
          <w:kern w:val="0"/>
          <w:sz w:val="24"/>
          <w:szCs w:val="24"/>
          <w:lang w:eastAsia="en-ID"/>
          <w14:ligatures w14:val="none"/>
        </w:rPr>
        <w:t>2019)</w:t>
      </w:r>
      <w:r w:rsidR="00C84EAB">
        <w:rPr>
          <w:rFonts w:ascii="Times New Roman" w:eastAsia="Times New Roman" w:hAnsi="Times New Roman" w:cs="Times New Roman"/>
          <w:kern w:val="0"/>
          <w:sz w:val="24"/>
          <w:szCs w:val="24"/>
          <w:lang w:eastAsia="en-ID"/>
          <w14:ligatures w14:val="none"/>
        </w:rPr>
        <w:fldChar w:fldCharType="end"/>
      </w:r>
      <w:r w:rsidR="00F01635">
        <w:rPr>
          <w:rFonts w:ascii="Times New Roman" w:eastAsia="Times New Roman" w:hAnsi="Times New Roman" w:cs="Times New Roman"/>
          <w:kern w:val="0"/>
          <w:sz w:val="24"/>
          <w:szCs w:val="24"/>
          <w:lang w:eastAsia="en-ID"/>
          <w14:ligatures w14:val="none"/>
        </w:rPr>
        <w:t>,</w:t>
      </w:r>
      <w:r w:rsidR="00C84EAB">
        <w:rPr>
          <w:rFonts w:ascii="Times New Roman" w:eastAsia="Times New Roman" w:hAnsi="Times New Roman" w:cs="Times New Roman"/>
          <w:kern w:val="0"/>
          <w:sz w:val="24"/>
          <w:szCs w:val="24"/>
          <w:lang w:eastAsia="en-ID"/>
          <w14:ligatures w14:val="none"/>
        </w:rPr>
        <w:t xml:space="preserve"> analyze the </w:t>
      </w:r>
      <w:r w:rsidRPr="00673D2B" w:rsidR="00FD6B72">
        <w:rPr>
          <w:rFonts w:ascii="Times New Roman" w:hAnsi="Times New Roman" w:cs="Times New Roman"/>
          <w:sz w:val="24"/>
          <w:szCs w:val="24"/>
        </w:rPr>
        <w:t>teacher professional identity influences Indonesian English teachers' preferences for formal versus non-formal school</w:t>
      </w:r>
      <w:r w:rsidR="00726366">
        <w:rPr>
          <w:rFonts w:ascii="Times New Roman" w:hAnsi="Times New Roman" w:cs="Times New Roman"/>
          <w:sz w:val="24"/>
          <w:szCs w:val="24"/>
        </w:rPr>
        <w:t>s</w:t>
      </w:r>
      <w:r w:rsidR="0085485B">
        <w:rPr>
          <w:rFonts w:ascii="Times New Roman" w:hAnsi="Times New Roman" w:cs="Times New Roman"/>
          <w:sz w:val="24"/>
          <w:szCs w:val="24"/>
        </w:rPr>
        <w:t xml:space="preserve">. </w:t>
      </w:r>
      <w:r w:rsidRPr="00825E56" w:rsidR="00825E56">
        <w:rPr>
          <w:rFonts w:ascii="Times New Roman" w:hAnsi="Times New Roman" w:cs="Times New Roman"/>
          <w:sz w:val="24"/>
          <w:szCs w:val="24"/>
        </w:rPr>
        <w:t>Other studies look at how to develop cooperative learning programs for secondary school teachers and youth workers to bridge the gap between the formal and informal education sectors and observe how knowledge is shared and skills are improved</w:t>
      </w:r>
      <w:r w:rsidR="00133DD7">
        <w:rPr>
          <w:rFonts w:ascii="Times New Roman" w:hAnsi="Times New Roman" w:cs="Times New Roman"/>
          <w:sz w:val="24"/>
          <w:szCs w:val="24"/>
        </w:rPr>
        <w:t xml:space="preserve"> </w:t>
      </w:r>
      <w:r w:rsidR="00133DD7">
        <w:rPr>
          <w:rFonts w:ascii="Times New Roman" w:hAnsi="Times New Roman" w:cs="Times New Roman"/>
          <w:sz w:val="24"/>
          <w:szCs w:val="24"/>
        </w:rPr>
        <w:fldChar w:fldCharType="begin" w:fldLock="1"/>
      </w:r>
      <w:r w:rsidR="007F2165">
        <w:rPr>
          <w:rFonts w:ascii="Times New Roman" w:hAnsi="Times New Roman" w:cs="Times New Roman"/>
          <w:sz w:val="24"/>
          <w:szCs w:val="24"/>
        </w:rPr>
        <w:instrText>ADDIN CSL_CITATION {"citationItems":[{"id":"ITEM-1","itemData":{"DOI":"10.1080/0145935X.2023.2236940","ISSN":"15452298","abstract":"It has been widely argued that existing educational inequality and inequity was exacerbated when schools closed due to Covid-19. In addition, it is disadvantaged young people that are most likely to experience the most negative long-term impacts. Many of these young people were successfully engaged in the non-formal sector (i.e. youth work services) before and during the pandemic. This paper introduces Bridging Worlds, a new initiative, which brings together the formal and non-formal sectors in education to develop a new partnership and shared engagement framework to enhance educational outcomes and positive youth development. The project focuses on promoting knowledge, skills and awareness among teachers and youth workers of the formal and non-formal education sectors, using blended learning techniques and implementing a number of pro social youth programmes. It aims to create a strong sustaining connection across these sectors as a project legacy. This article describes the mixed methods approach used to track the implementation of the project across a six-month period, including pre and post survey data and from participating teachers and youth workers combined with qualitative interviews. Project feedback is discussed according to specific research questions. Recommendations are provided for the further development of the programme and for future research.","author":[{"dropping-particle":"","family":"O’Regan","given":"Connie","non-dropping-particle":"","parse-names":false,"suffix":""},{"dropping-particle":"","family":"Brady","given":"Bernadine","non-dropping-particle":"","parse-names":false,"suffix":""},{"dropping-particle":"","family":"Connolly","given":"Cornelia","non-dropping-particle":"","parse-names":false,"suffix":""},{"dropping-particle":"","family":"Dolan","given":"Pat","non-dropping-particle":"","parse-names":false,"suffix":""},{"dropping-particle":"","family":"MacRuairc","given":"Gerry","non-dropping-particle":"","parse-names":false,"suffix":""}],"container-title":"Child and Youth Services","id":"ITEM-1","issued":{"date-parts":[["2023"]]},"page":"1-34","title":"Blending the Formal and Nonformal Educational Sectors: Creating a Shared Learning Initiative for Secondary School Teachers and Youth Workers","type":"article-journal"},"uris":["http://www.mendeley.com/documents/?uuid=ccbbc0fa-3087-47df-9ef6-10c701e72f30"]}],"mendeley":{"formattedCitation":"(O’Regan et al., 2023)","plainTextFormattedCitation":"(O’Regan et al., 2023)","previouslyFormattedCitation":"(O’Regan et al., 2023)"},"properties":{"noteIndex":0},"schema":"https://github.com/citation-style-language/schema/raw/master/csl-citation.json"}</w:instrText>
      </w:r>
      <w:r w:rsidR="00133DD7">
        <w:rPr>
          <w:rFonts w:ascii="Times New Roman" w:hAnsi="Times New Roman" w:cs="Times New Roman"/>
          <w:sz w:val="24"/>
          <w:szCs w:val="24"/>
        </w:rPr>
        <w:fldChar w:fldCharType="separate"/>
      </w:r>
      <w:r w:rsidRPr="00133DD7" w:rsidR="00133DD7">
        <w:rPr>
          <w:rFonts w:ascii="Times New Roman" w:hAnsi="Times New Roman" w:cs="Times New Roman"/>
          <w:noProof/>
          <w:sz w:val="24"/>
          <w:szCs w:val="24"/>
        </w:rPr>
        <w:t>(O’Regan et al., 2023)</w:t>
      </w:r>
      <w:r w:rsidR="00133DD7">
        <w:rPr>
          <w:rFonts w:ascii="Times New Roman" w:hAnsi="Times New Roman" w:cs="Times New Roman"/>
          <w:sz w:val="24"/>
          <w:szCs w:val="24"/>
        </w:rPr>
        <w:fldChar w:fldCharType="end"/>
      </w:r>
      <w:r w:rsidR="00F4374F">
        <w:rPr>
          <w:rFonts w:ascii="Times New Roman" w:hAnsi="Times New Roman" w:cs="Times New Roman"/>
          <w:sz w:val="24"/>
          <w:szCs w:val="24"/>
        </w:rPr>
        <w:t xml:space="preserve">. </w:t>
      </w:r>
      <w:r w:rsidRPr="00961EE2" w:rsidR="00961EE2">
        <w:rPr>
          <w:rFonts w:ascii="Times New Roman" w:hAnsi="Times New Roman" w:cs="Times New Roman"/>
          <w:sz w:val="24"/>
          <w:szCs w:val="24"/>
        </w:rPr>
        <w:t>Another study was carried out to find out the best ways to teach in rural schools</w:t>
      </w:r>
      <w:r w:rsidR="00961EE2">
        <w:rPr>
          <w:rFonts w:ascii="Times New Roman" w:hAnsi="Times New Roman" w:cs="Times New Roman"/>
          <w:sz w:val="24"/>
          <w:szCs w:val="24"/>
        </w:rPr>
        <w:t xml:space="preserve"> </w:t>
      </w:r>
      <w:r w:rsidR="007F2165">
        <w:rPr>
          <w:rFonts w:ascii="Times New Roman" w:hAnsi="Times New Roman" w:cs="Times New Roman"/>
          <w:sz w:val="24"/>
          <w:szCs w:val="24"/>
        </w:rPr>
        <w:fldChar w:fldCharType="begin" w:fldLock="1"/>
      </w:r>
      <w:r w:rsidR="00440B91">
        <w:rPr>
          <w:rFonts w:ascii="Times New Roman" w:hAnsi="Times New Roman" w:cs="Times New Roman"/>
          <w:sz w:val="24"/>
          <w:szCs w:val="24"/>
        </w:rPr>
        <w:instrText>ADDIN CSL_CITATION {"citationItems":[{"id":"ITEM-1","itemData":{"author":[{"dropping-particle":"","family":"Nama","given":"Darius Yonatan","non-dropping-particle":"","parse-names":false,"suffix":""},{"dropping-particle":"","family":"Ate","given":"Christmas Prasetia","non-dropping-particle":"","parse-names":false,"suffix":""}],"container-title":"Jurnal As-salam","id":"ITEM-1","issue":"2","issued":{"date-parts":[["2022"]]},"page":"134-144","title":"THE MOST EFFECTIVE ENGLISH TEACHING METHODS IN RURAL SCHOOLS","type":"article-journal","volume":"6"},"uris":["http://www.mendeley.com/documents/?uuid=7b05db09-9a10-4357-bc40-6a443d80d9ee"]}],"mendeley":{"formattedCitation":"(Nama &amp; Ate, 2022)","plainTextFormattedCitation":"(Nama &amp; Ate, 2022)","previouslyFormattedCitation":"(Nama &amp; Ate, 2022)"},"properties":{"noteIndex":0},"schema":"https://github.com/citation-style-language/schema/raw/master/csl-citation.json"}</w:instrText>
      </w:r>
      <w:r w:rsidR="007F2165">
        <w:rPr>
          <w:rFonts w:ascii="Times New Roman" w:hAnsi="Times New Roman" w:cs="Times New Roman"/>
          <w:sz w:val="24"/>
          <w:szCs w:val="24"/>
        </w:rPr>
        <w:fldChar w:fldCharType="separate"/>
      </w:r>
      <w:r w:rsidRPr="00197A52" w:rsidR="00197A52">
        <w:rPr>
          <w:rFonts w:ascii="Times New Roman" w:hAnsi="Times New Roman" w:cs="Times New Roman"/>
          <w:noProof/>
          <w:sz w:val="24"/>
          <w:szCs w:val="24"/>
        </w:rPr>
        <w:t>(Nama &amp; Ate, 2022)</w:t>
      </w:r>
      <w:r w:rsidR="007F2165">
        <w:rPr>
          <w:rFonts w:ascii="Times New Roman" w:hAnsi="Times New Roman" w:cs="Times New Roman"/>
          <w:sz w:val="24"/>
          <w:szCs w:val="24"/>
        </w:rPr>
        <w:fldChar w:fldCharType="end"/>
      </w:r>
      <w:r w:rsidR="0018633E">
        <w:rPr>
          <w:rFonts w:ascii="Times New Roman" w:hAnsi="Times New Roman" w:cs="Times New Roman"/>
          <w:sz w:val="24"/>
          <w:szCs w:val="24"/>
        </w:rPr>
        <w:t xml:space="preserve">. </w:t>
      </w:r>
      <w:r w:rsidRPr="001D0DA9" w:rsidR="001D0DA9">
        <w:rPr>
          <w:rFonts w:ascii="Times New Roman" w:hAnsi="Times New Roman" w:cs="Times New Roman"/>
          <w:sz w:val="24"/>
          <w:szCs w:val="24"/>
        </w:rPr>
        <w:t>The perceptions of non-formal learning environments for English in Prambanan Temple, including base-camp, café, and testing to engage with English native speakers, were examined</w:t>
      </w:r>
      <w:r w:rsidR="001D0DA9">
        <w:rPr>
          <w:rFonts w:ascii="Times New Roman" w:hAnsi="Times New Roman" w:cs="Times New Roman"/>
          <w:sz w:val="24"/>
          <w:szCs w:val="24"/>
        </w:rPr>
        <w:t xml:space="preserve"> </w:t>
      </w:r>
      <w:r w:rsidR="001D0DA9">
        <w:rPr>
          <w:rFonts w:ascii="Times New Roman" w:hAnsi="Times New Roman" w:cs="Times New Roman"/>
          <w:sz w:val="24"/>
          <w:szCs w:val="24"/>
        </w:rPr>
        <w:fldChar w:fldCharType="begin" w:fldLock="1"/>
      </w:r>
      <w:r w:rsidR="005B1442">
        <w:rPr>
          <w:rFonts w:ascii="Times New Roman" w:hAnsi="Times New Roman" w:cs="Times New Roman"/>
          <w:sz w:val="24"/>
          <w:szCs w:val="24"/>
        </w:rPr>
        <w:instrText>ADDIN CSL_CITATION {"citationItems":[{"id":"ITEM-1","itemData":{"DOI":"10.30957/lingua.v17i1.629.Keberadaan","abstract":"The purposes of this study are to explore non-formal teaching methods and perception on the non-formal settings for learning English language in base-camp, café and examination to interact with English native speakers in Prambanan Temple. This study used qualitative approach assigning a case study design. The study was conducted in Kampung Inggris Pare, Kediri, Indonesia in 5 weeks. A number of 30 respondents each of which 15 from AC course and 15 from CC course were selected. Of the 30 respondents, 10 were good English competence, 10 fair and 10 low. Data were analyzed using cultural thematic analysis, rate percentage and frequency. Results show that non-formal education teaching methods are perceived by students as non-formal methods stressing in the free classroom interactions and presentations. Of three sites of learning, students with good competence in English accept all as the comfortable learning sites. In addition, maturity attidutes that include self-relience, self-confidence, easy to adapt environment, and creativity are well performed by the students. Likewise, students with fair English competence considered camp, café and the temple at lower degree. Maturity is also performed lower by the fair category students with the lowest degree at 60%. The low competence students, however, can receive camp only as the comfortable place to learning. All categories of maturity are performed in a low motion","author":[{"dropping-particle":"","family":"Saraka","given":"","non-dropping-particle":"","parse-names":false,"suffix":""}],"container-title":"LINGUA","id":"ITEM-1","issue":"1","issued":{"date-parts":[["2020"]]},"page":"79-94","title":"Pembelajaran Bahasa Inggris Berbasis Pendidikan Non-Formal di Kampung Inggris Kediri Saraka","type":"article-journal","volume":"17"},"uris":["http://www.mendeley.com/documents/?uuid=366f1a25-ad28-4d89-aa04-d069b4a8e683"]}],"mendeley":{"formattedCitation":"(Saraka, 2020)","plainTextFormattedCitation":"(Saraka, 2020)","previouslyFormattedCitation":"(Saraka, 2020)"},"properties":{"noteIndex":0},"schema":"https://github.com/citation-style-language/schema/raw/master/csl-citation.json"}</w:instrText>
      </w:r>
      <w:r w:rsidR="001D0DA9">
        <w:rPr>
          <w:rFonts w:ascii="Times New Roman" w:hAnsi="Times New Roman" w:cs="Times New Roman"/>
          <w:sz w:val="24"/>
          <w:szCs w:val="24"/>
        </w:rPr>
        <w:fldChar w:fldCharType="separate"/>
      </w:r>
      <w:r w:rsidRPr="001D0DA9" w:rsidR="001D0DA9">
        <w:rPr>
          <w:rFonts w:ascii="Times New Roman" w:hAnsi="Times New Roman" w:cs="Times New Roman"/>
          <w:noProof/>
          <w:sz w:val="24"/>
          <w:szCs w:val="24"/>
        </w:rPr>
        <w:t>(Saraka, 2020)</w:t>
      </w:r>
      <w:r w:rsidR="001D0DA9">
        <w:rPr>
          <w:rFonts w:ascii="Times New Roman" w:hAnsi="Times New Roman" w:cs="Times New Roman"/>
          <w:sz w:val="24"/>
          <w:szCs w:val="24"/>
        </w:rPr>
        <w:fldChar w:fldCharType="end"/>
      </w:r>
      <w:r w:rsidR="00674CAE">
        <w:rPr>
          <w:rFonts w:ascii="Times New Roman" w:hAnsi="Times New Roman" w:cs="Times New Roman"/>
          <w:sz w:val="24"/>
          <w:szCs w:val="24"/>
        </w:rPr>
        <w:t>.</w:t>
      </w:r>
      <w:r w:rsidR="005B1442">
        <w:rPr>
          <w:rFonts w:ascii="Times New Roman" w:hAnsi="Times New Roman" w:cs="Times New Roman"/>
          <w:sz w:val="24"/>
          <w:szCs w:val="24"/>
        </w:rPr>
        <w:t xml:space="preserve"> </w:t>
      </w:r>
      <w:r w:rsidRPr="005B1442" w:rsidR="005B1442">
        <w:rPr>
          <w:rFonts w:ascii="Times New Roman" w:hAnsi="Times New Roman" w:cs="Times New Roman"/>
          <w:sz w:val="24"/>
          <w:szCs w:val="24"/>
        </w:rPr>
        <w:t>Research has been conducted to ascertain how English is taught by teachers at LP3N Kerinci non-formal education institutions</w:t>
      </w:r>
      <w:r w:rsidR="005B1442">
        <w:rPr>
          <w:rFonts w:ascii="Times New Roman" w:hAnsi="Times New Roman" w:cs="Times New Roman"/>
          <w:sz w:val="24"/>
          <w:szCs w:val="24"/>
        </w:rPr>
        <w:t xml:space="preserve"> </w:t>
      </w:r>
      <w:r w:rsidR="005B1442">
        <w:rPr>
          <w:rFonts w:ascii="Times New Roman" w:hAnsi="Times New Roman" w:cs="Times New Roman"/>
          <w:sz w:val="24"/>
          <w:szCs w:val="24"/>
        </w:rPr>
        <w:fldChar w:fldCharType="begin" w:fldLock="1"/>
      </w:r>
      <w:r w:rsidR="00C17B0C">
        <w:rPr>
          <w:rFonts w:ascii="Times New Roman" w:hAnsi="Times New Roman" w:cs="Times New Roman"/>
          <w:sz w:val="24"/>
          <w:szCs w:val="24"/>
        </w:rPr>
        <w:instrText>ADDIN CSL_CITATION {"citationItems":[{"id":"ITEM-1","itemData":{"author":[{"dropping-particle":"","family":"Ningsih","given":"Pretty Elisa Ayu","non-dropping-particle":"","parse-names":false,"suffix":""}],"container-title":"Jurnal Studi Guru dan Pembelajaran","id":"ITEM-1","issue":"1","issued":{"date-parts":[["2021"]]},"page":"173-179","title":"Metode Pembelajaran Bahasa Inggris yang Digunakan Guru pada Lembaga Pendidikan Non-Formal LP3N Kerinci","type":"article-journal","volume":"4"},"uris":["http://www.mendeley.com/documents/?uuid=d80ab866-eb49-4f85-bbf6-d258d697f827"]}],"mendeley":{"formattedCitation":"(Ningsih, 2021)","plainTextFormattedCitation":"(Ningsih, 2021)","previouslyFormattedCitation":"(Ningsih, 2021)"},"properties":{"noteIndex":0},"schema":"https://github.com/citation-style-language/schema/raw/master/csl-citation.json"}</w:instrText>
      </w:r>
      <w:r w:rsidR="005B1442">
        <w:rPr>
          <w:rFonts w:ascii="Times New Roman" w:hAnsi="Times New Roman" w:cs="Times New Roman"/>
          <w:sz w:val="24"/>
          <w:szCs w:val="24"/>
        </w:rPr>
        <w:fldChar w:fldCharType="separate"/>
      </w:r>
      <w:r w:rsidRPr="009A2F36" w:rsidR="009A2F36">
        <w:rPr>
          <w:rFonts w:ascii="Times New Roman" w:hAnsi="Times New Roman" w:cs="Times New Roman"/>
          <w:noProof/>
          <w:sz w:val="24"/>
          <w:szCs w:val="24"/>
        </w:rPr>
        <w:t>(Ningsih, 2021)</w:t>
      </w:r>
      <w:r w:rsidR="005B1442">
        <w:rPr>
          <w:rFonts w:ascii="Times New Roman" w:hAnsi="Times New Roman" w:cs="Times New Roman"/>
          <w:sz w:val="24"/>
          <w:szCs w:val="24"/>
        </w:rPr>
        <w:fldChar w:fldCharType="end"/>
      </w:r>
      <w:r w:rsidR="00EB3087">
        <w:rPr>
          <w:rFonts w:ascii="Times New Roman" w:hAnsi="Times New Roman" w:cs="Times New Roman"/>
          <w:sz w:val="24"/>
          <w:szCs w:val="24"/>
        </w:rPr>
        <w:t>.</w:t>
      </w:r>
      <w:r w:rsidR="00285F55">
        <w:rPr>
          <w:rFonts w:ascii="Times New Roman" w:hAnsi="Times New Roman" w:cs="Times New Roman"/>
          <w:sz w:val="24"/>
          <w:szCs w:val="24"/>
        </w:rPr>
        <w:t xml:space="preserve"> </w:t>
      </w:r>
      <w:r w:rsidRPr="003411CF" w:rsidR="003411CF">
        <w:rPr>
          <w:rFonts w:ascii="Times New Roman" w:hAnsi="Times New Roman" w:cs="Times New Roman"/>
          <w:sz w:val="24"/>
          <w:szCs w:val="24"/>
        </w:rPr>
        <w:t>Other stud</w:t>
      </w:r>
      <w:r w:rsidR="00D112BF">
        <w:rPr>
          <w:rFonts w:ascii="Times New Roman" w:hAnsi="Times New Roman" w:cs="Times New Roman"/>
          <w:sz w:val="24"/>
          <w:szCs w:val="24"/>
        </w:rPr>
        <w:t>y</w:t>
      </w:r>
      <w:r w:rsidRPr="003411CF" w:rsidR="003411CF">
        <w:rPr>
          <w:rFonts w:ascii="Times New Roman" w:hAnsi="Times New Roman" w:cs="Times New Roman"/>
          <w:sz w:val="24"/>
          <w:szCs w:val="24"/>
        </w:rPr>
        <w:t xml:space="preserve"> examine the teaching, working dynamics, and complexity experienced by non-formal English teachers from their perspective, as well as the ways in which these topics impact their well-being</w:t>
      </w:r>
      <w:r w:rsidR="003411CF">
        <w:rPr>
          <w:rFonts w:ascii="Times New Roman" w:hAnsi="Times New Roman" w:cs="Times New Roman"/>
          <w:sz w:val="24"/>
          <w:szCs w:val="24"/>
        </w:rPr>
        <w:t xml:space="preserve"> </w:t>
      </w:r>
      <w:r w:rsidR="00E87309">
        <w:rPr>
          <w:rFonts w:ascii="Times New Roman" w:hAnsi="Times New Roman" w:cs="Times New Roman"/>
          <w:sz w:val="24"/>
          <w:szCs w:val="24"/>
        </w:rPr>
        <w:fldChar w:fldCharType="begin" w:fldLock="1"/>
      </w:r>
      <w:r w:rsidR="00492FE7">
        <w:rPr>
          <w:rFonts w:ascii="Times New Roman" w:hAnsi="Times New Roman" w:cs="Times New Roman"/>
          <w:sz w:val="24"/>
          <w:szCs w:val="24"/>
        </w:rPr>
        <w:instrText>ADDIN CSL_CITATION {"citationItems":[{"id":"ITEM-1","itemData":{"DOI":"10.15294/lc.v14i2.22828","ISSN":"1858-0157","abstract":"Teachers’ wellbeing potentially carries domino effects on their performances in class. Teachers develop their creativity to perform teaching and learning activities in class when they achieve wellbeing. It affects the students whether they enjoy their learning process with the teachers. This qualitative study aims to explore how the non-formal English teachers experience teaching, working dynamics and complexities from teachers’ points of view; and how these subject matters affect their wellbeing. In-depth interviews were conducted to obtain the data from the research participants. The data were analyzed by employing Holmes’s (2005) categories of teachers’ wellbeing. The findings and discussion of this research demonstrates that the teachers achieved intellectual, emotional, and spiritual wellbeing through different trajectories. The result of this study contributes to English courses as companies to maintain the teachers’ wellbeing for the sake of teachers’ performances. Future researchers are suggested to conduct similar study with quantitative approach in order to get bigger and general picture of non-formal EFL teacher wellbeing.","author":[{"dropping-particle":"","family":"Hapsari","given":"Anita Galuh Sri","non-dropping-particle":"","parse-names":false,"suffix":""}],"container-title":"Language Circle: Journal of Language and Literature","id":"ITEM-1","issue":"2","issued":{"date-parts":[["2020"]]},"page":"168-175","title":"Investigating Non-formal EFL Teachers’ Wellbeing in an English Course in Yogyakarta, Indonesia","type":"article-journal","volume":"14"},"uris":["http://www.mendeley.com/documents/?uuid=7a89b9cb-f704-4f4c-a6bd-935797b53b66"]}],"mendeley":{"formattedCitation":"(Hapsari, 2020)","plainTextFormattedCitation":"(Hapsari, 2020)","previouslyFormattedCitation":"(Hapsari, 2020)"},"properties":{"noteIndex":0},"schema":"https://github.com/citation-style-language/schema/raw/master/csl-citation.json"}</w:instrText>
      </w:r>
      <w:r w:rsidR="00E87309">
        <w:rPr>
          <w:rFonts w:ascii="Times New Roman" w:hAnsi="Times New Roman" w:cs="Times New Roman"/>
          <w:sz w:val="24"/>
          <w:szCs w:val="24"/>
        </w:rPr>
        <w:fldChar w:fldCharType="separate"/>
      </w:r>
      <w:r w:rsidRPr="00E87309" w:rsidR="00E87309">
        <w:rPr>
          <w:rFonts w:ascii="Times New Roman" w:hAnsi="Times New Roman" w:cs="Times New Roman"/>
          <w:noProof/>
          <w:sz w:val="24"/>
          <w:szCs w:val="24"/>
        </w:rPr>
        <w:t>(Hapsari, 2020)</w:t>
      </w:r>
      <w:r w:rsidR="00E87309">
        <w:rPr>
          <w:rFonts w:ascii="Times New Roman" w:hAnsi="Times New Roman" w:cs="Times New Roman"/>
          <w:sz w:val="24"/>
          <w:szCs w:val="24"/>
        </w:rPr>
        <w:fldChar w:fldCharType="end"/>
      </w:r>
      <w:r w:rsidR="00D112BF">
        <w:rPr>
          <w:rFonts w:ascii="Times New Roman" w:hAnsi="Times New Roman" w:cs="Times New Roman"/>
          <w:sz w:val="24"/>
          <w:szCs w:val="24"/>
        </w:rPr>
        <w:t xml:space="preserve">. </w:t>
      </w:r>
    </w:p>
    <w:p w:rsidR="009536EA" w:rsidP="007A73A0" w14:paraId="1F74B690" w14:textId="0C7D9A0D">
      <w:pPr>
        <w:spacing w:after="240" w:line="360" w:lineRule="auto"/>
        <w:ind w:firstLine="360"/>
        <w:jc w:val="both"/>
        <w:rPr>
          <w:rFonts w:ascii="Times New Roman" w:hAnsi="Times New Roman" w:cs="Times New Roman"/>
          <w:sz w:val="24"/>
          <w:szCs w:val="24"/>
        </w:rPr>
      </w:pPr>
      <w:r>
        <w:rPr>
          <w:rFonts w:ascii="Times New Roman" w:hAnsi="Times New Roman" w:cs="Times New Roman"/>
          <w:sz w:val="24"/>
          <w:szCs w:val="24"/>
        </w:rPr>
        <w:t>From the previou</w:t>
      </w:r>
      <w:r w:rsidR="0041370E">
        <w:rPr>
          <w:rFonts w:ascii="Times New Roman" w:hAnsi="Times New Roman" w:cs="Times New Roman"/>
          <w:sz w:val="24"/>
          <w:szCs w:val="24"/>
        </w:rPr>
        <w:t xml:space="preserve">s study mentions before, </w:t>
      </w:r>
      <w:r w:rsidRPr="003F02C3" w:rsidR="003F02C3">
        <w:rPr>
          <w:rFonts w:ascii="Times New Roman" w:hAnsi="Times New Roman" w:cs="Times New Roman"/>
          <w:sz w:val="24"/>
          <w:szCs w:val="24"/>
        </w:rPr>
        <w:t>these studies demonstrate the various contexts and methods of teaching English in formal,</w:t>
      </w:r>
      <w:r w:rsidR="003259F3">
        <w:rPr>
          <w:rFonts w:ascii="Times New Roman" w:hAnsi="Times New Roman" w:cs="Times New Roman"/>
          <w:sz w:val="24"/>
          <w:szCs w:val="24"/>
        </w:rPr>
        <w:t xml:space="preserve"> </w:t>
      </w:r>
      <w:r w:rsidRPr="003F02C3" w:rsidR="003F02C3">
        <w:rPr>
          <w:rFonts w:ascii="Times New Roman" w:hAnsi="Times New Roman" w:cs="Times New Roman"/>
          <w:sz w:val="24"/>
          <w:szCs w:val="24"/>
        </w:rPr>
        <w:t>and non-formal setting</w:t>
      </w:r>
      <w:r w:rsidR="00BB43E1">
        <w:rPr>
          <w:rFonts w:ascii="Times New Roman" w:hAnsi="Times New Roman" w:cs="Times New Roman"/>
          <w:sz w:val="24"/>
          <w:szCs w:val="24"/>
        </w:rPr>
        <w:t>s.</w:t>
      </w:r>
      <w:r w:rsidRPr="003F02C3" w:rsidR="003F02C3">
        <w:rPr>
          <w:rFonts w:ascii="Times New Roman" w:hAnsi="Times New Roman" w:cs="Times New Roman"/>
          <w:sz w:val="24"/>
          <w:szCs w:val="24"/>
        </w:rPr>
        <w:t xml:space="preserve"> Students' experiences, teacher perspectives, and instructional practices that support language learning and fluency are all revealed. </w:t>
      </w:r>
      <w:r w:rsidR="00146957">
        <w:rPr>
          <w:rFonts w:ascii="Times New Roman" w:hAnsi="Times New Roman" w:cs="Times New Roman"/>
          <w:sz w:val="24"/>
          <w:szCs w:val="24"/>
        </w:rPr>
        <w:t>Despite these co</w:t>
      </w:r>
      <w:r w:rsidR="00BF25D0">
        <w:rPr>
          <w:rFonts w:ascii="Times New Roman" w:hAnsi="Times New Roman" w:cs="Times New Roman"/>
          <w:sz w:val="24"/>
          <w:szCs w:val="24"/>
        </w:rPr>
        <w:t>n</w:t>
      </w:r>
      <w:r w:rsidR="00146957">
        <w:rPr>
          <w:rFonts w:ascii="Times New Roman" w:hAnsi="Times New Roman" w:cs="Times New Roman"/>
          <w:sz w:val="24"/>
          <w:szCs w:val="24"/>
        </w:rPr>
        <w:t>tributions</w:t>
      </w:r>
      <w:r w:rsidR="00BF25D0">
        <w:rPr>
          <w:rFonts w:ascii="Times New Roman" w:hAnsi="Times New Roman" w:cs="Times New Roman"/>
          <w:sz w:val="24"/>
          <w:szCs w:val="24"/>
        </w:rPr>
        <w:t xml:space="preserve">, </w:t>
      </w:r>
      <w:r w:rsidR="007C1921">
        <w:rPr>
          <w:rFonts w:ascii="Times New Roman" w:hAnsi="Times New Roman" w:cs="Times New Roman"/>
          <w:sz w:val="24"/>
          <w:szCs w:val="24"/>
        </w:rPr>
        <w:t xml:space="preserve">previous studies </w:t>
      </w:r>
      <w:r w:rsidR="00ED03A5">
        <w:rPr>
          <w:rFonts w:ascii="Times New Roman" w:hAnsi="Times New Roman" w:cs="Times New Roman"/>
          <w:sz w:val="24"/>
          <w:szCs w:val="24"/>
        </w:rPr>
        <w:t>have</w:t>
      </w:r>
      <w:r w:rsidR="007C1921">
        <w:rPr>
          <w:rFonts w:ascii="Times New Roman" w:hAnsi="Times New Roman" w:cs="Times New Roman"/>
          <w:sz w:val="24"/>
          <w:szCs w:val="24"/>
        </w:rPr>
        <w:t xml:space="preserve"> only focused </w:t>
      </w:r>
      <w:r w:rsidR="00B3423B">
        <w:rPr>
          <w:rFonts w:ascii="Times New Roman" w:hAnsi="Times New Roman" w:cs="Times New Roman"/>
          <w:sz w:val="24"/>
          <w:szCs w:val="24"/>
        </w:rPr>
        <w:t xml:space="preserve">on a single institution and there are still </w:t>
      </w:r>
      <w:r w:rsidR="007430FC">
        <w:rPr>
          <w:rFonts w:ascii="Times New Roman" w:hAnsi="Times New Roman" w:cs="Times New Roman"/>
          <w:sz w:val="24"/>
          <w:szCs w:val="24"/>
        </w:rPr>
        <w:t xml:space="preserve">lack </w:t>
      </w:r>
      <w:r w:rsidR="007430FC">
        <w:rPr>
          <w:rFonts w:ascii="Times New Roman" w:hAnsi="Times New Roman" w:cs="Times New Roman"/>
          <w:sz w:val="24"/>
          <w:szCs w:val="24"/>
        </w:rPr>
        <w:t>studies that explore the diff</w:t>
      </w:r>
      <w:r w:rsidR="008C7AED">
        <w:rPr>
          <w:rFonts w:ascii="Times New Roman" w:hAnsi="Times New Roman" w:cs="Times New Roman"/>
          <w:sz w:val="24"/>
          <w:szCs w:val="24"/>
        </w:rPr>
        <w:t>erences between English teaching method</w:t>
      </w:r>
      <w:r w:rsidR="00654679">
        <w:rPr>
          <w:rFonts w:ascii="Times New Roman" w:hAnsi="Times New Roman" w:cs="Times New Roman"/>
          <w:sz w:val="24"/>
          <w:szCs w:val="24"/>
        </w:rPr>
        <w:t>s used in formal vs non-formal educational settings</w:t>
      </w:r>
      <w:r w:rsidR="007A73A0">
        <w:rPr>
          <w:rFonts w:ascii="Times New Roman" w:hAnsi="Times New Roman" w:cs="Times New Roman"/>
          <w:sz w:val="24"/>
          <w:szCs w:val="24"/>
        </w:rPr>
        <w:t xml:space="preserve">, as well as how students perceive their educational experiences in these various settings. </w:t>
      </w:r>
      <w:r w:rsidRPr="00EE3366" w:rsidR="00EE3366">
        <w:rPr>
          <w:rFonts w:ascii="Times New Roman" w:hAnsi="Times New Roman" w:cs="Times New Roman"/>
          <w:sz w:val="24"/>
          <w:szCs w:val="24"/>
        </w:rPr>
        <w:t xml:space="preserve">Therefore, the researcher is interested </w:t>
      </w:r>
      <w:r w:rsidR="00BC6385">
        <w:rPr>
          <w:rFonts w:ascii="Times New Roman" w:hAnsi="Times New Roman" w:cs="Times New Roman"/>
          <w:sz w:val="24"/>
          <w:szCs w:val="24"/>
        </w:rPr>
        <w:t xml:space="preserve">in </w:t>
      </w:r>
      <w:r w:rsidR="00F071E1">
        <w:rPr>
          <w:rFonts w:ascii="Times New Roman" w:hAnsi="Times New Roman" w:cs="Times New Roman"/>
          <w:sz w:val="24"/>
          <w:szCs w:val="24"/>
        </w:rPr>
        <w:t>clos</w:t>
      </w:r>
      <w:r w:rsidR="00BC6385">
        <w:rPr>
          <w:rFonts w:ascii="Times New Roman" w:hAnsi="Times New Roman" w:cs="Times New Roman"/>
          <w:sz w:val="24"/>
          <w:szCs w:val="24"/>
        </w:rPr>
        <w:t>ing</w:t>
      </w:r>
      <w:r w:rsidR="00F071E1">
        <w:rPr>
          <w:rFonts w:ascii="Times New Roman" w:hAnsi="Times New Roman" w:cs="Times New Roman"/>
          <w:sz w:val="24"/>
          <w:szCs w:val="24"/>
        </w:rPr>
        <w:t xml:space="preserve"> </w:t>
      </w:r>
      <w:r w:rsidR="00CE20FF">
        <w:rPr>
          <w:rFonts w:ascii="Times New Roman" w:hAnsi="Times New Roman" w:cs="Times New Roman"/>
          <w:sz w:val="24"/>
          <w:szCs w:val="24"/>
        </w:rPr>
        <w:t>the gap by</w:t>
      </w:r>
      <w:r w:rsidR="002E11E7">
        <w:rPr>
          <w:rFonts w:ascii="Times New Roman" w:hAnsi="Times New Roman" w:cs="Times New Roman"/>
          <w:sz w:val="24"/>
          <w:szCs w:val="24"/>
        </w:rPr>
        <w:t xml:space="preserve"> analyz</w:t>
      </w:r>
      <w:r w:rsidR="00665B62">
        <w:rPr>
          <w:rFonts w:ascii="Times New Roman" w:hAnsi="Times New Roman" w:cs="Times New Roman"/>
          <w:sz w:val="24"/>
          <w:szCs w:val="24"/>
        </w:rPr>
        <w:t>ing</w:t>
      </w:r>
      <w:r w:rsidRPr="00EE3366" w:rsidR="00EE3366">
        <w:rPr>
          <w:rFonts w:ascii="Times New Roman" w:hAnsi="Times New Roman" w:cs="Times New Roman"/>
          <w:sz w:val="24"/>
          <w:szCs w:val="24"/>
        </w:rPr>
        <w:t xml:space="preserve"> the English teaching methods used in formal </w:t>
      </w:r>
      <w:r w:rsidR="001D6EC7">
        <w:rPr>
          <w:rFonts w:ascii="Times New Roman" w:hAnsi="Times New Roman" w:cs="Times New Roman"/>
          <w:sz w:val="24"/>
          <w:szCs w:val="24"/>
        </w:rPr>
        <w:t>school</w:t>
      </w:r>
      <w:r w:rsidR="00F25971">
        <w:rPr>
          <w:rFonts w:ascii="Times New Roman" w:hAnsi="Times New Roman" w:cs="Times New Roman"/>
          <w:sz w:val="24"/>
          <w:szCs w:val="24"/>
        </w:rPr>
        <w:t>s</w:t>
      </w:r>
      <w:r w:rsidR="001D6EC7">
        <w:rPr>
          <w:rFonts w:ascii="Times New Roman" w:hAnsi="Times New Roman" w:cs="Times New Roman"/>
          <w:sz w:val="24"/>
          <w:szCs w:val="24"/>
        </w:rPr>
        <w:t xml:space="preserve"> </w:t>
      </w:r>
      <w:r w:rsidRPr="00EE3366" w:rsidR="00EE3366">
        <w:rPr>
          <w:rFonts w:ascii="Times New Roman" w:hAnsi="Times New Roman" w:cs="Times New Roman"/>
          <w:sz w:val="24"/>
          <w:szCs w:val="24"/>
        </w:rPr>
        <w:t xml:space="preserve">and non-formal </w:t>
      </w:r>
      <w:r w:rsidR="005D734D">
        <w:rPr>
          <w:rFonts w:ascii="Times New Roman" w:hAnsi="Times New Roman" w:cs="Times New Roman"/>
          <w:sz w:val="24"/>
          <w:szCs w:val="24"/>
        </w:rPr>
        <w:t>language course</w:t>
      </w:r>
      <w:r w:rsidR="00F25971">
        <w:rPr>
          <w:rFonts w:ascii="Times New Roman" w:hAnsi="Times New Roman" w:cs="Times New Roman"/>
          <w:sz w:val="24"/>
          <w:szCs w:val="24"/>
        </w:rPr>
        <w:t>s</w:t>
      </w:r>
      <w:r w:rsidR="005D734D">
        <w:rPr>
          <w:rFonts w:ascii="Times New Roman" w:hAnsi="Times New Roman" w:cs="Times New Roman"/>
          <w:sz w:val="24"/>
          <w:szCs w:val="24"/>
        </w:rPr>
        <w:t xml:space="preserve"> </w:t>
      </w:r>
      <w:r w:rsidRPr="00EE3366" w:rsidR="00EE3366">
        <w:rPr>
          <w:rFonts w:ascii="Times New Roman" w:hAnsi="Times New Roman" w:cs="Times New Roman"/>
          <w:sz w:val="24"/>
          <w:szCs w:val="24"/>
        </w:rPr>
        <w:t>and investigating the students' perceptions of their learning experiences in</w:t>
      </w:r>
      <w:r w:rsidR="00FA6B2D">
        <w:rPr>
          <w:rFonts w:ascii="Times New Roman" w:hAnsi="Times New Roman" w:cs="Times New Roman"/>
          <w:sz w:val="24"/>
          <w:szCs w:val="24"/>
        </w:rPr>
        <w:t xml:space="preserve"> both settings</w:t>
      </w:r>
      <w:r w:rsidRPr="00EE3366" w:rsidR="00EE3366">
        <w:rPr>
          <w:rFonts w:ascii="Times New Roman" w:hAnsi="Times New Roman" w:cs="Times New Roman"/>
          <w:sz w:val="24"/>
          <w:szCs w:val="24"/>
        </w:rPr>
        <w:t>.</w:t>
      </w:r>
    </w:p>
    <w:p w:rsidR="00C269C4" w:rsidP="00D56275" w14:paraId="15867DE9" w14:textId="59D51178">
      <w:pPr>
        <w:pStyle w:val="Heading2"/>
        <w:numPr>
          <w:ilvl w:val="1"/>
          <w:numId w:val="62"/>
        </w:numPr>
        <w:spacing w:line="360" w:lineRule="auto"/>
      </w:pPr>
      <w:bookmarkStart w:id="3" w:name="_Toc213755046"/>
      <w:r>
        <w:t>Reasons for Choosing the Topic</w:t>
      </w:r>
      <w:bookmarkEnd w:id="3"/>
    </w:p>
    <w:p w:rsidR="00D62C24" w:rsidRPr="00EB3413" w:rsidP="002E6DBD" w14:paraId="0E00584F" w14:textId="4C2B243F">
      <w:pPr>
        <w:spacing w:after="0" w:line="360" w:lineRule="auto"/>
        <w:ind w:firstLine="360"/>
        <w:jc w:val="both"/>
        <w:rPr>
          <w:rFonts w:ascii="Times New Roman" w:eastAsia="Times New Roman" w:hAnsi="Times New Roman" w:cs="Times New Roman"/>
          <w:kern w:val="0"/>
          <w:sz w:val="24"/>
          <w:szCs w:val="24"/>
          <w:lang w:eastAsia="en-ID"/>
          <w14:ligatures w14:val="none"/>
        </w:rPr>
      </w:pPr>
      <w:r w:rsidRPr="00EB3413">
        <w:rPr>
          <w:rFonts w:ascii="Times New Roman" w:eastAsia="Times New Roman" w:hAnsi="Times New Roman" w:cs="Times New Roman"/>
          <w:kern w:val="0"/>
          <w:sz w:val="24"/>
          <w:szCs w:val="24"/>
          <w:lang w:eastAsia="en-ID"/>
          <w14:ligatures w14:val="none"/>
        </w:rPr>
        <w:t>Many educational institutes incorporate teaching English in their curricula</w:t>
      </w:r>
      <w:r w:rsidRPr="00EB3413" w:rsidR="00EB3413">
        <w:rPr>
          <w:rFonts w:ascii="Times New Roman" w:eastAsia="Times New Roman" w:hAnsi="Times New Roman" w:cs="Times New Roman"/>
          <w:kern w:val="0"/>
          <w:sz w:val="24"/>
          <w:szCs w:val="24"/>
          <w:lang w:eastAsia="en-ID"/>
          <w14:ligatures w14:val="none"/>
        </w:rPr>
        <w:t xml:space="preserve">. </w:t>
      </w:r>
      <w:r w:rsidRPr="00EB3413" w:rsidR="00C11205">
        <w:rPr>
          <w:rFonts w:ascii="Times New Roman" w:eastAsia="Times New Roman" w:hAnsi="Times New Roman" w:cs="Times New Roman"/>
          <w:kern w:val="0"/>
          <w:sz w:val="24"/>
          <w:szCs w:val="24"/>
          <w:lang w:eastAsia="en-ID"/>
          <w14:ligatures w14:val="none"/>
        </w:rPr>
        <w:t xml:space="preserve">Many people </w:t>
      </w:r>
      <w:r w:rsidRPr="00EB3413" w:rsidR="00846C7A">
        <w:rPr>
          <w:rFonts w:ascii="Times New Roman" w:eastAsia="Times New Roman" w:hAnsi="Times New Roman" w:cs="Times New Roman"/>
          <w:kern w:val="0"/>
          <w:sz w:val="24"/>
          <w:szCs w:val="24"/>
          <w:lang w:eastAsia="en-ID"/>
          <w14:ligatures w14:val="none"/>
        </w:rPr>
        <w:t xml:space="preserve">not only </w:t>
      </w:r>
      <w:r w:rsidRPr="00EB3413" w:rsidR="00E875E3">
        <w:rPr>
          <w:rFonts w:ascii="Times New Roman" w:eastAsia="Times New Roman" w:hAnsi="Times New Roman" w:cs="Times New Roman"/>
          <w:kern w:val="0"/>
          <w:sz w:val="24"/>
          <w:szCs w:val="24"/>
          <w:lang w:eastAsia="en-ID"/>
          <w14:ligatures w14:val="none"/>
        </w:rPr>
        <w:t>learning</w:t>
      </w:r>
      <w:r w:rsidRPr="00EB3413" w:rsidR="00846C7A">
        <w:rPr>
          <w:rFonts w:ascii="Times New Roman" w:eastAsia="Times New Roman" w:hAnsi="Times New Roman" w:cs="Times New Roman"/>
          <w:kern w:val="0"/>
          <w:sz w:val="24"/>
          <w:szCs w:val="24"/>
          <w:lang w:eastAsia="en-ID"/>
          <w14:ligatures w14:val="none"/>
        </w:rPr>
        <w:t xml:space="preserve"> English</w:t>
      </w:r>
      <w:r w:rsidRPr="00EB3413" w:rsidR="00E875E3">
        <w:rPr>
          <w:rFonts w:ascii="Times New Roman" w:eastAsia="Times New Roman" w:hAnsi="Times New Roman" w:cs="Times New Roman"/>
          <w:kern w:val="0"/>
          <w:sz w:val="24"/>
          <w:szCs w:val="24"/>
          <w:lang w:eastAsia="en-ID"/>
          <w14:ligatures w14:val="none"/>
        </w:rPr>
        <w:t xml:space="preserve"> in </w:t>
      </w:r>
      <w:r w:rsidRPr="00EB3413" w:rsidR="00846C7A">
        <w:rPr>
          <w:rFonts w:ascii="Times New Roman" w:eastAsia="Times New Roman" w:hAnsi="Times New Roman" w:cs="Times New Roman"/>
          <w:kern w:val="0"/>
          <w:sz w:val="24"/>
          <w:szCs w:val="24"/>
          <w:lang w:eastAsia="en-ID"/>
          <w14:ligatures w14:val="none"/>
        </w:rPr>
        <w:t>formal education but also in non-formal education</w:t>
      </w:r>
      <w:r w:rsidRPr="00EB3413" w:rsidR="000A2036">
        <w:rPr>
          <w:rFonts w:ascii="Times New Roman" w:eastAsia="Times New Roman" w:hAnsi="Times New Roman" w:cs="Times New Roman"/>
          <w:kern w:val="0"/>
          <w:sz w:val="24"/>
          <w:szCs w:val="24"/>
          <w:lang w:eastAsia="en-ID"/>
          <w14:ligatures w14:val="none"/>
        </w:rPr>
        <w:t>,</w:t>
      </w:r>
      <w:r w:rsidRPr="00EB3413" w:rsidR="00B7796D">
        <w:rPr>
          <w:rFonts w:ascii="Times New Roman" w:eastAsia="Times New Roman" w:hAnsi="Times New Roman" w:cs="Times New Roman"/>
          <w:kern w:val="0"/>
          <w:sz w:val="24"/>
          <w:szCs w:val="24"/>
          <w:lang w:eastAsia="en-ID"/>
          <w14:ligatures w14:val="none"/>
        </w:rPr>
        <w:t xml:space="preserve"> and just</w:t>
      </w:r>
      <w:r w:rsidRPr="00EB3413" w:rsidR="00943832">
        <w:rPr>
          <w:rFonts w:ascii="Times New Roman" w:eastAsia="Times New Roman" w:hAnsi="Times New Roman" w:cs="Times New Roman"/>
          <w:kern w:val="0"/>
          <w:sz w:val="24"/>
          <w:szCs w:val="24"/>
          <w:lang w:eastAsia="en-ID"/>
          <w14:ligatures w14:val="none"/>
        </w:rPr>
        <w:t xml:space="preserve"> learning English</w:t>
      </w:r>
      <w:r w:rsidRPr="00EB3413" w:rsidR="00B7796D">
        <w:rPr>
          <w:rFonts w:ascii="Times New Roman" w:eastAsia="Times New Roman" w:hAnsi="Times New Roman" w:cs="Times New Roman"/>
          <w:kern w:val="0"/>
          <w:sz w:val="24"/>
          <w:szCs w:val="24"/>
          <w:lang w:eastAsia="en-ID"/>
          <w14:ligatures w14:val="none"/>
        </w:rPr>
        <w:t xml:space="preserve"> in</w:t>
      </w:r>
      <w:r w:rsidRPr="00EB3413" w:rsidR="00943832">
        <w:rPr>
          <w:rFonts w:ascii="Times New Roman" w:eastAsia="Times New Roman" w:hAnsi="Times New Roman" w:cs="Times New Roman"/>
          <w:kern w:val="0"/>
          <w:sz w:val="24"/>
          <w:szCs w:val="24"/>
          <w:lang w:eastAsia="en-ID"/>
          <w14:ligatures w14:val="none"/>
        </w:rPr>
        <w:t xml:space="preserve"> formal education is not e</w:t>
      </w:r>
      <w:r w:rsidRPr="00EB3413" w:rsidR="00323428">
        <w:rPr>
          <w:rFonts w:ascii="Times New Roman" w:eastAsia="Times New Roman" w:hAnsi="Times New Roman" w:cs="Times New Roman"/>
          <w:kern w:val="0"/>
          <w:sz w:val="24"/>
          <w:szCs w:val="24"/>
          <w:lang w:eastAsia="en-ID"/>
          <w14:ligatures w14:val="none"/>
        </w:rPr>
        <w:t>nough.</w:t>
      </w:r>
      <w:r w:rsidRPr="00EB3413" w:rsidR="00A12B88">
        <w:rPr>
          <w:rFonts w:ascii="Times New Roman" w:eastAsia="Times New Roman" w:hAnsi="Times New Roman" w:cs="Times New Roman"/>
          <w:kern w:val="0"/>
          <w:sz w:val="24"/>
          <w:szCs w:val="24"/>
          <w:lang w:eastAsia="en-ID"/>
          <w14:ligatures w14:val="none"/>
        </w:rPr>
        <w:t xml:space="preserve"> </w:t>
      </w:r>
      <w:r w:rsidRPr="00EB3413" w:rsidR="00FF07DB">
        <w:rPr>
          <w:rFonts w:ascii="Times New Roman" w:eastAsia="Times New Roman" w:hAnsi="Times New Roman" w:cs="Times New Roman"/>
          <w:kern w:val="0"/>
          <w:sz w:val="24"/>
          <w:szCs w:val="24"/>
          <w:lang w:eastAsia="en-ID"/>
          <w14:ligatures w14:val="none"/>
        </w:rPr>
        <w:t xml:space="preserve">Formal and </w:t>
      </w:r>
      <w:r w:rsidRPr="00EB3413" w:rsidR="00E9577B">
        <w:rPr>
          <w:rFonts w:ascii="Times New Roman" w:eastAsia="Times New Roman" w:hAnsi="Times New Roman" w:cs="Times New Roman"/>
          <w:kern w:val="0"/>
          <w:sz w:val="24"/>
          <w:szCs w:val="24"/>
          <w:lang w:eastAsia="en-ID"/>
          <w14:ligatures w14:val="none"/>
        </w:rPr>
        <w:t>n</w:t>
      </w:r>
      <w:r w:rsidRPr="00EB3413" w:rsidR="00FF07DB">
        <w:rPr>
          <w:rFonts w:ascii="Times New Roman" w:eastAsia="Times New Roman" w:hAnsi="Times New Roman" w:cs="Times New Roman"/>
          <w:kern w:val="0"/>
          <w:sz w:val="24"/>
          <w:szCs w:val="24"/>
          <w:lang w:eastAsia="en-ID"/>
          <w14:ligatures w14:val="none"/>
        </w:rPr>
        <w:t xml:space="preserve">on-formal education have </w:t>
      </w:r>
      <w:r w:rsidRPr="00EB3413" w:rsidR="003B294A">
        <w:rPr>
          <w:rFonts w:ascii="Times New Roman" w:eastAsia="Times New Roman" w:hAnsi="Times New Roman" w:cs="Times New Roman"/>
          <w:kern w:val="0"/>
          <w:sz w:val="24"/>
          <w:szCs w:val="24"/>
          <w:lang w:eastAsia="en-ID"/>
          <w14:ligatures w14:val="none"/>
        </w:rPr>
        <w:t>significance differences in structur</w:t>
      </w:r>
      <w:r w:rsidRPr="00EB3413" w:rsidR="00C648E1">
        <w:rPr>
          <w:rFonts w:ascii="Times New Roman" w:eastAsia="Times New Roman" w:hAnsi="Times New Roman" w:cs="Times New Roman"/>
          <w:kern w:val="0"/>
          <w:sz w:val="24"/>
          <w:szCs w:val="24"/>
          <w:lang w:eastAsia="en-ID"/>
          <w14:ligatures w14:val="none"/>
        </w:rPr>
        <w:t xml:space="preserve">e, assessment, goals, needs, etc. </w:t>
      </w:r>
      <w:r w:rsidRPr="00EB3413" w:rsidR="00BB679A">
        <w:rPr>
          <w:rFonts w:ascii="Times New Roman" w:eastAsia="Times New Roman" w:hAnsi="Times New Roman" w:cs="Times New Roman"/>
          <w:kern w:val="0"/>
          <w:sz w:val="24"/>
          <w:szCs w:val="24"/>
          <w:lang w:eastAsia="en-ID"/>
          <w14:ligatures w14:val="none"/>
        </w:rPr>
        <w:t xml:space="preserve">Formal school </w:t>
      </w:r>
      <w:r w:rsidRPr="00EB3413" w:rsidR="0039627E">
        <w:rPr>
          <w:rFonts w:ascii="Times New Roman" w:eastAsia="Times New Roman" w:hAnsi="Times New Roman" w:cs="Times New Roman"/>
          <w:kern w:val="0"/>
          <w:sz w:val="24"/>
          <w:szCs w:val="24"/>
          <w:lang w:eastAsia="en-ID"/>
          <w14:ligatures w14:val="none"/>
        </w:rPr>
        <w:t>tend to use</w:t>
      </w:r>
      <w:r w:rsidRPr="00EB3413" w:rsidR="002C57D3">
        <w:rPr>
          <w:rFonts w:ascii="Times New Roman" w:eastAsia="Times New Roman" w:hAnsi="Times New Roman" w:cs="Times New Roman"/>
          <w:kern w:val="0"/>
          <w:sz w:val="24"/>
          <w:szCs w:val="24"/>
          <w:lang w:eastAsia="en-ID"/>
          <w14:ligatures w14:val="none"/>
        </w:rPr>
        <w:t xml:space="preserve"> government </w:t>
      </w:r>
      <w:r w:rsidRPr="00EB3413" w:rsidR="00A44157">
        <w:rPr>
          <w:rFonts w:ascii="Times New Roman" w:eastAsia="Times New Roman" w:hAnsi="Times New Roman" w:cs="Times New Roman"/>
          <w:kern w:val="0"/>
          <w:sz w:val="24"/>
          <w:szCs w:val="24"/>
          <w:lang w:eastAsia="en-ID"/>
          <w14:ligatures w14:val="none"/>
        </w:rPr>
        <w:t xml:space="preserve">recommended curricula </w:t>
      </w:r>
      <w:r w:rsidRPr="00EB3413" w:rsidR="000855BA">
        <w:rPr>
          <w:rFonts w:ascii="Times New Roman" w:eastAsia="Times New Roman" w:hAnsi="Times New Roman" w:cs="Times New Roman"/>
          <w:kern w:val="0"/>
          <w:sz w:val="24"/>
          <w:szCs w:val="24"/>
          <w:lang w:eastAsia="en-ID"/>
          <w14:ligatures w14:val="none"/>
        </w:rPr>
        <w:t xml:space="preserve">and standardized test, </w:t>
      </w:r>
      <w:r w:rsidRPr="00EB3413" w:rsidR="00B66725">
        <w:rPr>
          <w:rFonts w:ascii="Times New Roman" w:eastAsia="Times New Roman" w:hAnsi="Times New Roman" w:cs="Times New Roman"/>
          <w:kern w:val="0"/>
          <w:sz w:val="24"/>
          <w:szCs w:val="24"/>
          <w:lang w:eastAsia="en-ID"/>
          <w14:ligatures w14:val="none"/>
        </w:rPr>
        <w:t xml:space="preserve">while course more flexible and focus on practical needs. </w:t>
      </w:r>
      <w:r w:rsidRPr="00EB3413" w:rsidR="00E8061B">
        <w:rPr>
          <w:rFonts w:ascii="Times New Roman" w:eastAsia="Times New Roman" w:hAnsi="Times New Roman" w:cs="Times New Roman"/>
          <w:kern w:val="0"/>
          <w:sz w:val="24"/>
          <w:szCs w:val="24"/>
          <w:lang w:eastAsia="en-ID"/>
          <w14:ligatures w14:val="none"/>
        </w:rPr>
        <w:t>T</w:t>
      </w:r>
      <w:r w:rsidRPr="00EB3413" w:rsidR="0096368C">
        <w:rPr>
          <w:rFonts w:ascii="Times New Roman" w:eastAsia="Times New Roman" w:hAnsi="Times New Roman" w:cs="Times New Roman"/>
          <w:kern w:val="0"/>
          <w:sz w:val="24"/>
          <w:szCs w:val="24"/>
          <w:lang w:eastAsia="en-ID"/>
          <w14:ligatures w14:val="none"/>
        </w:rPr>
        <w:t>he teaching methods between formal and non-formal may differ</w:t>
      </w:r>
      <w:r w:rsidRPr="00EB3413" w:rsidR="00E8061B">
        <w:rPr>
          <w:rFonts w:ascii="Times New Roman" w:eastAsia="Times New Roman" w:hAnsi="Times New Roman" w:cs="Times New Roman"/>
          <w:kern w:val="0"/>
          <w:sz w:val="24"/>
          <w:szCs w:val="24"/>
          <w:lang w:eastAsia="en-ID"/>
          <w14:ligatures w14:val="none"/>
        </w:rPr>
        <w:t xml:space="preserve">ent because </w:t>
      </w:r>
      <w:r w:rsidRPr="00EB3413" w:rsidR="009B41D6">
        <w:rPr>
          <w:rFonts w:ascii="Times New Roman" w:eastAsia="Times New Roman" w:hAnsi="Times New Roman" w:cs="Times New Roman"/>
          <w:kern w:val="0"/>
          <w:sz w:val="24"/>
          <w:szCs w:val="24"/>
          <w:lang w:eastAsia="en-ID"/>
          <w14:ligatures w14:val="none"/>
        </w:rPr>
        <w:t>these variations</w:t>
      </w:r>
      <w:r w:rsidRPr="00EB3413" w:rsidR="00E8061B">
        <w:rPr>
          <w:rFonts w:ascii="Times New Roman" w:eastAsia="Times New Roman" w:hAnsi="Times New Roman" w:cs="Times New Roman"/>
          <w:kern w:val="0"/>
          <w:sz w:val="24"/>
          <w:szCs w:val="24"/>
          <w:lang w:eastAsia="en-ID"/>
          <w14:ligatures w14:val="none"/>
        </w:rPr>
        <w:t>.</w:t>
      </w:r>
      <w:r w:rsidRPr="00EB3413" w:rsidR="009B41D6">
        <w:rPr>
          <w:rFonts w:ascii="Times New Roman" w:eastAsia="Times New Roman" w:hAnsi="Times New Roman" w:cs="Times New Roman"/>
          <w:kern w:val="0"/>
          <w:sz w:val="24"/>
          <w:szCs w:val="24"/>
          <w:lang w:eastAsia="en-ID"/>
          <w14:ligatures w14:val="none"/>
        </w:rPr>
        <w:t xml:space="preserve"> </w:t>
      </w:r>
      <w:r w:rsidRPr="00EB3413" w:rsidR="00A12B88">
        <w:rPr>
          <w:rFonts w:ascii="Times New Roman" w:eastAsia="Times New Roman" w:hAnsi="Times New Roman" w:cs="Times New Roman"/>
          <w:kern w:val="0"/>
          <w:sz w:val="24"/>
          <w:szCs w:val="24"/>
          <w:lang w:eastAsia="en-ID"/>
          <w14:ligatures w14:val="none"/>
        </w:rPr>
        <w:t xml:space="preserve">The researcher </w:t>
      </w:r>
      <w:r w:rsidRPr="00EB3413" w:rsidR="0050055B">
        <w:rPr>
          <w:rFonts w:ascii="Times New Roman" w:eastAsia="Times New Roman" w:hAnsi="Times New Roman" w:cs="Times New Roman"/>
          <w:kern w:val="0"/>
          <w:sz w:val="24"/>
          <w:szCs w:val="24"/>
          <w:lang w:eastAsia="en-ID"/>
          <w14:ligatures w14:val="none"/>
        </w:rPr>
        <w:t xml:space="preserve">interesting to explore </w:t>
      </w:r>
      <w:r w:rsidRPr="00EB3413" w:rsidR="004D320B">
        <w:rPr>
          <w:rFonts w:ascii="Times New Roman" w:eastAsia="Times New Roman" w:hAnsi="Times New Roman" w:cs="Times New Roman"/>
          <w:kern w:val="0"/>
          <w:sz w:val="24"/>
          <w:szCs w:val="24"/>
          <w:lang w:eastAsia="en-ID"/>
          <w14:ligatures w14:val="none"/>
        </w:rPr>
        <w:t xml:space="preserve">the differences English </w:t>
      </w:r>
      <w:r w:rsidRPr="00EB3413" w:rsidR="00D50EBD">
        <w:rPr>
          <w:rFonts w:ascii="Times New Roman" w:eastAsia="Times New Roman" w:hAnsi="Times New Roman" w:cs="Times New Roman"/>
          <w:kern w:val="0"/>
          <w:sz w:val="24"/>
          <w:szCs w:val="24"/>
          <w:lang w:eastAsia="en-ID"/>
          <w14:ligatures w14:val="none"/>
        </w:rPr>
        <w:t>teaching methods in both institution</w:t>
      </w:r>
      <w:r w:rsidRPr="00EB3413" w:rsidR="00DF47F0">
        <w:rPr>
          <w:rFonts w:ascii="Times New Roman" w:eastAsia="Times New Roman" w:hAnsi="Times New Roman" w:cs="Times New Roman"/>
          <w:kern w:val="0"/>
          <w:sz w:val="24"/>
          <w:szCs w:val="24"/>
          <w:lang w:eastAsia="en-ID"/>
          <w14:ligatures w14:val="none"/>
        </w:rPr>
        <w:t>s.</w:t>
      </w:r>
      <w:r w:rsidRPr="00EB3413" w:rsidR="00373851">
        <w:rPr>
          <w:rFonts w:ascii="Times New Roman" w:eastAsia="Times New Roman" w:hAnsi="Times New Roman" w:cs="Times New Roman"/>
          <w:kern w:val="0"/>
          <w:sz w:val="24"/>
          <w:szCs w:val="24"/>
          <w:lang w:eastAsia="en-ID"/>
          <w14:ligatures w14:val="none"/>
        </w:rPr>
        <w:t xml:space="preserve"> Based on the previous study, </w:t>
      </w:r>
      <w:r w:rsidRPr="00EB3413" w:rsidR="00002987">
        <w:rPr>
          <w:rFonts w:ascii="Times New Roman" w:eastAsia="Times New Roman" w:hAnsi="Times New Roman" w:cs="Times New Roman"/>
          <w:kern w:val="0"/>
          <w:sz w:val="24"/>
          <w:szCs w:val="24"/>
          <w:lang w:eastAsia="en-ID"/>
          <w14:ligatures w14:val="none"/>
        </w:rPr>
        <w:t xml:space="preserve">there is </w:t>
      </w:r>
      <w:r w:rsidRPr="00EB3413" w:rsidR="009C24A3">
        <w:rPr>
          <w:rFonts w:ascii="Times New Roman" w:eastAsia="Times New Roman" w:hAnsi="Times New Roman" w:cs="Times New Roman"/>
          <w:kern w:val="0"/>
          <w:sz w:val="24"/>
          <w:szCs w:val="24"/>
          <w:lang w:eastAsia="en-ID"/>
          <w14:ligatures w14:val="none"/>
        </w:rPr>
        <w:t xml:space="preserve">little research </w:t>
      </w:r>
      <w:r w:rsidRPr="00EB3413" w:rsidR="00FE1CB8">
        <w:rPr>
          <w:rFonts w:ascii="Times New Roman" w:eastAsia="Times New Roman" w:hAnsi="Times New Roman" w:cs="Times New Roman"/>
          <w:kern w:val="0"/>
          <w:sz w:val="24"/>
          <w:szCs w:val="24"/>
          <w:lang w:eastAsia="en-ID"/>
          <w14:ligatures w14:val="none"/>
        </w:rPr>
        <w:t>to explore</w:t>
      </w:r>
      <w:r w:rsidRPr="00EB3413" w:rsidR="009C24A3">
        <w:rPr>
          <w:rFonts w:ascii="Times New Roman" w:eastAsia="Times New Roman" w:hAnsi="Times New Roman" w:cs="Times New Roman"/>
          <w:kern w:val="0"/>
          <w:sz w:val="24"/>
          <w:szCs w:val="24"/>
          <w:lang w:eastAsia="en-ID"/>
          <w14:ligatures w14:val="none"/>
        </w:rPr>
        <w:t xml:space="preserve"> </w:t>
      </w:r>
      <w:r w:rsidRPr="00EB3413" w:rsidR="00372AA8">
        <w:rPr>
          <w:rFonts w:ascii="Times New Roman" w:eastAsia="Times New Roman" w:hAnsi="Times New Roman" w:cs="Times New Roman"/>
          <w:kern w:val="0"/>
          <w:sz w:val="24"/>
          <w:szCs w:val="24"/>
          <w:lang w:eastAsia="en-ID"/>
          <w14:ligatures w14:val="none"/>
        </w:rPr>
        <w:t xml:space="preserve">the English teaching methods </w:t>
      </w:r>
      <w:r w:rsidRPr="00EB3413" w:rsidR="00134184">
        <w:rPr>
          <w:rFonts w:ascii="Times New Roman" w:eastAsia="Times New Roman" w:hAnsi="Times New Roman" w:cs="Times New Roman"/>
          <w:kern w:val="0"/>
          <w:sz w:val="24"/>
          <w:szCs w:val="24"/>
          <w:lang w:eastAsia="en-ID"/>
          <w14:ligatures w14:val="none"/>
        </w:rPr>
        <w:t xml:space="preserve">in these two </w:t>
      </w:r>
      <w:r w:rsidRPr="00EB3413" w:rsidR="00FE1CB8">
        <w:rPr>
          <w:rFonts w:ascii="Times New Roman" w:eastAsia="Times New Roman" w:hAnsi="Times New Roman" w:cs="Times New Roman"/>
          <w:kern w:val="0"/>
          <w:sz w:val="24"/>
          <w:szCs w:val="24"/>
          <w:lang w:eastAsia="en-ID"/>
          <w14:ligatures w14:val="none"/>
        </w:rPr>
        <w:t>settings</w:t>
      </w:r>
      <w:r w:rsidRPr="00EB3413" w:rsidR="007A2351">
        <w:rPr>
          <w:rFonts w:ascii="Times New Roman" w:eastAsia="Times New Roman" w:hAnsi="Times New Roman" w:cs="Times New Roman"/>
          <w:kern w:val="0"/>
          <w:sz w:val="24"/>
          <w:szCs w:val="24"/>
          <w:lang w:eastAsia="en-ID"/>
          <w14:ligatures w14:val="none"/>
        </w:rPr>
        <w:t xml:space="preserve">, especially </w:t>
      </w:r>
      <w:r w:rsidRPr="00EB3413" w:rsidR="00622CB6">
        <w:rPr>
          <w:rFonts w:ascii="Times New Roman" w:eastAsia="Times New Roman" w:hAnsi="Times New Roman" w:cs="Times New Roman"/>
          <w:kern w:val="0"/>
          <w:sz w:val="24"/>
          <w:szCs w:val="24"/>
          <w:lang w:eastAsia="en-ID"/>
          <w14:ligatures w14:val="none"/>
        </w:rPr>
        <w:t xml:space="preserve">from </w:t>
      </w:r>
      <w:r w:rsidRPr="00EB3413" w:rsidR="00041105">
        <w:rPr>
          <w:rFonts w:ascii="Times New Roman" w:eastAsia="Times New Roman" w:hAnsi="Times New Roman" w:cs="Times New Roman"/>
          <w:kern w:val="0"/>
          <w:sz w:val="24"/>
          <w:szCs w:val="24"/>
          <w:lang w:eastAsia="en-ID"/>
          <w14:ligatures w14:val="none"/>
        </w:rPr>
        <w:t>students’</w:t>
      </w:r>
      <w:r w:rsidRPr="00EB3413" w:rsidR="00622CB6">
        <w:rPr>
          <w:rFonts w:ascii="Times New Roman" w:eastAsia="Times New Roman" w:hAnsi="Times New Roman" w:cs="Times New Roman"/>
          <w:kern w:val="0"/>
          <w:sz w:val="24"/>
          <w:szCs w:val="24"/>
          <w:lang w:eastAsia="en-ID"/>
          <w14:ligatures w14:val="none"/>
        </w:rPr>
        <w:t xml:space="preserve"> perspectives</w:t>
      </w:r>
      <w:r w:rsidRPr="00EB3413" w:rsidR="00041105">
        <w:rPr>
          <w:rFonts w:ascii="Times New Roman" w:eastAsia="Times New Roman" w:hAnsi="Times New Roman" w:cs="Times New Roman"/>
          <w:kern w:val="0"/>
          <w:sz w:val="24"/>
          <w:szCs w:val="24"/>
          <w:lang w:eastAsia="en-ID"/>
          <w14:ligatures w14:val="none"/>
        </w:rPr>
        <w:t xml:space="preserve">. </w:t>
      </w:r>
      <w:r w:rsidRPr="0093250B" w:rsidR="0093250B">
        <w:rPr>
          <w:rFonts w:ascii="Times New Roman" w:eastAsia="Times New Roman" w:hAnsi="Times New Roman" w:cs="Times New Roman"/>
          <w:kern w:val="0"/>
          <w:sz w:val="24"/>
          <w:szCs w:val="24"/>
          <w:lang w:eastAsia="en-ID"/>
          <w14:ligatures w14:val="none"/>
        </w:rPr>
        <w:t>This study is critical for understanding the benefits of different strategies and making recommendations for improvement.</w:t>
      </w:r>
    </w:p>
    <w:p w:rsidR="004A3B93" w:rsidP="00D56275" w14:paraId="54DDBE29" w14:textId="54062061">
      <w:pPr>
        <w:pStyle w:val="Heading2"/>
        <w:numPr>
          <w:ilvl w:val="1"/>
          <w:numId w:val="62"/>
        </w:numPr>
        <w:spacing w:line="360" w:lineRule="auto"/>
      </w:pPr>
      <w:bookmarkStart w:id="4" w:name="_Toc213755047"/>
      <w:r>
        <w:t>Research Questions</w:t>
      </w:r>
      <w:bookmarkEnd w:id="4"/>
    </w:p>
    <w:p w:rsidR="009D7268" w:rsidP="00D56275" w14:paraId="755C65C7" w14:textId="7EF740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w:t>
      </w:r>
      <w:r w:rsidR="00DE4781">
        <w:rPr>
          <w:rFonts w:ascii="Times New Roman" w:hAnsi="Times New Roman" w:cs="Times New Roman"/>
          <w:sz w:val="24"/>
          <w:szCs w:val="24"/>
        </w:rPr>
        <w:t>the discussion, this study attempts to answer the question:</w:t>
      </w:r>
    </w:p>
    <w:p w:rsidR="00DE4781" w:rsidP="00D56275" w14:paraId="0229B4D7" w14:textId="2D96BA0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are the </w:t>
      </w:r>
      <w:r w:rsidR="005457BA">
        <w:rPr>
          <w:rFonts w:ascii="Times New Roman" w:hAnsi="Times New Roman" w:cs="Times New Roman"/>
          <w:sz w:val="24"/>
          <w:szCs w:val="24"/>
        </w:rPr>
        <w:t>dif</w:t>
      </w:r>
      <w:r w:rsidR="004056E2">
        <w:rPr>
          <w:rFonts w:ascii="Times New Roman" w:hAnsi="Times New Roman" w:cs="Times New Roman"/>
          <w:sz w:val="24"/>
          <w:szCs w:val="24"/>
        </w:rPr>
        <w:t xml:space="preserve">ferences </w:t>
      </w:r>
      <w:r w:rsidR="00324BB2">
        <w:rPr>
          <w:rFonts w:ascii="Times New Roman" w:hAnsi="Times New Roman" w:cs="Times New Roman"/>
          <w:sz w:val="24"/>
          <w:szCs w:val="24"/>
        </w:rPr>
        <w:t xml:space="preserve">in </w:t>
      </w:r>
      <w:r w:rsidR="004056E2">
        <w:rPr>
          <w:rFonts w:ascii="Times New Roman" w:hAnsi="Times New Roman" w:cs="Times New Roman"/>
          <w:sz w:val="24"/>
          <w:szCs w:val="24"/>
        </w:rPr>
        <w:t xml:space="preserve">English </w:t>
      </w:r>
      <w:r>
        <w:rPr>
          <w:rFonts w:ascii="Times New Roman" w:hAnsi="Times New Roman" w:cs="Times New Roman"/>
          <w:sz w:val="24"/>
          <w:szCs w:val="24"/>
        </w:rPr>
        <w:t>teaching</w:t>
      </w:r>
      <w:r w:rsidR="004056E2">
        <w:rPr>
          <w:rFonts w:ascii="Times New Roman" w:hAnsi="Times New Roman" w:cs="Times New Roman"/>
          <w:sz w:val="24"/>
          <w:szCs w:val="24"/>
        </w:rPr>
        <w:t xml:space="preserve"> methods</w:t>
      </w:r>
      <w:r w:rsidR="007D4FC5">
        <w:rPr>
          <w:rFonts w:ascii="Times New Roman" w:hAnsi="Times New Roman" w:cs="Times New Roman"/>
          <w:sz w:val="24"/>
          <w:szCs w:val="24"/>
        </w:rPr>
        <w:t xml:space="preserve"> </w:t>
      </w:r>
      <w:r w:rsidR="00D268C4">
        <w:rPr>
          <w:rFonts w:ascii="Times New Roman" w:hAnsi="Times New Roman" w:cs="Times New Roman"/>
          <w:sz w:val="24"/>
          <w:szCs w:val="24"/>
        </w:rPr>
        <w:t xml:space="preserve">between </w:t>
      </w:r>
      <w:r>
        <w:rPr>
          <w:rFonts w:ascii="Times New Roman" w:hAnsi="Times New Roman" w:cs="Times New Roman"/>
          <w:sz w:val="24"/>
          <w:szCs w:val="24"/>
        </w:rPr>
        <w:t xml:space="preserve">formal and non-formal </w:t>
      </w:r>
      <w:r w:rsidR="00BF078F">
        <w:rPr>
          <w:rFonts w:ascii="Times New Roman" w:hAnsi="Times New Roman" w:cs="Times New Roman"/>
          <w:sz w:val="24"/>
          <w:szCs w:val="24"/>
        </w:rPr>
        <w:t>education</w:t>
      </w:r>
      <w:r>
        <w:rPr>
          <w:rFonts w:ascii="Times New Roman" w:hAnsi="Times New Roman" w:cs="Times New Roman"/>
          <w:sz w:val="24"/>
          <w:szCs w:val="24"/>
        </w:rPr>
        <w:t>?</w:t>
      </w:r>
    </w:p>
    <w:p w:rsidR="008D2D44" w:rsidP="008D2D44" w14:paraId="505401A8" w14:textId="58E875AC">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w:t>
      </w:r>
      <w:r w:rsidR="00507490">
        <w:rPr>
          <w:rFonts w:ascii="Times New Roman" w:hAnsi="Times New Roman" w:cs="Times New Roman"/>
          <w:sz w:val="24"/>
          <w:szCs w:val="24"/>
        </w:rPr>
        <w:t>are</w:t>
      </w:r>
      <w:r>
        <w:rPr>
          <w:rFonts w:ascii="Times New Roman" w:hAnsi="Times New Roman" w:cs="Times New Roman"/>
          <w:sz w:val="24"/>
          <w:szCs w:val="24"/>
        </w:rPr>
        <w:t xml:space="preserve"> students’ perceptions of </w:t>
      </w:r>
      <w:r w:rsidR="00C317C3">
        <w:rPr>
          <w:rFonts w:ascii="Times New Roman" w:hAnsi="Times New Roman" w:cs="Times New Roman"/>
          <w:sz w:val="24"/>
          <w:szCs w:val="24"/>
        </w:rPr>
        <w:t xml:space="preserve">learning </w:t>
      </w:r>
      <w:r>
        <w:rPr>
          <w:rFonts w:ascii="Times New Roman" w:hAnsi="Times New Roman" w:cs="Times New Roman"/>
          <w:sz w:val="24"/>
          <w:szCs w:val="24"/>
        </w:rPr>
        <w:t xml:space="preserve">English in </w:t>
      </w:r>
      <w:r w:rsidR="00BF078F">
        <w:rPr>
          <w:rFonts w:ascii="Times New Roman" w:hAnsi="Times New Roman" w:cs="Times New Roman"/>
          <w:sz w:val="24"/>
          <w:szCs w:val="24"/>
        </w:rPr>
        <w:t xml:space="preserve">formal and non-formal </w:t>
      </w:r>
      <w:r w:rsidR="005D1A08">
        <w:rPr>
          <w:rFonts w:ascii="Times New Roman" w:hAnsi="Times New Roman" w:cs="Times New Roman"/>
          <w:sz w:val="24"/>
          <w:szCs w:val="24"/>
        </w:rPr>
        <w:t>setting</w:t>
      </w:r>
      <w:r>
        <w:rPr>
          <w:rFonts w:ascii="Times New Roman" w:hAnsi="Times New Roman" w:cs="Times New Roman"/>
          <w:sz w:val="24"/>
          <w:szCs w:val="24"/>
        </w:rPr>
        <w:t>?</w:t>
      </w:r>
    </w:p>
    <w:p w:rsidR="0020518F" w:rsidRPr="008D2D44" w:rsidP="00BE6260" w14:paraId="16305C33" w14:textId="1E26C4AE">
      <w:pPr>
        <w:spacing w:line="360" w:lineRule="auto"/>
        <w:ind w:firstLine="360"/>
        <w:jc w:val="both"/>
        <w:rPr>
          <w:rFonts w:ascii="Times New Roman" w:hAnsi="Times New Roman" w:cs="Times New Roman"/>
          <w:sz w:val="24"/>
          <w:szCs w:val="24"/>
        </w:rPr>
      </w:pPr>
      <w:r w:rsidRPr="008D2D44">
        <w:rPr>
          <w:rFonts w:ascii="Times New Roman" w:hAnsi="Times New Roman" w:cs="Times New Roman"/>
          <w:sz w:val="24"/>
          <w:szCs w:val="24"/>
        </w:rPr>
        <w:t xml:space="preserve">These questions will guide the </w:t>
      </w:r>
      <w:r w:rsidRPr="008D2D44">
        <w:rPr>
          <w:rFonts w:ascii="Times New Roman" w:hAnsi="Times New Roman" w:cs="Times New Roman"/>
          <w:sz w:val="24"/>
          <w:szCs w:val="24"/>
        </w:rPr>
        <w:t>study</w:t>
      </w:r>
      <w:r w:rsidRPr="008D2D44">
        <w:rPr>
          <w:rFonts w:ascii="Times New Roman" w:hAnsi="Times New Roman" w:cs="Times New Roman"/>
          <w:sz w:val="24"/>
          <w:szCs w:val="24"/>
        </w:rPr>
        <w:t xml:space="preserve"> in exploring the</w:t>
      </w:r>
      <w:r w:rsidRPr="008D2D44" w:rsidR="00BF078F">
        <w:rPr>
          <w:rFonts w:ascii="Times New Roman" w:hAnsi="Times New Roman" w:cs="Times New Roman"/>
          <w:sz w:val="24"/>
          <w:szCs w:val="24"/>
        </w:rPr>
        <w:t xml:space="preserve"> </w:t>
      </w:r>
      <w:r w:rsidRPr="008D2D44">
        <w:rPr>
          <w:rFonts w:ascii="Times New Roman" w:hAnsi="Times New Roman" w:cs="Times New Roman"/>
          <w:sz w:val="24"/>
          <w:szCs w:val="24"/>
        </w:rPr>
        <w:t>teaching methods</w:t>
      </w:r>
      <w:r w:rsidRPr="008D2D44" w:rsidR="00BF078F">
        <w:rPr>
          <w:rFonts w:ascii="Times New Roman" w:hAnsi="Times New Roman" w:cs="Times New Roman"/>
          <w:sz w:val="24"/>
          <w:szCs w:val="24"/>
        </w:rPr>
        <w:t xml:space="preserve"> in formal and non-formal education</w:t>
      </w:r>
      <w:r w:rsidRPr="008D2D44">
        <w:rPr>
          <w:rFonts w:ascii="Times New Roman" w:hAnsi="Times New Roman" w:cs="Times New Roman"/>
          <w:sz w:val="24"/>
          <w:szCs w:val="24"/>
        </w:rPr>
        <w:t xml:space="preserve"> and students' per</w:t>
      </w:r>
      <w:r w:rsidRPr="008D2D44" w:rsidR="00344F63">
        <w:rPr>
          <w:rFonts w:ascii="Times New Roman" w:hAnsi="Times New Roman" w:cs="Times New Roman"/>
          <w:sz w:val="24"/>
          <w:szCs w:val="24"/>
        </w:rPr>
        <w:t>spective</w:t>
      </w:r>
      <w:r w:rsidRPr="008D2D44" w:rsidR="00427FAF">
        <w:rPr>
          <w:rFonts w:ascii="Times New Roman" w:hAnsi="Times New Roman" w:cs="Times New Roman"/>
          <w:sz w:val="24"/>
          <w:szCs w:val="24"/>
        </w:rPr>
        <w:t>.</w:t>
      </w:r>
    </w:p>
    <w:p w:rsidR="004A3B93" w:rsidP="00D56275" w14:paraId="3C2AE0FD" w14:textId="4C4B62D7">
      <w:pPr>
        <w:pStyle w:val="Heading2"/>
        <w:numPr>
          <w:ilvl w:val="1"/>
          <w:numId w:val="62"/>
        </w:numPr>
        <w:spacing w:line="360" w:lineRule="auto"/>
      </w:pPr>
      <w:bookmarkStart w:id="5" w:name="_Toc213755048"/>
      <w:r>
        <w:t>Research Objectives</w:t>
      </w:r>
      <w:bookmarkEnd w:id="5"/>
    </w:p>
    <w:p w:rsidR="00365F59" w:rsidP="00365F59" w14:paraId="58FAF003" w14:textId="09803C8F">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Based on the research questions mentioned above, t</w:t>
      </w:r>
      <w:r w:rsidRPr="00DE4781">
        <w:rPr>
          <w:rFonts w:ascii="Times New Roman" w:hAnsi="Times New Roman" w:cs="Times New Roman"/>
          <w:sz w:val="24"/>
          <w:szCs w:val="24"/>
        </w:rPr>
        <w:t xml:space="preserve">his </w:t>
      </w:r>
      <w:r>
        <w:rPr>
          <w:rFonts w:ascii="Times New Roman" w:hAnsi="Times New Roman" w:cs="Times New Roman"/>
          <w:sz w:val="24"/>
          <w:szCs w:val="24"/>
        </w:rPr>
        <w:t xml:space="preserve">study aims to </w:t>
      </w:r>
      <w:r w:rsidR="00EA59B0">
        <w:rPr>
          <w:rFonts w:ascii="Times New Roman" w:hAnsi="Times New Roman" w:cs="Times New Roman"/>
          <w:sz w:val="24"/>
          <w:szCs w:val="24"/>
        </w:rPr>
        <w:t xml:space="preserve">analyze </w:t>
      </w:r>
      <w:r>
        <w:rPr>
          <w:rFonts w:ascii="Times New Roman" w:hAnsi="Times New Roman" w:cs="Times New Roman"/>
          <w:sz w:val="24"/>
          <w:szCs w:val="24"/>
        </w:rPr>
        <w:t xml:space="preserve">the methods of teaching English in formal and non-formal </w:t>
      </w:r>
      <w:r w:rsidR="00BF078F">
        <w:rPr>
          <w:rFonts w:ascii="Times New Roman" w:hAnsi="Times New Roman" w:cs="Times New Roman"/>
          <w:sz w:val="24"/>
          <w:szCs w:val="24"/>
        </w:rPr>
        <w:t>educations</w:t>
      </w:r>
      <w:r>
        <w:rPr>
          <w:rFonts w:ascii="Times New Roman" w:hAnsi="Times New Roman" w:cs="Times New Roman"/>
          <w:sz w:val="24"/>
          <w:szCs w:val="24"/>
        </w:rPr>
        <w:t>,</w:t>
      </w:r>
      <w:r w:rsidR="00BE6260">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F8186E">
        <w:rPr>
          <w:rFonts w:ascii="Times New Roman" w:hAnsi="Times New Roman" w:cs="Times New Roman"/>
          <w:sz w:val="24"/>
          <w:szCs w:val="24"/>
        </w:rPr>
        <w:t>to</w:t>
      </w:r>
      <w:r w:rsidR="001220B9">
        <w:rPr>
          <w:rFonts w:ascii="Times New Roman" w:hAnsi="Times New Roman" w:cs="Times New Roman"/>
          <w:sz w:val="24"/>
          <w:szCs w:val="24"/>
        </w:rPr>
        <w:t xml:space="preserve"> </w:t>
      </w:r>
      <w:r w:rsidR="00CD719C">
        <w:rPr>
          <w:rFonts w:ascii="Times New Roman" w:hAnsi="Times New Roman" w:cs="Times New Roman"/>
          <w:sz w:val="24"/>
          <w:szCs w:val="24"/>
        </w:rPr>
        <w:t>explore</w:t>
      </w:r>
      <w:r w:rsidR="001220B9">
        <w:rPr>
          <w:rFonts w:ascii="Times New Roman" w:hAnsi="Times New Roman" w:cs="Times New Roman"/>
          <w:sz w:val="24"/>
          <w:szCs w:val="24"/>
        </w:rPr>
        <w:t xml:space="preserve"> the students’ perceptions of English</w:t>
      </w:r>
      <w:r w:rsidR="00875645">
        <w:rPr>
          <w:rFonts w:ascii="Times New Roman" w:hAnsi="Times New Roman" w:cs="Times New Roman"/>
          <w:sz w:val="24"/>
          <w:szCs w:val="24"/>
        </w:rPr>
        <w:t xml:space="preserve"> </w:t>
      </w:r>
      <w:r w:rsidR="00A65440">
        <w:rPr>
          <w:rFonts w:ascii="Times New Roman" w:hAnsi="Times New Roman" w:cs="Times New Roman"/>
          <w:sz w:val="24"/>
          <w:szCs w:val="24"/>
        </w:rPr>
        <w:t xml:space="preserve">learning </w:t>
      </w:r>
      <w:r w:rsidR="00875645">
        <w:rPr>
          <w:rFonts w:ascii="Times New Roman" w:hAnsi="Times New Roman" w:cs="Times New Roman"/>
          <w:sz w:val="24"/>
          <w:szCs w:val="24"/>
        </w:rPr>
        <w:t>experience</w:t>
      </w:r>
      <w:r w:rsidR="001220B9">
        <w:rPr>
          <w:rFonts w:ascii="Times New Roman" w:hAnsi="Times New Roman" w:cs="Times New Roman"/>
          <w:sz w:val="24"/>
          <w:szCs w:val="24"/>
        </w:rPr>
        <w:t xml:space="preserve"> in </w:t>
      </w:r>
      <w:r w:rsidR="00AC50C7">
        <w:rPr>
          <w:rFonts w:ascii="Times New Roman" w:hAnsi="Times New Roman" w:cs="Times New Roman"/>
          <w:sz w:val="24"/>
          <w:szCs w:val="24"/>
        </w:rPr>
        <w:t>formal and non-formal education</w:t>
      </w:r>
      <w:r w:rsidR="00F33DC3">
        <w:rPr>
          <w:rFonts w:ascii="Times New Roman" w:hAnsi="Times New Roman" w:cs="Times New Roman"/>
          <w:sz w:val="24"/>
          <w:szCs w:val="24"/>
        </w:rPr>
        <w:t xml:space="preserve"> setting</w:t>
      </w:r>
      <w:r w:rsidR="00BE6260">
        <w:rPr>
          <w:rFonts w:ascii="Times New Roman" w:hAnsi="Times New Roman" w:cs="Times New Roman"/>
          <w:sz w:val="24"/>
          <w:szCs w:val="24"/>
        </w:rPr>
        <w:t xml:space="preserve">. </w:t>
      </w:r>
    </w:p>
    <w:p w:rsidR="008B0562" w:rsidP="00D37344" w14:paraId="6B1DAE9F" w14:textId="49A87AE6">
      <w:pPr>
        <w:pStyle w:val="Heading2"/>
        <w:numPr>
          <w:ilvl w:val="1"/>
          <w:numId w:val="62"/>
        </w:numPr>
        <w:spacing w:line="360" w:lineRule="auto"/>
      </w:pPr>
      <w:bookmarkStart w:id="6" w:name="_Toc213755049"/>
      <w:r>
        <w:t>Scope of the Study</w:t>
      </w:r>
      <w:bookmarkEnd w:id="6"/>
    </w:p>
    <w:p w:rsidR="00367D40" w:rsidRPr="00D37344" w:rsidP="00D37344" w14:paraId="0A326063" w14:textId="5C2F32C2">
      <w:pPr>
        <w:spacing w:line="360" w:lineRule="auto"/>
        <w:ind w:firstLine="360"/>
        <w:jc w:val="both"/>
        <w:rPr>
          <w:rFonts w:ascii="Times New Roman" w:hAnsi="Times New Roman" w:cs="Times New Roman"/>
          <w:sz w:val="24"/>
          <w:szCs w:val="24"/>
        </w:rPr>
      </w:pPr>
      <w:r w:rsidRPr="00D37344">
        <w:rPr>
          <w:rFonts w:ascii="Times New Roman" w:hAnsi="Times New Roman" w:cs="Times New Roman"/>
          <w:sz w:val="24"/>
          <w:szCs w:val="24"/>
        </w:rPr>
        <w:t xml:space="preserve">This study focuses on analyzing the methods used in teaching English between formal and non-formal schools and exploring students' perceptions of their learning experiences at both institutions, </w:t>
      </w:r>
      <w:r w:rsidR="009610DB">
        <w:rPr>
          <w:rFonts w:ascii="Times New Roman" w:hAnsi="Times New Roman" w:cs="Times New Roman"/>
          <w:sz w:val="24"/>
          <w:szCs w:val="24"/>
        </w:rPr>
        <w:t xml:space="preserve">particularly </w:t>
      </w:r>
      <w:r w:rsidR="00882C7E">
        <w:rPr>
          <w:rFonts w:ascii="Times New Roman" w:hAnsi="Times New Roman" w:cs="Times New Roman"/>
          <w:sz w:val="24"/>
          <w:szCs w:val="24"/>
        </w:rPr>
        <w:t xml:space="preserve">concerning </w:t>
      </w:r>
      <w:r w:rsidRPr="00D37344">
        <w:rPr>
          <w:rFonts w:ascii="Times New Roman" w:hAnsi="Times New Roman" w:cs="Times New Roman"/>
          <w:sz w:val="24"/>
          <w:szCs w:val="24"/>
        </w:rPr>
        <w:t>the affective and cognitive dimension</w:t>
      </w:r>
      <w:r w:rsidR="00882C7E">
        <w:rPr>
          <w:rFonts w:ascii="Times New Roman" w:hAnsi="Times New Roman" w:cs="Times New Roman"/>
          <w:sz w:val="24"/>
          <w:szCs w:val="24"/>
        </w:rPr>
        <w:t>s</w:t>
      </w:r>
      <w:r w:rsidRPr="00D37344">
        <w:rPr>
          <w:rFonts w:ascii="Times New Roman" w:hAnsi="Times New Roman" w:cs="Times New Roman"/>
          <w:sz w:val="24"/>
          <w:szCs w:val="24"/>
        </w:rPr>
        <w:t xml:space="preserve">. This study </w:t>
      </w:r>
      <w:r w:rsidR="007B3415">
        <w:rPr>
          <w:rFonts w:ascii="Times New Roman" w:hAnsi="Times New Roman" w:cs="Times New Roman"/>
          <w:sz w:val="24"/>
          <w:szCs w:val="24"/>
        </w:rPr>
        <w:t>is</w:t>
      </w:r>
      <w:r w:rsidRPr="00D37344">
        <w:rPr>
          <w:rFonts w:ascii="Times New Roman" w:hAnsi="Times New Roman" w:cs="Times New Roman"/>
          <w:sz w:val="24"/>
          <w:szCs w:val="24"/>
        </w:rPr>
        <w:t xml:space="preserve"> limited to two formal schools and one non-formal English course in Garut.</w:t>
      </w:r>
      <w:r w:rsidR="00B706B1">
        <w:rPr>
          <w:rFonts w:ascii="Times New Roman" w:hAnsi="Times New Roman" w:cs="Times New Roman"/>
          <w:sz w:val="24"/>
          <w:szCs w:val="24"/>
        </w:rPr>
        <w:t xml:space="preserve"> The p</w:t>
      </w:r>
      <w:r w:rsidRPr="00D37344">
        <w:rPr>
          <w:rFonts w:ascii="Times New Roman" w:hAnsi="Times New Roman" w:cs="Times New Roman"/>
          <w:sz w:val="24"/>
          <w:szCs w:val="24"/>
        </w:rPr>
        <w:t xml:space="preserve">articipants consist of three English teachers from each institution and three students </w:t>
      </w:r>
      <w:r w:rsidR="00A82EC5">
        <w:rPr>
          <w:rFonts w:ascii="Times New Roman" w:hAnsi="Times New Roman" w:cs="Times New Roman"/>
          <w:sz w:val="24"/>
          <w:szCs w:val="24"/>
        </w:rPr>
        <w:t xml:space="preserve">who </w:t>
      </w:r>
      <w:r w:rsidR="00A679A0">
        <w:rPr>
          <w:rFonts w:ascii="Times New Roman" w:hAnsi="Times New Roman" w:cs="Times New Roman"/>
          <w:sz w:val="24"/>
          <w:szCs w:val="24"/>
        </w:rPr>
        <w:t xml:space="preserve">are </w:t>
      </w:r>
      <w:r w:rsidR="00A82EC5">
        <w:rPr>
          <w:rFonts w:ascii="Times New Roman" w:hAnsi="Times New Roman" w:cs="Times New Roman"/>
          <w:sz w:val="24"/>
          <w:szCs w:val="24"/>
        </w:rPr>
        <w:t>learning</w:t>
      </w:r>
      <w:r w:rsidRPr="00D37344">
        <w:rPr>
          <w:rFonts w:ascii="Times New Roman" w:hAnsi="Times New Roman" w:cs="Times New Roman"/>
          <w:sz w:val="24"/>
          <w:szCs w:val="24"/>
        </w:rPr>
        <w:t xml:space="preserve"> English at both </w:t>
      </w:r>
      <w:r w:rsidR="007D28F1">
        <w:rPr>
          <w:rFonts w:ascii="Times New Roman" w:hAnsi="Times New Roman" w:cs="Times New Roman"/>
          <w:sz w:val="24"/>
          <w:szCs w:val="24"/>
        </w:rPr>
        <w:t>setting</w:t>
      </w:r>
      <w:r w:rsidRPr="00D37344">
        <w:rPr>
          <w:rFonts w:ascii="Times New Roman" w:hAnsi="Times New Roman" w:cs="Times New Roman"/>
          <w:sz w:val="24"/>
          <w:szCs w:val="24"/>
        </w:rPr>
        <w:t xml:space="preserve">s. Data were collected through classroom observations and interviews over </w:t>
      </w:r>
      <w:r w:rsidR="008E02E7">
        <w:rPr>
          <w:rFonts w:ascii="Times New Roman" w:hAnsi="Times New Roman" w:cs="Times New Roman"/>
          <w:sz w:val="24"/>
          <w:szCs w:val="24"/>
        </w:rPr>
        <w:t xml:space="preserve">a period of </w:t>
      </w:r>
      <w:r w:rsidRPr="00D37344">
        <w:rPr>
          <w:rFonts w:ascii="Times New Roman" w:hAnsi="Times New Roman" w:cs="Times New Roman"/>
          <w:sz w:val="24"/>
          <w:szCs w:val="24"/>
        </w:rPr>
        <w:t>approximately two months.</w:t>
      </w:r>
      <w:r w:rsidRPr="00D37344" w:rsidR="00891A2F">
        <w:rPr>
          <w:rFonts w:ascii="Times New Roman" w:hAnsi="Times New Roman" w:cs="Times New Roman"/>
          <w:sz w:val="24"/>
          <w:szCs w:val="24"/>
        </w:rPr>
        <w:t xml:space="preserve"> </w:t>
      </w:r>
      <w:r w:rsidR="007D28F1">
        <w:rPr>
          <w:rFonts w:ascii="Times New Roman" w:hAnsi="Times New Roman" w:cs="Times New Roman"/>
          <w:sz w:val="24"/>
          <w:szCs w:val="24"/>
        </w:rPr>
        <w:t>This study</w:t>
      </w:r>
      <w:r w:rsidR="00A834C5">
        <w:rPr>
          <w:rFonts w:ascii="Times New Roman" w:hAnsi="Times New Roman" w:cs="Times New Roman"/>
          <w:sz w:val="24"/>
          <w:szCs w:val="24"/>
        </w:rPr>
        <w:t xml:space="preserve"> does not aim to generalize the findings to all school</w:t>
      </w:r>
      <w:r w:rsidR="007258D8">
        <w:rPr>
          <w:rFonts w:ascii="Times New Roman" w:hAnsi="Times New Roman" w:cs="Times New Roman"/>
          <w:sz w:val="24"/>
          <w:szCs w:val="24"/>
        </w:rPr>
        <w:t xml:space="preserve">s in Garut but rather to provide an in-depth understanding of how </w:t>
      </w:r>
      <w:r w:rsidR="00964825">
        <w:rPr>
          <w:rFonts w:ascii="Times New Roman" w:hAnsi="Times New Roman" w:cs="Times New Roman"/>
          <w:sz w:val="24"/>
          <w:szCs w:val="24"/>
        </w:rPr>
        <w:t xml:space="preserve">English teaching methods and students’ experiences differ between </w:t>
      </w:r>
      <w:r w:rsidR="00827459">
        <w:rPr>
          <w:rFonts w:ascii="Times New Roman" w:hAnsi="Times New Roman" w:cs="Times New Roman"/>
          <w:sz w:val="24"/>
          <w:szCs w:val="24"/>
        </w:rPr>
        <w:t>the two educational contexts.</w:t>
      </w:r>
    </w:p>
    <w:p w:rsidR="004A3B93" w:rsidP="00D37344" w14:paraId="4EF947FC" w14:textId="17890647">
      <w:pPr>
        <w:pStyle w:val="Heading2"/>
        <w:spacing w:line="360" w:lineRule="auto"/>
      </w:pPr>
      <w:bookmarkStart w:id="7" w:name="_Toc213755050"/>
      <w:r>
        <w:t xml:space="preserve">1.6 </w:t>
      </w:r>
      <w:r>
        <w:t>Significance of the Study</w:t>
      </w:r>
      <w:bookmarkEnd w:id="7"/>
    </w:p>
    <w:p w:rsidR="00086384" w:rsidRPr="00086384" w:rsidP="000E3553" w14:paraId="51DAEF40" w14:textId="0ED191AD">
      <w:pPr>
        <w:spacing w:line="360" w:lineRule="auto"/>
        <w:ind w:firstLine="360"/>
        <w:jc w:val="both"/>
        <w:rPr>
          <w:rFonts w:ascii="Times New Roman" w:hAnsi="Times New Roman" w:cs="Times New Roman"/>
          <w:sz w:val="24"/>
          <w:szCs w:val="24"/>
        </w:rPr>
      </w:pPr>
      <w:r w:rsidRPr="00086384">
        <w:rPr>
          <w:rFonts w:ascii="Times New Roman" w:hAnsi="Times New Roman" w:cs="Times New Roman"/>
          <w:sz w:val="24"/>
          <w:szCs w:val="24"/>
        </w:rPr>
        <w:t xml:space="preserve">The researcher </w:t>
      </w:r>
      <w:r w:rsidR="00EB0333">
        <w:rPr>
          <w:rFonts w:ascii="Times New Roman" w:hAnsi="Times New Roman" w:cs="Times New Roman"/>
          <w:sz w:val="24"/>
          <w:szCs w:val="24"/>
        </w:rPr>
        <w:t>expect</w:t>
      </w:r>
      <w:r w:rsidRPr="00086384">
        <w:rPr>
          <w:rFonts w:ascii="Times New Roman" w:hAnsi="Times New Roman" w:cs="Times New Roman"/>
          <w:sz w:val="24"/>
          <w:szCs w:val="24"/>
        </w:rPr>
        <w:t>s that the results of this research can be significant in the following aspects: first theoretically, this research can be expected to enrich the literature on research in differences in English teaching methods in formal and non-formal schools. It is anticipated that by looking at students' perceptions, this study will offer insightful information on their preferences, challenges and motivations in learning English.</w:t>
      </w:r>
    </w:p>
    <w:p w:rsidR="004A3B93" w:rsidRPr="00542630" w:rsidP="000E3553" w14:paraId="3CD33B2A" w14:textId="126FF7B4">
      <w:pPr>
        <w:spacing w:line="360" w:lineRule="auto"/>
        <w:ind w:firstLine="360"/>
        <w:jc w:val="both"/>
        <w:rPr>
          <w:rFonts w:ascii="Times New Roman" w:hAnsi="Times New Roman" w:cs="Times New Roman"/>
          <w:sz w:val="24"/>
          <w:szCs w:val="24"/>
        </w:rPr>
      </w:pPr>
      <w:r w:rsidRPr="00086384">
        <w:rPr>
          <w:rFonts w:ascii="Times New Roman" w:hAnsi="Times New Roman" w:cs="Times New Roman"/>
          <w:sz w:val="24"/>
          <w:szCs w:val="24"/>
        </w:rPr>
        <w:t xml:space="preserve">And second practically, for educators, </w:t>
      </w:r>
      <w:r w:rsidRPr="007B231B" w:rsidR="007B231B">
        <w:rPr>
          <w:rFonts w:ascii="Times New Roman" w:hAnsi="Times New Roman" w:cs="Times New Roman"/>
          <w:sz w:val="24"/>
          <w:szCs w:val="24"/>
        </w:rPr>
        <w:t xml:space="preserve">it is hoped that educators will be able to use the findings to improve their teaching methods, making sure that both formal and </w:t>
      </w:r>
      <w:r w:rsidR="00954485">
        <w:rPr>
          <w:rFonts w:ascii="Times New Roman" w:hAnsi="Times New Roman" w:cs="Times New Roman"/>
          <w:sz w:val="24"/>
          <w:szCs w:val="24"/>
        </w:rPr>
        <w:t>non-</w:t>
      </w:r>
      <w:r w:rsidRPr="007B231B" w:rsidR="007B231B">
        <w:rPr>
          <w:rFonts w:ascii="Times New Roman" w:hAnsi="Times New Roman" w:cs="Times New Roman"/>
          <w:sz w:val="24"/>
          <w:szCs w:val="24"/>
        </w:rPr>
        <w:t>formal institutions use more engaging and successful ways.</w:t>
      </w:r>
      <w:r w:rsidR="007B231B">
        <w:rPr>
          <w:rFonts w:ascii="Times New Roman" w:hAnsi="Times New Roman" w:cs="Times New Roman"/>
          <w:sz w:val="24"/>
          <w:szCs w:val="24"/>
        </w:rPr>
        <w:t xml:space="preserve"> </w:t>
      </w:r>
      <w:r w:rsidRPr="00086384">
        <w:rPr>
          <w:rFonts w:ascii="Times New Roman" w:hAnsi="Times New Roman" w:cs="Times New Roman"/>
          <w:sz w:val="24"/>
          <w:szCs w:val="24"/>
        </w:rPr>
        <w:t>For education policymakers and curriculum developers, it is hoped that the findings can inform decision</w:t>
      </w:r>
      <w:r w:rsidR="00CE718E">
        <w:rPr>
          <w:rFonts w:ascii="Times New Roman" w:hAnsi="Times New Roman" w:cs="Times New Roman"/>
          <w:sz w:val="24"/>
          <w:szCs w:val="24"/>
        </w:rPr>
        <w:t>-</w:t>
      </w:r>
      <w:r w:rsidRPr="00086384">
        <w:rPr>
          <w:rFonts w:ascii="Times New Roman" w:hAnsi="Times New Roman" w:cs="Times New Roman"/>
          <w:sz w:val="24"/>
          <w:szCs w:val="24"/>
        </w:rPr>
        <w:t xml:space="preserve">makers </w:t>
      </w:r>
      <w:r w:rsidR="00CE718E">
        <w:rPr>
          <w:rFonts w:ascii="Times New Roman" w:hAnsi="Times New Roman" w:cs="Times New Roman"/>
          <w:sz w:val="24"/>
          <w:szCs w:val="24"/>
        </w:rPr>
        <w:t>about</w:t>
      </w:r>
      <w:r w:rsidRPr="00086384">
        <w:rPr>
          <w:rFonts w:ascii="Times New Roman" w:hAnsi="Times New Roman" w:cs="Times New Roman"/>
          <w:sz w:val="24"/>
          <w:szCs w:val="24"/>
        </w:rPr>
        <w:t xml:space="preserve"> best practices for English language teaching a</w:t>
      </w:r>
      <w:r w:rsidR="00CE718E">
        <w:rPr>
          <w:rFonts w:ascii="Times New Roman" w:hAnsi="Times New Roman" w:cs="Times New Roman"/>
          <w:sz w:val="24"/>
          <w:szCs w:val="24"/>
        </w:rPr>
        <w:t xml:space="preserve">nd help </w:t>
      </w:r>
      <w:r w:rsidRPr="00086384">
        <w:rPr>
          <w:rFonts w:ascii="Times New Roman" w:hAnsi="Times New Roman" w:cs="Times New Roman"/>
          <w:sz w:val="24"/>
          <w:szCs w:val="24"/>
        </w:rPr>
        <w:t xml:space="preserve">design more inclusive learning programs </w:t>
      </w:r>
      <w:r w:rsidRPr="007B231B" w:rsidR="007B231B">
        <w:rPr>
          <w:rFonts w:ascii="Times New Roman" w:hAnsi="Times New Roman" w:cs="Times New Roman"/>
          <w:sz w:val="24"/>
          <w:szCs w:val="24"/>
        </w:rPr>
        <w:t xml:space="preserve">that cater to the </w:t>
      </w:r>
      <w:r w:rsidR="007B231B">
        <w:rPr>
          <w:rFonts w:ascii="Times New Roman" w:hAnsi="Times New Roman" w:cs="Times New Roman"/>
          <w:sz w:val="24"/>
          <w:szCs w:val="24"/>
        </w:rPr>
        <w:t>need</w:t>
      </w:r>
      <w:r w:rsidRPr="007B231B" w:rsidR="007B231B">
        <w:rPr>
          <w:rFonts w:ascii="Times New Roman" w:hAnsi="Times New Roman" w:cs="Times New Roman"/>
          <w:sz w:val="24"/>
          <w:szCs w:val="24"/>
        </w:rPr>
        <w:t xml:space="preserve">s of various </w:t>
      </w:r>
      <w:r w:rsidR="007B231B">
        <w:rPr>
          <w:rFonts w:ascii="Times New Roman" w:hAnsi="Times New Roman" w:cs="Times New Roman"/>
          <w:sz w:val="24"/>
          <w:szCs w:val="24"/>
        </w:rPr>
        <w:t>learners.</w:t>
      </w:r>
      <w:r w:rsidR="004F78C9">
        <w:rPr>
          <w:rFonts w:ascii="Times New Roman" w:hAnsi="Times New Roman" w:cs="Times New Roman"/>
          <w:sz w:val="24"/>
          <w:szCs w:val="24"/>
        </w:rPr>
        <w:t xml:space="preserve"> </w:t>
      </w:r>
      <w:r w:rsidRPr="004F78C9" w:rsidR="004F78C9">
        <w:rPr>
          <w:rFonts w:ascii="Times New Roman" w:hAnsi="Times New Roman" w:cs="Times New Roman"/>
          <w:sz w:val="24"/>
          <w:szCs w:val="24"/>
        </w:rPr>
        <w:t xml:space="preserve">Thus, </w:t>
      </w:r>
      <w:r w:rsidR="00542630">
        <w:rPr>
          <w:rFonts w:ascii="Times New Roman" w:hAnsi="Times New Roman" w:cs="Times New Roman"/>
          <w:sz w:val="24"/>
          <w:szCs w:val="24"/>
        </w:rPr>
        <w:t>it</w:t>
      </w:r>
      <w:r w:rsidR="00B165C0">
        <w:rPr>
          <w:rFonts w:ascii="Times New Roman" w:hAnsi="Times New Roman" w:cs="Times New Roman"/>
          <w:sz w:val="24"/>
          <w:szCs w:val="24"/>
        </w:rPr>
        <w:t xml:space="preserve"> is</w:t>
      </w:r>
      <w:r w:rsidRPr="004F78C9" w:rsidR="004F78C9">
        <w:rPr>
          <w:rFonts w:ascii="Times New Roman" w:hAnsi="Times New Roman" w:cs="Times New Roman"/>
          <w:sz w:val="24"/>
          <w:szCs w:val="24"/>
        </w:rPr>
        <w:t xml:space="preserve"> anticipate</w:t>
      </w:r>
      <w:r w:rsidR="00E3199B">
        <w:rPr>
          <w:rFonts w:ascii="Times New Roman" w:hAnsi="Times New Roman" w:cs="Times New Roman"/>
          <w:sz w:val="24"/>
          <w:szCs w:val="24"/>
        </w:rPr>
        <w:t xml:space="preserve">d </w:t>
      </w:r>
      <w:r w:rsidRPr="004F78C9" w:rsidR="004F78C9">
        <w:rPr>
          <w:rFonts w:ascii="Times New Roman" w:hAnsi="Times New Roman" w:cs="Times New Roman"/>
          <w:sz w:val="24"/>
          <w:szCs w:val="24"/>
        </w:rPr>
        <w:t>that this research will advance the theoretical and practical facets of teaching English.</w:t>
      </w:r>
    </w:p>
    <w:p w:rsidR="00F4191F" w:rsidP="00367D40" w14:paraId="283F5BFA" w14:textId="269462AB">
      <w:pPr>
        <w:pStyle w:val="Heading2"/>
        <w:spacing w:line="360" w:lineRule="auto"/>
      </w:pPr>
      <w:bookmarkStart w:id="8" w:name="_Toc213755051"/>
      <w:r>
        <w:t xml:space="preserve">1.7 </w:t>
      </w:r>
      <w:r w:rsidR="004A3B93">
        <w:t>Definition of Terminologies</w:t>
      </w:r>
      <w:bookmarkEnd w:id="8"/>
    </w:p>
    <w:p w:rsidR="00F4191F" w:rsidP="00D56275" w14:paraId="2AA59432" w14:textId="760E9A20">
      <w:pPr>
        <w:spacing w:line="360" w:lineRule="auto"/>
        <w:ind w:firstLine="360"/>
        <w:jc w:val="both"/>
        <w:rPr>
          <w:rFonts w:ascii="Times New Roman" w:hAnsi="Times New Roman" w:cs="Times New Roman"/>
          <w:sz w:val="24"/>
          <w:szCs w:val="24"/>
          <w:lang w:eastAsia="en-ID"/>
        </w:rPr>
      </w:pPr>
      <w:r w:rsidRPr="00F4191F">
        <w:rPr>
          <w:rFonts w:ascii="Times New Roman" w:hAnsi="Times New Roman" w:cs="Times New Roman"/>
          <w:sz w:val="24"/>
          <w:szCs w:val="24"/>
          <w:lang w:eastAsia="en-ID"/>
        </w:rPr>
        <w:t xml:space="preserve">To avoid misunderstandings of some of the conceptual words utilized in this </w:t>
      </w:r>
      <w:r w:rsidR="00983DC1">
        <w:rPr>
          <w:rFonts w:ascii="Times New Roman" w:hAnsi="Times New Roman" w:cs="Times New Roman"/>
          <w:sz w:val="24"/>
          <w:szCs w:val="24"/>
          <w:lang w:eastAsia="en-ID"/>
        </w:rPr>
        <w:t>research</w:t>
      </w:r>
      <w:r w:rsidRPr="00F4191F">
        <w:rPr>
          <w:rFonts w:ascii="Times New Roman" w:hAnsi="Times New Roman" w:cs="Times New Roman"/>
          <w:sz w:val="24"/>
          <w:szCs w:val="24"/>
          <w:lang w:eastAsia="en-ID"/>
        </w:rPr>
        <w:t>, it is imperative to give precise explanations for some of the major term:</w:t>
      </w:r>
    </w:p>
    <w:p w:rsidR="00567F64" w:rsidP="00567F64" w14:paraId="4A84BBF7" w14:textId="77777777">
      <w:pPr>
        <w:pStyle w:val="ListParagraph"/>
        <w:numPr>
          <w:ilvl w:val="2"/>
          <w:numId w:val="63"/>
        </w:numPr>
        <w:spacing w:after="0" w:line="360" w:lineRule="auto"/>
        <w:jc w:val="both"/>
        <w:rPr>
          <w:rFonts w:ascii="Times New Roman" w:eastAsia="Times New Roman" w:hAnsi="Times New Roman" w:cs="Times New Roman"/>
          <w:kern w:val="0"/>
          <w:sz w:val="24"/>
          <w:szCs w:val="24"/>
          <w:lang w:eastAsia="en-ID"/>
          <w14:ligatures w14:val="none"/>
        </w:rPr>
      </w:pPr>
      <w:r w:rsidRPr="00567F64">
        <w:rPr>
          <w:rFonts w:ascii="Times New Roman" w:eastAsia="Times New Roman" w:hAnsi="Times New Roman" w:cs="Times New Roman"/>
          <w:kern w:val="0"/>
          <w:sz w:val="24"/>
          <w:szCs w:val="24"/>
          <w:lang w:eastAsia="en-ID"/>
          <w14:ligatures w14:val="none"/>
        </w:rPr>
        <w:t>Formal education, sometimes referred to as school education, is comprised of several distinct educational levels, including elementary, junior high, high school, and university</w:t>
      </w:r>
      <w:r w:rsidRPr="00567F64" w:rsidR="006222CE">
        <w:rPr>
          <w:rFonts w:ascii="Times New Roman" w:eastAsia="Times New Roman" w:hAnsi="Times New Roman" w:cs="Times New Roman"/>
          <w:kern w:val="0"/>
          <w:sz w:val="24"/>
          <w:szCs w:val="24"/>
          <w:lang w:eastAsia="en-ID"/>
          <w14:ligatures w14:val="none"/>
        </w:rPr>
        <w:t xml:space="preserve"> </w:t>
      </w:r>
      <w:r w:rsidRPr="00567F64" w:rsidR="006222CE">
        <w:rPr>
          <w:rFonts w:ascii="Times New Roman" w:eastAsia="Times New Roman" w:hAnsi="Times New Roman" w:cs="Times New Roman"/>
          <w:kern w:val="0"/>
          <w:sz w:val="24"/>
          <w:szCs w:val="24"/>
          <w:lang w:eastAsia="en-ID"/>
          <w14:ligatures w14:val="none"/>
        </w:rPr>
        <w:fldChar w:fldCharType="begin" w:fldLock="1"/>
      </w:r>
      <w:r w:rsidRPr="00567F64" w:rsidR="00704A2E">
        <w:rPr>
          <w:rFonts w:ascii="Times New Roman" w:eastAsia="Times New Roman" w:hAnsi="Times New Roman" w:cs="Times New Roman"/>
          <w:kern w:val="0"/>
          <w:sz w:val="24"/>
          <w:szCs w:val="24"/>
          <w:lang w:eastAsia="en-ID"/>
          <w14:ligatures w14:val="none"/>
        </w:rPr>
        <w:instrText>ADDIN CSL_CITATION {"citationItems":[{"id":"ITEM-1","itemData":{"DOI":"10.55529/jlep.41.30.35","abstract":"This paper presents formal, informal, and non formal education systems. Education is likened to a ship and students are the captain, then we do not know where the ship will sail. Similarly, education is steered by students who do not know anything, so it will be difficult for us to know where the process of thinking about educational goals without taking into account the social context. Therefore, formal, informal, and non- formal education is expected to shape students to be better. These three types of education are expected to be able to be a breakthrough in programming the behavior of educated people to become more developed in accordance with the times.","author":[{"dropping-particle":"","family":"Elice","given":"Deti","non-dropping-particle":"","parse-names":false,"suffix":""},{"dropping-particle":"","family":"Maseleno","given":"Andino","non-dropping-particle":"","parse-names":false,"suffix":""},{"dropping-particle":"","family":"Pahrudin","given":"Agus","non-dropping-particle":"","parse-names":false,"suffix":""}],"container-title":"Journal of Learning and Educational Policy","id":"ITEM-1","issue":"01","issued":{"date-parts":[["2024"]]},"page":"30-35","title":"Formal , Informal and Non Formal Education Systems","type":"article-journal","volume":"04"},"uris":["http://www.mendeley.com/documents/?uuid=d3cf72d7-5e23-48ba-a9c0-ef810e1aeb21"]}],"mendeley":{"formattedCitation":"(Elice et al., 2024)","plainTextFormattedCitation":"(Elice et al., 2024)","previouslyFormattedCitation":"(Elice et al., 2024)"},"properties":{"noteIndex":0},"schema":"https://github.com/citation-style-language/schema/raw/master/csl-citation.json"}</w:instrText>
      </w:r>
      <w:r w:rsidRPr="00567F64" w:rsidR="006222CE">
        <w:rPr>
          <w:rFonts w:ascii="Times New Roman" w:eastAsia="Times New Roman" w:hAnsi="Times New Roman" w:cs="Times New Roman"/>
          <w:kern w:val="0"/>
          <w:sz w:val="24"/>
          <w:szCs w:val="24"/>
          <w:lang w:eastAsia="en-ID"/>
          <w14:ligatures w14:val="none"/>
        </w:rPr>
        <w:fldChar w:fldCharType="separate"/>
      </w:r>
      <w:r w:rsidRPr="00567F64" w:rsidR="006222CE">
        <w:rPr>
          <w:rFonts w:ascii="Times New Roman" w:eastAsia="Times New Roman" w:hAnsi="Times New Roman" w:cs="Times New Roman"/>
          <w:noProof/>
          <w:kern w:val="0"/>
          <w:sz w:val="24"/>
          <w:szCs w:val="24"/>
          <w:lang w:eastAsia="en-ID"/>
          <w14:ligatures w14:val="none"/>
        </w:rPr>
        <w:t>(Elice et al., 2024)</w:t>
      </w:r>
      <w:r w:rsidRPr="00567F64" w:rsidR="006222CE">
        <w:rPr>
          <w:rFonts w:ascii="Times New Roman" w:eastAsia="Times New Roman" w:hAnsi="Times New Roman" w:cs="Times New Roman"/>
          <w:kern w:val="0"/>
          <w:sz w:val="24"/>
          <w:szCs w:val="24"/>
          <w:lang w:eastAsia="en-ID"/>
          <w14:ligatures w14:val="none"/>
        </w:rPr>
        <w:fldChar w:fldCharType="end"/>
      </w:r>
      <w:r w:rsidRPr="00567F64" w:rsidR="000C1F5A">
        <w:rPr>
          <w:rFonts w:ascii="Times New Roman" w:eastAsia="Times New Roman" w:hAnsi="Times New Roman" w:cs="Times New Roman"/>
          <w:kern w:val="0"/>
          <w:sz w:val="24"/>
          <w:szCs w:val="24"/>
          <w:lang w:eastAsia="en-ID"/>
          <w14:ligatures w14:val="none"/>
        </w:rPr>
        <w:t xml:space="preserve">. Formal education characteristics include a hierarchical organization, a syllabus and subjects that are concentrated within a specific time period, intentional planning, a time-based grading system, curriculum-driven and subject-focused, and teachers who instruct students </w:t>
      </w:r>
      <w:r w:rsidRPr="00567F64" w:rsidR="009340F4">
        <w:rPr>
          <w:rFonts w:ascii="Times New Roman" w:eastAsia="Times New Roman" w:hAnsi="Times New Roman" w:cs="Times New Roman"/>
          <w:kern w:val="0"/>
          <w:sz w:val="24"/>
          <w:szCs w:val="24"/>
          <w:lang w:eastAsia="en-ID"/>
          <w14:ligatures w14:val="none"/>
        </w:rPr>
        <w:fldChar w:fldCharType="begin" w:fldLock="1"/>
      </w:r>
      <w:r w:rsidRPr="00567F64" w:rsidR="00B24FC7">
        <w:rPr>
          <w:rFonts w:ascii="Times New Roman" w:eastAsia="Times New Roman" w:hAnsi="Times New Roman" w:cs="Times New Roman"/>
          <w:kern w:val="0"/>
          <w:sz w:val="24"/>
          <w:szCs w:val="24"/>
          <w:lang w:eastAsia="en-ID"/>
          <w14:ligatures w14:val="none"/>
        </w:rPr>
        <w:instrText>ADDIN CSL_CITATION {"citationItems":[{"id":"ITEM-1","itemData":{"author":[{"dropping-particle":"","family":"Verma","given":"Aman","non-dropping-particle":"","parse-names":false,"suffix":""},{"dropping-particle":"","family":"Verma","given":"Kapil","non-dropping-particle":"","parse-names":false,"suffix":""},{"dropping-particle":"","family":"Yadav","given":"Vishal Raj","non-dropping-particle":"","parse-names":false,"suffix":""}],"container-title":"Research Gate","id":"ITEM-1","issue":"July","issued":{"date-parts":[["2023"]]},"title":"Education : Meaning , definition &amp; Types","type":"article-journal"},"uris":["http://www.mendeley.com/documents/?uuid=4de7be61-f0a9-4193-81bb-2e7296069014"]}],"mendeley":{"formattedCitation":"(Verma et al., 2023)","plainTextFormattedCitation":"(Verma et al., 2023)","previouslyFormattedCitation":"(Verma et al., 2023)"},"properties":{"noteIndex":0},"schema":"https://github.com/citation-style-language/schema/raw/master/csl-citation.json"}</w:instrText>
      </w:r>
      <w:r w:rsidRPr="00567F64" w:rsidR="009340F4">
        <w:rPr>
          <w:rFonts w:ascii="Times New Roman" w:eastAsia="Times New Roman" w:hAnsi="Times New Roman" w:cs="Times New Roman"/>
          <w:kern w:val="0"/>
          <w:sz w:val="24"/>
          <w:szCs w:val="24"/>
          <w:lang w:eastAsia="en-ID"/>
          <w14:ligatures w14:val="none"/>
        </w:rPr>
        <w:fldChar w:fldCharType="separate"/>
      </w:r>
      <w:r w:rsidRPr="00567F64" w:rsidR="009340F4">
        <w:rPr>
          <w:rFonts w:ascii="Times New Roman" w:eastAsia="Times New Roman" w:hAnsi="Times New Roman" w:cs="Times New Roman"/>
          <w:noProof/>
          <w:kern w:val="0"/>
          <w:sz w:val="24"/>
          <w:szCs w:val="24"/>
          <w:lang w:eastAsia="en-ID"/>
          <w14:ligatures w14:val="none"/>
        </w:rPr>
        <w:t>(Verma et al., 2023)</w:t>
      </w:r>
      <w:r w:rsidRPr="00567F64" w:rsidR="009340F4">
        <w:rPr>
          <w:rFonts w:ascii="Times New Roman" w:eastAsia="Times New Roman" w:hAnsi="Times New Roman" w:cs="Times New Roman"/>
          <w:kern w:val="0"/>
          <w:sz w:val="24"/>
          <w:szCs w:val="24"/>
          <w:lang w:eastAsia="en-ID"/>
          <w14:ligatures w14:val="none"/>
        </w:rPr>
        <w:fldChar w:fldCharType="end"/>
      </w:r>
      <w:r w:rsidRPr="00567F64" w:rsidR="000C1F5A">
        <w:rPr>
          <w:rFonts w:ascii="Times New Roman" w:eastAsia="Times New Roman" w:hAnsi="Times New Roman" w:cs="Times New Roman"/>
          <w:kern w:val="0"/>
          <w:sz w:val="24"/>
          <w:szCs w:val="24"/>
          <w:lang w:eastAsia="en-ID"/>
          <w14:ligatures w14:val="none"/>
        </w:rPr>
        <w:t>.</w:t>
      </w:r>
      <w:r w:rsidRPr="00567F64" w:rsidR="00B70EC0">
        <w:rPr>
          <w:rFonts w:ascii="Times New Roman" w:eastAsia="Times New Roman" w:hAnsi="Times New Roman" w:cs="Times New Roman"/>
          <w:kern w:val="0"/>
          <w:sz w:val="24"/>
          <w:szCs w:val="24"/>
          <w:lang w:eastAsia="en-ID"/>
          <w14:ligatures w14:val="none"/>
        </w:rPr>
        <w:t xml:space="preserve"> </w:t>
      </w:r>
      <w:r w:rsidRPr="00567F64" w:rsidR="000B5F3C">
        <w:rPr>
          <w:rFonts w:ascii="Times New Roman" w:eastAsia="Times New Roman" w:hAnsi="Times New Roman" w:cs="Times New Roman"/>
          <w:kern w:val="0"/>
          <w:sz w:val="24"/>
          <w:szCs w:val="24"/>
          <w:lang w:eastAsia="en-ID"/>
          <w14:ligatures w14:val="none"/>
        </w:rPr>
        <w:t>In</w:t>
      </w:r>
      <w:r w:rsidRPr="00567F64" w:rsidR="00C52148">
        <w:rPr>
          <w:rFonts w:ascii="Times New Roman" w:eastAsia="Times New Roman" w:hAnsi="Times New Roman" w:cs="Times New Roman"/>
          <w:kern w:val="0"/>
          <w:sz w:val="24"/>
          <w:szCs w:val="24"/>
          <w:lang w:eastAsia="en-ID"/>
          <w14:ligatures w14:val="none"/>
        </w:rPr>
        <w:t xml:space="preserve"> </w:t>
      </w:r>
      <w:r w:rsidRPr="00567F64" w:rsidR="000B5F3C">
        <w:rPr>
          <w:rFonts w:ascii="Times New Roman" w:eastAsia="Times New Roman" w:hAnsi="Times New Roman" w:cs="Times New Roman"/>
          <w:kern w:val="0"/>
          <w:sz w:val="24"/>
          <w:szCs w:val="24"/>
          <w:lang w:eastAsia="en-ID"/>
          <w14:ligatures w14:val="none"/>
        </w:rPr>
        <w:t>this resea</w:t>
      </w:r>
      <w:r w:rsidRPr="00567F64" w:rsidR="00C52148">
        <w:rPr>
          <w:rFonts w:ascii="Times New Roman" w:eastAsia="Times New Roman" w:hAnsi="Times New Roman" w:cs="Times New Roman"/>
          <w:kern w:val="0"/>
          <w:sz w:val="24"/>
          <w:szCs w:val="24"/>
          <w:lang w:eastAsia="en-ID"/>
          <w14:ligatures w14:val="none"/>
        </w:rPr>
        <w:t xml:space="preserve">rch, </w:t>
      </w:r>
      <w:r w:rsidRPr="00567F64" w:rsidR="009E758F">
        <w:rPr>
          <w:rFonts w:ascii="Times New Roman" w:eastAsia="Times New Roman" w:hAnsi="Times New Roman" w:cs="Times New Roman"/>
          <w:kern w:val="0"/>
          <w:sz w:val="24"/>
          <w:szCs w:val="24"/>
          <w:lang w:eastAsia="en-ID"/>
          <w14:ligatures w14:val="none"/>
        </w:rPr>
        <w:t xml:space="preserve">the researcher will choose </w:t>
      </w:r>
      <w:r w:rsidRPr="00567F64" w:rsidR="00DC0BBD">
        <w:rPr>
          <w:rFonts w:ascii="Times New Roman" w:eastAsia="Times New Roman" w:hAnsi="Times New Roman" w:cs="Times New Roman"/>
          <w:kern w:val="0"/>
          <w:sz w:val="24"/>
          <w:szCs w:val="24"/>
          <w:lang w:eastAsia="en-ID"/>
          <w14:ligatures w14:val="none"/>
        </w:rPr>
        <w:t xml:space="preserve">senior high school as one of </w:t>
      </w:r>
      <w:r w:rsidRPr="00567F64" w:rsidR="00C43991">
        <w:rPr>
          <w:rFonts w:ascii="Times New Roman" w:eastAsia="Times New Roman" w:hAnsi="Times New Roman" w:cs="Times New Roman"/>
          <w:kern w:val="0"/>
          <w:sz w:val="24"/>
          <w:szCs w:val="24"/>
          <w:lang w:eastAsia="en-ID"/>
          <w14:ligatures w14:val="none"/>
        </w:rPr>
        <w:t xml:space="preserve">the formal education </w:t>
      </w:r>
      <w:r w:rsidRPr="00567F64" w:rsidR="008B1526">
        <w:rPr>
          <w:rFonts w:ascii="Times New Roman" w:eastAsia="Times New Roman" w:hAnsi="Times New Roman" w:cs="Times New Roman"/>
          <w:kern w:val="0"/>
          <w:sz w:val="24"/>
          <w:szCs w:val="24"/>
          <w:lang w:eastAsia="en-ID"/>
          <w14:ligatures w14:val="none"/>
        </w:rPr>
        <w:t>systems</w:t>
      </w:r>
      <w:r w:rsidRPr="00567F64" w:rsidR="00C43991">
        <w:rPr>
          <w:rFonts w:ascii="Times New Roman" w:eastAsia="Times New Roman" w:hAnsi="Times New Roman" w:cs="Times New Roman"/>
          <w:kern w:val="0"/>
          <w:sz w:val="24"/>
          <w:szCs w:val="24"/>
          <w:lang w:eastAsia="en-ID"/>
          <w14:ligatures w14:val="none"/>
        </w:rPr>
        <w:t>.</w:t>
      </w:r>
    </w:p>
    <w:p w:rsidR="00567F64" w:rsidP="00567F64" w14:paraId="382864F0" w14:textId="77777777">
      <w:pPr>
        <w:pStyle w:val="ListParagraph"/>
        <w:numPr>
          <w:ilvl w:val="2"/>
          <w:numId w:val="63"/>
        </w:numPr>
        <w:spacing w:after="0" w:line="360" w:lineRule="auto"/>
        <w:jc w:val="both"/>
        <w:rPr>
          <w:rFonts w:ascii="Times New Roman" w:eastAsia="Times New Roman" w:hAnsi="Times New Roman" w:cs="Times New Roman"/>
          <w:kern w:val="0"/>
          <w:sz w:val="24"/>
          <w:szCs w:val="24"/>
          <w:lang w:eastAsia="en-ID"/>
          <w14:ligatures w14:val="none"/>
        </w:rPr>
      </w:pPr>
      <w:r w:rsidRPr="00567F64">
        <w:rPr>
          <w:rFonts w:ascii="Times New Roman" w:eastAsia="Times New Roman" w:hAnsi="Times New Roman" w:cs="Times New Roman"/>
          <w:kern w:val="0"/>
          <w:sz w:val="24"/>
          <w:szCs w:val="24"/>
          <w:lang w:eastAsia="en-ID"/>
          <w14:ligatures w14:val="none"/>
        </w:rPr>
        <w:t xml:space="preserve">Non-formal education refers to teaching and learning activities that are conducted outside of the school setting in order to address the educational needs of specific students and to get knowledge, information, training, and direction </w:t>
      </w:r>
      <w:r w:rsidRPr="00567F64">
        <w:rPr>
          <w:rFonts w:ascii="Times New Roman" w:eastAsia="Times New Roman" w:hAnsi="Times New Roman" w:cs="Times New Roman"/>
          <w:kern w:val="0"/>
          <w:sz w:val="24"/>
          <w:szCs w:val="24"/>
          <w:lang w:eastAsia="en-ID"/>
          <w14:ligatures w14:val="none"/>
        </w:rPr>
        <w:fldChar w:fldCharType="begin" w:fldLock="1"/>
      </w:r>
      <w:r w:rsidRPr="00567F64" w:rsidR="00C84EAB">
        <w:rPr>
          <w:rFonts w:ascii="Times New Roman" w:eastAsia="Times New Roman" w:hAnsi="Times New Roman" w:cs="Times New Roman"/>
          <w:kern w:val="0"/>
          <w:sz w:val="24"/>
          <w:szCs w:val="24"/>
          <w:lang w:eastAsia="en-ID"/>
          <w14:ligatures w14:val="none"/>
        </w:rPr>
        <w:instrText>ADDIN CSL_CITATION {"citationItems":[{"id":"ITEM-1","itemData":{"DOI":"10.31327/jee.v5i2.1312","ISSN":"2502-9207","abstract":"The acquisition and learning of English as a Foreign Language differs from that of English as a Second Language. In the EFL setting, it is not sufficient if the teaching and learning processes only depend on formal institution. Because of that, the non-formal education plays an important role to support the processes. This research aims at exploring (1) how Kampung Inggris Kebumen – as one of non-formal educations in Indonesia – was built; (2) what the teaching method used to make the learners in Kampung Inggris Kebumen speak English without any reluctance; and (3) how the learners in Kampung Inggris Kebumen acquire and learn English. This research applies qualitative method i.e. a descriptive case study by means of observation and interviews. The result shows that (1) as one of non-formal institution, Kampung Inggris Kebumen plays a significant important role in the success of English teaching and learning in  Kebumen Regency, in terms of their collaboration with MGMP Sekolah; (2)  Kampung Inggris Kebumen applies the combination of direct method and audio lingual method which are confirmed supportive in the process of acquiring and learning English as a Foreign Language; (3) The students feel that they can decrease their affective filter since the instructors of Kampung Inggris Kebumen use many fun learning activities, provide rich exposures, and intensive time to apply the English in students’ real life. Keywords : acquisition, learning, EFL, non-formal education","author":[{"dropping-particle":"","family":"Rahayu","given":"Dwi Ide","non-dropping-particle":"","parse-names":false,"suffix":""}],"container-title":"Journal of English Education","id":"ITEM-1","issue":"2","issued":{"date-parts":[["2020"]]},"page":"86-94","title":"The Acquisition and Learning of EFL in A Non-formal English Education in Indonesia","type":"article-journal","volume":"5"},"uris":["http://www.mendeley.com/documents/?uuid=bfa4b008-76d4-48e6-8b9e-52640b5808b7"]}],"mendeley":{"formattedCitation":"(Rahayu, 2020)","plainTextFormattedCitation":"(Rahayu, 2020)","previouslyFormattedCitation":"(Rahayu, 2020)"},"properties":{"noteIndex":0},"schema":"https://github.com/citation-style-language/schema/raw/master/csl-citation.json"}</w:instrText>
      </w:r>
      <w:r w:rsidRPr="00567F64">
        <w:rPr>
          <w:rFonts w:ascii="Times New Roman" w:eastAsia="Times New Roman" w:hAnsi="Times New Roman" w:cs="Times New Roman"/>
          <w:kern w:val="0"/>
          <w:sz w:val="24"/>
          <w:szCs w:val="24"/>
          <w:lang w:eastAsia="en-ID"/>
          <w14:ligatures w14:val="none"/>
        </w:rPr>
        <w:fldChar w:fldCharType="separate"/>
      </w:r>
      <w:r w:rsidRPr="00567F64">
        <w:rPr>
          <w:rFonts w:ascii="Times New Roman" w:eastAsia="Times New Roman" w:hAnsi="Times New Roman" w:cs="Times New Roman"/>
          <w:noProof/>
          <w:kern w:val="0"/>
          <w:sz w:val="24"/>
          <w:szCs w:val="24"/>
          <w:lang w:eastAsia="en-ID"/>
          <w14:ligatures w14:val="none"/>
        </w:rPr>
        <w:t>(Rahayu, 2020)</w:t>
      </w:r>
      <w:r w:rsidRPr="00567F64">
        <w:rPr>
          <w:rFonts w:ascii="Times New Roman" w:eastAsia="Times New Roman" w:hAnsi="Times New Roman" w:cs="Times New Roman"/>
          <w:kern w:val="0"/>
          <w:sz w:val="24"/>
          <w:szCs w:val="24"/>
          <w:lang w:eastAsia="en-ID"/>
          <w14:ligatures w14:val="none"/>
        </w:rPr>
        <w:fldChar w:fldCharType="end"/>
      </w:r>
      <w:r w:rsidRPr="00567F64" w:rsidR="00215012">
        <w:rPr>
          <w:rFonts w:ascii="Times New Roman" w:eastAsia="Times New Roman" w:hAnsi="Times New Roman" w:cs="Times New Roman"/>
          <w:kern w:val="0"/>
          <w:sz w:val="24"/>
          <w:szCs w:val="24"/>
          <w:lang w:eastAsia="en-ID"/>
          <w14:ligatures w14:val="none"/>
        </w:rPr>
        <w:t>.</w:t>
      </w:r>
      <w:r w:rsidRPr="00567F64" w:rsidR="00B24FC7">
        <w:rPr>
          <w:rFonts w:ascii="Times New Roman" w:eastAsia="Times New Roman" w:hAnsi="Times New Roman" w:cs="Times New Roman"/>
          <w:kern w:val="0"/>
          <w:sz w:val="24"/>
          <w:szCs w:val="24"/>
          <w:lang w:eastAsia="en-ID"/>
          <w14:ligatures w14:val="none"/>
        </w:rPr>
        <w:t xml:space="preserve"> Non-formal education is scheduled, has a variable timetable and syllabus, is age-neutral, involves the development of professional skills, and is practical and vocational </w:t>
      </w:r>
      <w:r w:rsidRPr="00567F64" w:rsidR="00B24FC7">
        <w:rPr>
          <w:rFonts w:ascii="Times New Roman" w:eastAsia="Times New Roman" w:hAnsi="Times New Roman" w:cs="Times New Roman"/>
          <w:kern w:val="0"/>
          <w:sz w:val="24"/>
          <w:szCs w:val="24"/>
          <w:lang w:eastAsia="en-ID"/>
          <w14:ligatures w14:val="none"/>
        </w:rPr>
        <w:fldChar w:fldCharType="begin" w:fldLock="1"/>
      </w:r>
      <w:r w:rsidRPr="00567F64" w:rsidR="00851286">
        <w:rPr>
          <w:rFonts w:ascii="Times New Roman" w:eastAsia="Times New Roman" w:hAnsi="Times New Roman" w:cs="Times New Roman"/>
          <w:kern w:val="0"/>
          <w:sz w:val="24"/>
          <w:szCs w:val="24"/>
          <w:lang w:eastAsia="en-ID"/>
          <w14:ligatures w14:val="none"/>
        </w:rPr>
        <w:instrText>ADDIN CSL_CITATION {"citationItems":[{"id":"ITEM-1","itemData":{"author":[{"dropping-particle":"","family":"Verma","given":"Aman","non-dropping-particle":"","parse-names":false,"suffix":""},{"dropping-particle":"","family":"Verma","given":"Kapil","non-dropping-particle":"","parse-names":false,"suffix":""},{"dropping-particle":"","family":"Yadav","given":"Vishal Raj","non-dropping-particle":"","parse-names":false,"suffix":""}],"container-title":"Research Gate","id":"ITEM-1","issue":"July","issued":{"date-parts":[["2023"]]},"title":"Education : Meaning , definition &amp; Types","type":"article-journal"},"uris":["http://www.mendeley.com/documents/?uuid=4de7be61-f0a9-4193-81bb-2e7296069014"]}],"mendeley":{"formattedCitation":"(Verma et al., 2023)","plainTextFormattedCitation":"(Verma et al., 2023)","previouslyFormattedCitation":"(Verma et al., 2023)"},"properties":{"noteIndex":0},"schema":"https://github.com/citation-style-language/schema/raw/master/csl-citation.json"}</w:instrText>
      </w:r>
      <w:r w:rsidRPr="00567F64" w:rsidR="00B24FC7">
        <w:rPr>
          <w:rFonts w:ascii="Times New Roman" w:eastAsia="Times New Roman" w:hAnsi="Times New Roman" w:cs="Times New Roman"/>
          <w:kern w:val="0"/>
          <w:sz w:val="24"/>
          <w:szCs w:val="24"/>
          <w:lang w:eastAsia="en-ID"/>
          <w14:ligatures w14:val="none"/>
        </w:rPr>
        <w:fldChar w:fldCharType="separate"/>
      </w:r>
      <w:r w:rsidRPr="00567F64" w:rsidR="00B24FC7">
        <w:rPr>
          <w:rFonts w:ascii="Times New Roman" w:eastAsia="Times New Roman" w:hAnsi="Times New Roman" w:cs="Times New Roman"/>
          <w:noProof/>
          <w:kern w:val="0"/>
          <w:sz w:val="24"/>
          <w:szCs w:val="24"/>
          <w:lang w:eastAsia="en-ID"/>
          <w14:ligatures w14:val="none"/>
        </w:rPr>
        <w:t>(Verma et al., 2023)</w:t>
      </w:r>
      <w:r w:rsidRPr="00567F64" w:rsidR="00B24FC7">
        <w:rPr>
          <w:rFonts w:ascii="Times New Roman" w:eastAsia="Times New Roman" w:hAnsi="Times New Roman" w:cs="Times New Roman"/>
          <w:kern w:val="0"/>
          <w:sz w:val="24"/>
          <w:szCs w:val="24"/>
          <w:lang w:eastAsia="en-ID"/>
          <w14:ligatures w14:val="none"/>
        </w:rPr>
        <w:fldChar w:fldCharType="end"/>
      </w:r>
      <w:r w:rsidRPr="00567F64" w:rsidR="00F134DD">
        <w:rPr>
          <w:rFonts w:ascii="Times New Roman" w:eastAsia="Times New Roman" w:hAnsi="Times New Roman" w:cs="Times New Roman"/>
          <w:kern w:val="0"/>
          <w:sz w:val="24"/>
          <w:szCs w:val="24"/>
          <w:lang w:eastAsia="en-ID"/>
          <w14:ligatures w14:val="none"/>
        </w:rPr>
        <w:t xml:space="preserve">. </w:t>
      </w:r>
      <w:r w:rsidRPr="00567F64" w:rsidR="000F2628">
        <w:rPr>
          <w:rFonts w:ascii="Times New Roman" w:eastAsia="Times New Roman" w:hAnsi="Times New Roman" w:cs="Times New Roman"/>
          <w:kern w:val="0"/>
          <w:sz w:val="24"/>
          <w:szCs w:val="24"/>
          <w:lang w:eastAsia="en-ID"/>
          <w14:ligatures w14:val="none"/>
        </w:rPr>
        <w:t xml:space="preserve">In this research, non-formal education </w:t>
      </w:r>
      <w:r w:rsidRPr="00567F64" w:rsidR="003749F0">
        <w:rPr>
          <w:rFonts w:ascii="Times New Roman" w:eastAsia="Times New Roman" w:hAnsi="Times New Roman" w:cs="Times New Roman"/>
          <w:kern w:val="0"/>
          <w:sz w:val="24"/>
          <w:szCs w:val="24"/>
          <w:lang w:eastAsia="en-ID"/>
          <w14:ligatures w14:val="none"/>
        </w:rPr>
        <w:t>means</w:t>
      </w:r>
      <w:r w:rsidRPr="00567F64" w:rsidR="000F2628">
        <w:rPr>
          <w:rFonts w:ascii="Times New Roman" w:eastAsia="Times New Roman" w:hAnsi="Times New Roman" w:cs="Times New Roman"/>
          <w:kern w:val="0"/>
          <w:sz w:val="24"/>
          <w:szCs w:val="24"/>
          <w:lang w:eastAsia="en-ID"/>
          <w14:ligatures w14:val="none"/>
        </w:rPr>
        <w:t xml:space="preserve"> </w:t>
      </w:r>
      <w:r w:rsidRPr="00567F64" w:rsidR="00D2793D">
        <w:rPr>
          <w:rFonts w:ascii="Times New Roman" w:eastAsia="Times New Roman" w:hAnsi="Times New Roman" w:cs="Times New Roman"/>
          <w:kern w:val="0"/>
          <w:sz w:val="24"/>
          <w:szCs w:val="24"/>
          <w:lang w:eastAsia="en-ID"/>
          <w14:ligatures w14:val="none"/>
        </w:rPr>
        <w:t>English courses</w:t>
      </w:r>
      <w:r w:rsidRPr="00567F64" w:rsidR="00AD2A6D">
        <w:rPr>
          <w:rFonts w:ascii="Times New Roman" w:eastAsia="Times New Roman" w:hAnsi="Times New Roman" w:cs="Times New Roman"/>
          <w:kern w:val="0"/>
          <w:sz w:val="24"/>
          <w:szCs w:val="24"/>
          <w:lang w:eastAsia="en-ID"/>
          <w14:ligatures w14:val="none"/>
        </w:rPr>
        <w:t>.</w:t>
      </w:r>
    </w:p>
    <w:p w:rsidR="00567F64" w:rsidP="00567F64" w14:paraId="7A715BC6" w14:textId="77777777">
      <w:pPr>
        <w:pStyle w:val="ListParagraph"/>
        <w:numPr>
          <w:ilvl w:val="2"/>
          <w:numId w:val="63"/>
        </w:numPr>
        <w:spacing w:after="0" w:line="360" w:lineRule="auto"/>
        <w:jc w:val="both"/>
        <w:rPr>
          <w:rFonts w:ascii="Times New Roman" w:eastAsia="Times New Roman" w:hAnsi="Times New Roman" w:cs="Times New Roman"/>
          <w:kern w:val="0"/>
          <w:sz w:val="24"/>
          <w:szCs w:val="24"/>
          <w:lang w:eastAsia="en-ID"/>
          <w14:ligatures w14:val="none"/>
        </w:rPr>
      </w:pPr>
      <w:r w:rsidRPr="00567F64">
        <w:rPr>
          <w:rFonts w:ascii="Times New Roman" w:eastAsia="Times New Roman" w:hAnsi="Times New Roman" w:cs="Times New Roman"/>
          <w:kern w:val="0"/>
          <w:sz w:val="24"/>
          <w:szCs w:val="24"/>
          <w:lang w:eastAsia="en-ID"/>
          <w14:ligatures w14:val="none"/>
        </w:rPr>
        <w:t xml:space="preserve">Perception, which starts with the process of receiving, organizing, and ends with interpreting or translating, is a state in which a stimulus can capture and pay attention to an object so that it affects behavior that varies from person to person depending on their knowledge and experience </w:t>
      </w:r>
      <w:r w:rsidRPr="00567F64">
        <w:rPr>
          <w:rFonts w:ascii="Times New Roman" w:eastAsia="Times New Roman" w:hAnsi="Times New Roman" w:cs="Times New Roman"/>
          <w:kern w:val="0"/>
          <w:sz w:val="24"/>
          <w:szCs w:val="24"/>
          <w:lang w:eastAsia="en-ID"/>
          <w14:ligatures w14:val="none"/>
        </w:rPr>
        <w:fldChar w:fldCharType="begin" w:fldLock="1"/>
      </w:r>
      <w:r w:rsidRPr="00567F64">
        <w:rPr>
          <w:rFonts w:ascii="Times New Roman" w:eastAsia="Times New Roman" w:hAnsi="Times New Roman" w:cs="Times New Roman"/>
          <w:kern w:val="0"/>
          <w:sz w:val="24"/>
          <w:szCs w:val="24"/>
          <w:lang w:eastAsia="en-ID"/>
          <w14:ligatures w14:val="none"/>
        </w:rPr>
        <w:instrText>ADDIN CSL_CITATION {"citationItems":[{"id":"ITEM-1","itemData":{"DOI":"10.20961/ddi.v9i1.49040","ISSN":"2337-8786","abstract":"The goal of this research is to know how is PGSD  FKIP UNS students perception about yhe importance of English lesson in elementary school in this globalization era. This research are included by qualitative research. The research data are obtained from questionnaries, interviews and document analysis. Then, calculated by using validity and triangulation. The result of this research are most of them having an opinion yhat English lessons in elementary school in globalization era is an important things to learn. Other than that, English should be learned in elementary school because in this era english are used in ecery part of life even if on a severe things. Student in elementary school are suitable to learn about grammar and vocabulary, so in the next step they are able to learn it more","author":[{"dropping-particle":"","family":"Emilia","given":"Iveb Rizky","non-dropping-particle":"","parse-names":false,"suffix":""},{"dropping-particle":"","family":"Wahyuningsih","given":"Siti","non-dropping-particle":"","parse-names":false,"suffix":""},{"dropping-particle":"","family":"Suharno","given":"Suharno","non-dropping-particle":"","parse-names":false,"suffix":""}],"container-title":"Didaktika Dwija Indria","id":"ITEM-1","issue":"1","issued":{"date-parts":[["2021"]]},"page":"66-69","title":"Persepsi mahasiswa pgsd terhadap pentingnya mata pelajaran bahasa inggris bagi siswa sekolah dasar di era globalisasi","type":"article-journal","volume":"9"},"uris":["http://www.mendeley.com/documents/?uuid=2a0af955-3867-45a7-b9ab-0e825fe682a5"]}],"mendeley":{"formattedCitation":"(Emilia et al., 2021)","plainTextFormattedCitation":"(Emilia et al., 2021)","previouslyFormattedCitation":"(Emilia et al., 2021)"},"properties":{"noteIndex":0},"schema":"https://github.com/citation-style-language/schema/raw/master/csl-citation.json"}</w:instrText>
      </w:r>
      <w:r w:rsidRPr="00567F64">
        <w:rPr>
          <w:rFonts w:ascii="Times New Roman" w:eastAsia="Times New Roman" w:hAnsi="Times New Roman" w:cs="Times New Roman"/>
          <w:kern w:val="0"/>
          <w:sz w:val="24"/>
          <w:szCs w:val="24"/>
          <w:lang w:eastAsia="en-ID"/>
          <w14:ligatures w14:val="none"/>
        </w:rPr>
        <w:fldChar w:fldCharType="separate"/>
      </w:r>
      <w:r w:rsidRPr="00567F64">
        <w:rPr>
          <w:rFonts w:ascii="Times New Roman" w:eastAsia="Times New Roman" w:hAnsi="Times New Roman" w:cs="Times New Roman"/>
          <w:noProof/>
          <w:kern w:val="0"/>
          <w:sz w:val="24"/>
          <w:szCs w:val="24"/>
          <w:lang w:eastAsia="en-ID"/>
          <w14:ligatures w14:val="none"/>
        </w:rPr>
        <w:t>(Emilia et al., 2021)</w:t>
      </w:r>
      <w:r w:rsidRPr="00567F64">
        <w:rPr>
          <w:rFonts w:ascii="Times New Roman" w:eastAsia="Times New Roman" w:hAnsi="Times New Roman" w:cs="Times New Roman"/>
          <w:kern w:val="0"/>
          <w:sz w:val="24"/>
          <w:szCs w:val="24"/>
          <w:lang w:eastAsia="en-ID"/>
          <w14:ligatures w14:val="none"/>
        </w:rPr>
        <w:fldChar w:fldCharType="end"/>
      </w:r>
      <w:r w:rsidRPr="00567F64">
        <w:rPr>
          <w:rFonts w:ascii="Times New Roman" w:eastAsia="Times New Roman" w:hAnsi="Times New Roman" w:cs="Times New Roman"/>
          <w:kern w:val="0"/>
          <w:sz w:val="24"/>
          <w:szCs w:val="24"/>
          <w:lang w:eastAsia="en-ID"/>
          <w14:ligatures w14:val="none"/>
        </w:rPr>
        <w:t xml:space="preserve">. There are two types of factors that influence perception: internal factors, which include physiological conditions, attention and experience, memory, and mood, and external factors, which include stimulus and environment </w:t>
      </w:r>
      <w:r w:rsidRPr="00567F64">
        <w:rPr>
          <w:rFonts w:ascii="Times New Roman" w:eastAsia="Times New Roman" w:hAnsi="Times New Roman" w:cs="Times New Roman"/>
          <w:kern w:val="0"/>
          <w:sz w:val="24"/>
          <w:szCs w:val="24"/>
          <w:lang w:eastAsia="en-ID"/>
          <w14:ligatures w14:val="none"/>
        </w:rPr>
        <w:fldChar w:fldCharType="begin" w:fldLock="1"/>
      </w:r>
      <w:r w:rsidRPr="00567F64" w:rsidR="002633D3">
        <w:rPr>
          <w:rFonts w:ascii="Times New Roman" w:eastAsia="Times New Roman" w:hAnsi="Times New Roman" w:cs="Times New Roman"/>
          <w:kern w:val="0"/>
          <w:sz w:val="24"/>
          <w:szCs w:val="24"/>
          <w:lang w:eastAsia="en-ID"/>
          <w14:ligatures w14:val="none"/>
        </w:rPr>
        <w:instrText>ADDIN CSL_CITATION {"citationItems":[{"id":"ITEM-1","itemData":{"DOI":"10.20961/ddi.v9i1.49040","ISSN":"2337-8786","abstract":"The goal of this research is to know how is PGSD  FKIP UNS students perception about yhe importance of English lesson in elementary school in this globalization era. This research are included by qualitative research. The research data are obtained from questionnaries, interviews and document analysis. Then, calculated by using validity and triangulation. The result of this research are most of them having an opinion yhat English lessons in elementary school in globalization era is an important things to learn. Other than that, English should be learned in elementary school because in this era english are used in ecery part of life even if on a severe things. Student in elementary school are suitable to learn about grammar and vocabulary, so in the next step they are able to learn it more","author":[{"dropping-particle":"","family":"Emilia","given":"Iveb Rizky","non-dropping-particle":"","parse-names":false,"suffix":""},{"dropping-particle":"","family":"Wahyuningsih","given":"Siti","non-dropping-particle":"","parse-names":false,"suffix":""},{"dropping-particle":"","family":"Suharno","given":"Suharno","non-dropping-particle":"","parse-names":false,"suffix":""}],"container-title":"Didaktika Dwija Indria","id":"ITEM-1","issue":"1","issued":{"date-parts":[["2021"]]},"page":"66-69","title":"Persepsi mahasiswa pgsd terhadap pentingnya mata pelajaran bahasa inggris bagi siswa sekolah dasar di era globalisasi","type":"article-journal","volume":"9"},"uris":["http://www.mendeley.com/documents/?uuid=2a0af955-3867-45a7-b9ab-0e825fe682a5"]}],"mendeley":{"formattedCitation":"(Emilia et al., 2021)","plainTextFormattedCitation":"(Emilia et al., 2021)","previouslyFormattedCitation":"(Emilia et al., 2021)"},"properties":{"noteIndex":0},"schema":"https://github.com/citation-style-language/schema/raw/master/csl-citation.json"}</w:instrText>
      </w:r>
      <w:r w:rsidRPr="00567F64">
        <w:rPr>
          <w:rFonts w:ascii="Times New Roman" w:eastAsia="Times New Roman" w:hAnsi="Times New Roman" w:cs="Times New Roman"/>
          <w:kern w:val="0"/>
          <w:sz w:val="24"/>
          <w:szCs w:val="24"/>
          <w:lang w:eastAsia="en-ID"/>
          <w14:ligatures w14:val="none"/>
        </w:rPr>
        <w:fldChar w:fldCharType="separate"/>
      </w:r>
      <w:r w:rsidRPr="00567F64">
        <w:rPr>
          <w:rFonts w:ascii="Times New Roman" w:eastAsia="Times New Roman" w:hAnsi="Times New Roman" w:cs="Times New Roman"/>
          <w:noProof/>
          <w:kern w:val="0"/>
          <w:sz w:val="24"/>
          <w:szCs w:val="24"/>
          <w:lang w:eastAsia="en-ID"/>
          <w14:ligatures w14:val="none"/>
        </w:rPr>
        <w:t>(Emilia et al., 2021)</w:t>
      </w:r>
      <w:r w:rsidRPr="00567F64">
        <w:rPr>
          <w:rFonts w:ascii="Times New Roman" w:eastAsia="Times New Roman" w:hAnsi="Times New Roman" w:cs="Times New Roman"/>
          <w:kern w:val="0"/>
          <w:sz w:val="24"/>
          <w:szCs w:val="24"/>
          <w:lang w:eastAsia="en-ID"/>
          <w14:ligatures w14:val="none"/>
        </w:rPr>
        <w:fldChar w:fldCharType="end"/>
      </w:r>
      <w:r w:rsidRPr="00567F64">
        <w:rPr>
          <w:rFonts w:ascii="Times New Roman" w:eastAsia="Times New Roman" w:hAnsi="Times New Roman" w:cs="Times New Roman"/>
          <w:kern w:val="0"/>
          <w:sz w:val="24"/>
          <w:szCs w:val="24"/>
          <w:lang w:eastAsia="en-ID"/>
          <w14:ligatures w14:val="none"/>
        </w:rPr>
        <w:t>.</w:t>
      </w:r>
      <w:r w:rsidRPr="00567F64" w:rsidR="009E6986">
        <w:rPr>
          <w:rFonts w:ascii="Times New Roman" w:eastAsia="Times New Roman" w:hAnsi="Times New Roman" w:cs="Times New Roman"/>
          <w:kern w:val="0"/>
          <w:sz w:val="24"/>
          <w:szCs w:val="24"/>
          <w:lang w:eastAsia="en-ID"/>
          <w14:ligatures w14:val="none"/>
        </w:rPr>
        <w:t xml:space="preserve"> </w:t>
      </w:r>
      <w:r w:rsidRPr="00567F64" w:rsidR="00AD2A6D">
        <w:rPr>
          <w:rFonts w:ascii="Times New Roman" w:eastAsia="Times New Roman" w:hAnsi="Times New Roman" w:cs="Times New Roman"/>
          <w:kern w:val="0"/>
          <w:sz w:val="24"/>
          <w:szCs w:val="24"/>
          <w:lang w:eastAsia="en-ID"/>
          <w14:ligatures w14:val="none"/>
        </w:rPr>
        <w:t>In this context</w:t>
      </w:r>
      <w:r w:rsidRPr="00567F64" w:rsidR="009E6986">
        <w:rPr>
          <w:rFonts w:ascii="Times New Roman" w:eastAsia="Times New Roman" w:hAnsi="Times New Roman" w:cs="Times New Roman"/>
          <w:kern w:val="0"/>
          <w:sz w:val="24"/>
          <w:szCs w:val="24"/>
          <w:lang w:eastAsia="en-ID"/>
          <w14:ligatures w14:val="none"/>
        </w:rPr>
        <w:t>, students’ perception is the students statement based on their knowledge and experience</w:t>
      </w:r>
      <w:r w:rsidRPr="00567F64" w:rsidR="00E11110">
        <w:rPr>
          <w:rFonts w:ascii="Times New Roman" w:eastAsia="Times New Roman" w:hAnsi="Times New Roman" w:cs="Times New Roman"/>
          <w:kern w:val="0"/>
          <w:sz w:val="24"/>
          <w:szCs w:val="24"/>
          <w:lang w:eastAsia="en-ID"/>
          <w14:ligatures w14:val="none"/>
        </w:rPr>
        <w:t>.</w:t>
      </w:r>
    </w:p>
    <w:p w:rsidR="00A036E2" w:rsidRPr="00567F64" w:rsidP="00567F64" w14:paraId="5698858C" w14:textId="59B7C79B">
      <w:pPr>
        <w:pStyle w:val="ListParagraph"/>
        <w:numPr>
          <w:ilvl w:val="2"/>
          <w:numId w:val="63"/>
        </w:numPr>
        <w:spacing w:after="0" w:line="360" w:lineRule="auto"/>
        <w:jc w:val="both"/>
        <w:rPr>
          <w:rFonts w:ascii="Times New Roman" w:eastAsia="Times New Roman" w:hAnsi="Times New Roman" w:cs="Times New Roman"/>
          <w:kern w:val="0"/>
          <w:sz w:val="24"/>
          <w:szCs w:val="24"/>
          <w:lang w:eastAsia="en-ID"/>
          <w14:ligatures w14:val="none"/>
        </w:rPr>
      </w:pPr>
      <w:r w:rsidRPr="00567F64">
        <w:rPr>
          <w:rFonts w:ascii="Times New Roman" w:eastAsia="Times New Roman" w:hAnsi="Times New Roman" w:cs="Times New Roman"/>
          <w:kern w:val="0"/>
          <w:sz w:val="24"/>
          <w:szCs w:val="24"/>
          <w:lang w:eastAsia="en-ID"/>
          <w14:ligatures w14:val="none"/>
        </w:rPr>
        <w:t xml:space="preserve">A method was defined as a comprehensive strategy for the methodical delivery of a language course using a chosen methodology </w:t>
      </w:r>
      <w:r w:rsidRPr="00567F64" w:rsidR="009E6986">
        <w:rPr>
          <w:rFonts w:ascii="Times New Roman" w:eastAsia="Times New Roman" w:hAnsi="Times New Roman" w:cs="Times New Roman"/>
          <w:kern w:val="0"/>
          <w:sz w:val="24"/>
          <w:szCs w:val="24"/>
          <w:lang w:eastAsia="en-ID"/>
          <w14:ligatures w14:val="none"/>
        </w:rPr>
        <w:t xml:space="preserve"> </w:t>
      </w:r>
      <w:r w:rsidRPr="00567F64" w:rsidR="009E6986">
        <w:rPr>
          <w:rFonts w:ascii="Times New Roman" w:eastAsia="Times New Roman" w:hAnsi="Times New Roman" w:cs="Times New Roman"/>
          <w:kern w:val="0"/>
          <w:sz w:val="24"/>
          <w:szCs w:val="24"/>
          <w:lang w:eastAsia="en-ID"/>
          <w14:ligatures w14:val="none"/>
        </w:rPr>
        <w:fldChar w:fldCharType="begin" w:fldLock="1"/>
      </w:r>
      <w:r w:rsidRPr="00567F64" w:rsidR="009E6986">
        <w:rPr>
          <w:rFonts w:ascii="Times New Roman" w:eastAsia="Times New Roman" w:hAnsi="Times New Roman" w:cs="Times New Roman"/>
          <w:kern w:val="0"/>
          <w:sz w:val="24"/>
          <w:szCs w:val="24"/>
          <w:lang w:eastAsia="en-ID"/>
          <w14:ligatures w14:val="none"/>
        </w:rPr>
        <w:instrText>ADDIN CSL_CITATION {"citationItems":[{"id":"ITEM-1","itemData":{"ISBN":"9780133925852","author":[{"dropping-particle":"","family":"Brown","given":"H Douglas","non-dropping-particle":"","parse-names":false,"suffix":""},{"dropping-particle":"","family":"Lee","given":"Heekyeong","non-dropping-particle":"","parse-names":false,"suffix":""}],"edition":"fourth","id":"ITEM-1","issued":{"date-parts":[["2015"]]},"publisher":"PEARSON","publisher-place":"United States of America Library","title":"TEACHING by PRINCIPLES An Interactive Approach to Language Pedagogy","type":"book"},"uris":["http://www.mendeley.com/documents/?uuid=6f6fe00a-d6e1-42fb-9277-9df116d2a856"]}],"mendeley":{"formattedCitation":"(Brown &amp; Lee, 2015)","plainTextFormattedCitation":"(Brown &amp; Lee, 2015)","previouslyFormattedCitation":"(Brown &amp; Lee, 2015)"},"properties":{"noteIndex":0},"schema":"https://github.com/citation-style-language/schema/raw/master/csl-citation.json"}</w:instrText>
      </w:r>
      <w:r w:rsidRPr="00567F64" w:rsidR="009E6986">
        <w:rPr>
          <w:rFonts w:ascii="Times New Roman" w:eastAsia="Times New Roman" w:hAnsi="Times New Roman" w:cs="Times New Roman"/>
          <w:kern w:val="0"/>
          <w:sz w:val="24"/>
          <w:szCs w:val="24"/>
          <w:lang w:eastAsia="en-ID"/>
          <w14:ligatures w14:val="none"/>
        </w:rPr>
        <w:fldChar w:fldCharType="separate"/>
      </w:r>
      <w:r w:rsidRPr="00567F64" w:rsidR="009E6986">
        <w:rPr>
          <w:rFonts w:ascii="Times New Roman" w:eastAsia="Times New Roman" w:hAnsi="Times New Roman" w:cs="Times New Roman"/>
          <w:noProof/>
          <w:kern w:val="0"/>
          <w:sz w:val="24"/>
          <w:szCs w:val="24"/>
          <w:lang w:eastAsia="en-ID"/>
          <w14:ligatures w14:val="none"/>
        </w:rPr>
        <w:t xml:space="preserve">(Brown &amp; </w:t>
      </w:r>
      <w:r w:rsidRPr="00567F64" w:rsidR="009E6986">
        <w:rPr>
          <w:rFonts w:ascii="Times New Roman" w:eastAsia="Times New Roman" w:hAnsi="Times New Roman" w:cs="Times New Roman"/>
          <w:noProof/>
          <w:kern w:val="0"/>
          <w:sz w:val="24"/>
          <w:szCs w:val="24"/>
          <w:lang w:eastAsia="en-ID"/>
          <w14:ligatures w14:val="none"/>
        </w:rPr>
        <w:t>Lee, 2015)</w:t>
      </w:r>
      <w:r w:rsidRPr="00567F64" w:rsidR="009E6986">
        <w:rPr>
          <w:rFonts w:ascii="Times New Roman" w:eastAsia="Times New Roman" w:hAnsi="Times New Roman" w:cs="Times New Roman"/>
          <w:kern w:val="0"/>
          <w:sz w:val="24"/>
          <w:szCs w:val="24"/>
          <w:lang w:eastAsia="en-ID"/>
          <w14:ligatures w14:val="none"/>
        </w:rPr>
        <w:fldChar w:fldCharType="end"/>
      </w:r>
      <w:r w:rsidRPr="00567F64" w:rsidR="009E6986">
        <w:rPr>
          <w:rFonts w:ascii="Times New Roman" w:eastAsia="Times New Roman" w:hAnsi="Times New Roman" w:cs="Times New Roman"/>
          <w:kern w:val="0"/>
          <w:sz w:val="24"/>
          <w:szCs w:val="24"/>
          <w:lang w:eastAsia="en-ID"/>
          <w14:ligatures w14:val="none"/>
        </w:rPr>
        <w:t>.</w:t>
      </w:r>
      <w:r w:rsidRPr="00567F64" w:rsidR="00700004">
        <w:rPr>
          <w:rFonts w:ascii="Times New Roman" w:eastAsia="Times New Roman" w:hAnsi="Times New Roman" w:cs="Times New Roman"/>
          <w:kern w:val="0"/>
          <w:sz w:val="24"/>
          <w:szCs w:val="24"/>
          <w:lang w:eastAsia="en-ID"/>
          <w14:ligatures w14:val="none"/>
        </w:rPr>
        <w:t xml:space="preserve"> </w:t>
      </w:r>
      <w:r w:rsidRPr="00567F64" w:rsidR="00392B4E">
        <w:rPr>
          <w:rFonts w:ascii="Times New Roman" w:eastAsia="Times New Roman" w:hAnsi="Times New Roman" w:cs="Times New Roman"/>
          <w:kern w:val="0"/>
          <w:sz w:val="24"/>
          <w:szCs w:val="24"/>
          <w:lang w:eastAsia="en-ID"/>
          <w14:ligatures w14:val="none"/>
        </w:rPr>
        <w:t>Methods often identify instructor and student roles, language and subject-matter objectives, sequencing, and materials</w:t>
      </w:r>
      <w:r w:rsidRPr="00567F64">
        <w:rPr>
          <w:rFonts w:ascii="Times New Roman" w:eastAsia="Times New Roman" w:hAnsi="Times New Roman" w:cs="Times New Roman"/>
          <w:kern w:val="0"/>
          <w:sz w:val="24"/>
          <w:szCs w:val="24"/>
          <w:lang w:eastAsia="en-ID"/>
          <w14:ligatures w14:val="none"/>
        </w:rPr>
        <w:t xml:space="preserve"> </w:t>
      </w:r>
      <w:r w:rsidRPr="00567F64">
        <w:rPr>
          <w:rFonts w:ascii="Times New Roman" w:eastAsia="Times New Roman" w:hAnsi="Times New Roman" w:cs="Times New Roman"/>
          <w:kern w:val="0"/>
          <w:sz w:val="24"/>
          <w:szCs w:val="24"/>
          <w:lang w:eastAsia="en-ID"/>
          <w14:ligatures w14:val="none"/>
        </w:rPr>
        <w:fldChar w:fldCharType="begin" w:fldLock="1"/>
      </w:r>
      <w:r w:rsidRPr="00567F64" w:rsidR="00302B14">
        <w:rPr>
          <w:rFonts w:ascii="Times New Roman" w:eastAsia="Times New Roman" w:hAnsi="Times New Roman" w:cs="Times New Roman"/>
          <w:kern w:val="0"/>
          <w:sz w:val="24"/>
          <w:szCs w:val="24"/>
          <w:lang w:eastAsia="en-ID"/>
          <w14:ligatures w14:val="none"/>
        </w:rPr>
        <w:instrText>ADDIN CSL_CITATION {"citationItems":[{"id":"ITEM-1","itemData":{"ISBN":"9780133925852","author":[{"dropping-particle":"","family":"Brown","given":"H Douglas","non-dropping-particle":"","parse-names":false,"suffix":""},{"dropping-particle":"","family":"Lee","given":"Heekyeong","non-dropping-particle":"","parse-names":false,"suffix":""}],"edition":"fourth","id":"ITEM-1","issued":{"date-parts":[["2015"]]},"publisher":"PEARSON","publisher-place":"United States of America Library","title":"TEACHING by PRINCIPLES An Interactive Approach to Language Pedagogy","type":"book"},"uris":["http://www.mendeley.com/documents/?uuid=6f6fe00a-d6e1-42fb-9277-9df116d2a856"]}],"mendeley":{"formattedCitation":"(Brown &amp; Lee, 2015)","plainTextFormattedCitation":"(Brown &amp; Lee, 2015)","previouslyFormattedCitation":"(Brown &amp; Lee, 2015)"},"properties":{"noteIndex":0},"schema":"https://github.com/citation-style-language/schema/raw/master/csl-citation.json"}</w:instrText>
      </w:r>
      <w:r w:rsidRPr="00567F64">
        <w:rPr>
          <w:rFonts w:ascii="Times New Roman" w:eastAsia="Times New Roman" w:hAnsi="Times New Roman" w:cs="Times New Roman"/>
          <w:kern w:val="0"/>
          <w:sz w:val="24"/>
          <w:szCs w:val="24"/>
          <w:lang w:eastAsia="en-ID"/>
          <w14:ligatures w14:val="none"/>
        </w:rPr>
        <w:fldChar w:fldCharType="separate"/>
      </w:r>
      <w:r w:rsidRPr="00567F64">
        <w:rPr>
          <w:rFonts w:ascii="Times New Roman" w:eastAsia="Times New Roman" w:hAnsi="Times New Roman" w:cs="Times New Roman"/>
          <w:noProof/>
          <w:kern w:val="0"/>
          <w:sz w:val="24"/>
          <w:szCs w:val="24"/>
          <w:lang w:eastAsia="en-ID"/>
          <w14:ligatures w14:val="none"/>
        </w:rPr>
        <w:t>(Brown &amp; Lee, 2015)</w:t>
      </w:r>
      <w:r w:rsidRPr="00567F64">
        <w:rPr>
          <w:rFonts w:ascii="Times New Roman" w:eastAsia="Times New Roman" w:hAnsi="Times New Roman" w:cs="Times New Roman"/>
          <w:kern w:val="0"/>
          <w:sz w:val="24"/>
          <w:szCs w:val="24"/>
          <w:lang w:eastAsia="en-ID"/>
          <w14:ligatures w14:val="none"/>
        </w:rPr>
        <w:fldChar w:fldCharType="end"/>
      </w:r>
      <w:r w:rsidRPr="00567F64">
        <w:rPr>
          <w:rFonts w:ascii="Times New Roman" w:eastAsia="Times New Roman" w:hAnsi="Times New Roman" w:cs="Times New Roman"/>
          <w:kern w:val="0"/>
          <w:sz w:val="24"/>
          <w:szCs w:val="24"/>
          <w:lang w:eastAsia="en-ID"/>
          <w14:ligatures w14:val="none"/>
        </w:rPr>
        <w:t>. M</w:t>
      </w:r>
      <w:r w:rsidRPr="00567F64" w:rsidR="00392B4E">
        <w:rPr>
          <w:rFonts w:ascii="Times New Roman" w:eastAsia="Times New Roman" w:hAnsi="Times New Roman" w:cs="Times New Roman"/>
          <w:kern w:val="0"/>
          <w:sz w:val="24"/>
          <w:szCs w:val="24"/>
          <w:lang w:eastAsia="en-ID"/>
          <w14:ligatures w14:val="none"/>
        </w:rPr>
        <w:t>ethods are a collection of classroom standards for achieving linguistic objectives</w:t>
      </w:r>
      <w:r w:rsidRPr="00567F64">
        <w:rPr>
          <w:rFonts w:ascii="Times New Roman" w:eastAsia="Times New Roman" w:hAnsi="Times New Roman" w:cs="Times New Roman"/>
          <w:kern w:val="0"/>
          <w:sz w:val="24"/>
          <w:szCs w:val="24"/>
          <w:lang w:eastAsia="en-ID"/>
          <w14:ligatures w14:val="none"/>
        </w:rPr>
        <w:t xml:space="preserve"> </w:t>
      </w:r>
      <w:r w:rsidRPr="00567F64">
        <w:rPr>
          <w:rFonts w:ascii="Times New Roman" w:eastAsia="Times New Roman" w:hAnsi="Times New Roman" w:cs="Times New Roman"/>
          <w:kern w:val="0"/>
          <w:sz w:val="24"/>
          <w:szCs w:val="24"/>
          <w:lang w:eastAsia="en-ID"/>
          <w14:ligatures w14:val="none"/>
        </w:rPr>
        <w:fldChar w:fldCharType="begin" w:fldLock="1"/>
      </w:r>
      <w:r w:rsidRPr="00567F64">
        <w:rPr>
          <w:rFonts w:ascii="Times New Roman" w:eastAsia="Times New Roman" w:hAnsi="Times New Roman" w:cs="Times New Roman"/>
          <w:kern w:val="0"/>
          <w:sz w:val="24"/>
          <w:szCs w:val="24"/>
          <w:lang w:eastAsia="en-ID"/>
          <w14:ligatures w14:val="none"/>
        </w:rPr>
        <w:instrText>ADDIN CSL_CITATION {"citationItems":[{"id":"ITEM-1","itemData":{"ISBN":"9780133925852","author":[{"dropping-particle":"","family":"Brown","given":"H Douglas","non-dropping-particle":"","parse-names":false,"suffix":""},{"dropping-particle":"","family":"Lee","given":"Heekyeong","non-dropping-particle":"","parse-names":false,"suffix":""}],"edition":"fourth","id":"ITEM-1","issued":{"date-parts":[["2015"]]},"publisher":"PEARSON","publisher-place":"United States of America Library","title":"TEACHING by PRINCIPLES An Interactive Approach to Language Pedagogy","type":"book"},"uris":["http://www.mendeley.com/documents/?uuid=6f6fe00a-d6e1-42fb-9277-9df116d2a856"]}],"mendeley":{"formattedCitation":"(Brown &amp; Lee, 2015)","plainTextFormattedCitation":"(Brown &amp; Lee, 2015)","previouslyFormattedCitation":"(Brown &amp; Lee, 2015)"},"properties":{"noteIndex":0},"schema":"https://github.com/citation-style-language/schema/raw/master/csl-citation.json"}</w:instrText>
      </w:r>
      <w:r w:rsidRPr="00567F64">
        <w:rPr>
          <w:rFonts w:ascii="Times New Roman" w:eastAsia="Times New Roman" w:hAnsi="Times New Roman" w:cs="Times New Roman"/>
          <w:kern w:val="0"/>
          <w:sz w:val="24"/>
          <w:szCs w:val="24"/>
          <w:lang w:eastAsia="en-ID"/>
          <w14:ligatures w14:val="none"/>
        </w:rPr>
        <w:fldChar w:fldCharType="separate"/>
      </w:r>
      <w:r w:rsidRPr="00567F64">
        <w:rPr>
          <w:rFonts w:ascii="Times New Roman" w:eastAsia="Times New Roman" w:hAnsi="Times New Roman" w:cs="Times New Roman"/>
          <w:noProof/>
          <w:kern w:val="0"/>
          <w:sz w:val="24"/>
          <w:szCs w:val="24"/>
          <w:lang w:eastAsia="en-ID"/>
          <w14:ligatures w14:val="none"/>
        </w:rPr>
        <w:t>(Brown &amp; Lee, 2015)</w:t>
      </w:r>
      <w:r w:rsidRPr="00567F64">
        <w:rPr>
          <w:rFonts w:ascii="Times New Roman" w:eastAsia="Times New Roman" w:hAnsi="Times New Roman" w:cs="Times New Roman"/>
          <w:kern w:val="0"/>
          <w:sz w:val="24"/>
          <w:szCs w:val="24"/>
          <w:lang w:eastAsia="en-ID"/>
          <w14:ligatures w14:val="none"/>
        </w:rPr>
        <w:fldChar w:fldCharType="end"/>
      </w:r>
      <w:r w:rsidRPr="00567F64">
        <w:rPr>
          <w:rFonts w:ascii="Times New Roman" w:eastAsia="Times New Roman" w:hAnsi="Times New Roman" w:cs="Times New Roman"/>
          <w:kern w:val="0"/>
          <w:sz w:val="24"/>
          <w:szCs w:val="24"/>
          <w:lang w:eastAsia="en-ID"/>
          <w14:ligatures w14:val="none"/>
        </w:rPr>
        <w:t>.</w:t>
      </w:r>
      <w:r w:rsidRPr="00567F64" w:rsidR="00392B4E">
        <w:rPr>
          <w:rFonts w:ascii="Times New Roman" w:eastAsia="Times New Roman" w:hAnsi="Times New Roman" w:cs="Times New Roman"/>
          <w:kern w:val="0"/>
          <w:sz w:val="24"/>
          <w:szCs w:val="24"/>
          <w:lang w:eastAsia="en-ID"/>
          <w14:ligatures w14:val="none"/>
        </w:rPr>
        <w:t xml:space="preserve"> </w:t>
      </w:r>
      <w:r w:rsidRPr="00567F64" w:rsidR="00700004">
        <w:rPr>
          <w:rFonts w:ascii="Times New Roman" w:eastAsia="Times New Roman" w:hAnsi="Times New Roman" w:cs="Times New Roman"/>
          <w:kern w:val="0"/>
          <w:sz w:val="24"/>
          <w:szCs w:val="24"/>
          <w:lang w:eastAsia="en-ID"/>
          <w14:ligatures w14:val="none"/>
        </w:rPr>
        <w:t xml:space="preserve">So, English Teaching Method is defined as a comprehensive strategy for the delivery of English language materials </w:t>
      </w:r>
      <w:r w:rsidRPr="00567F64">
        <w:rPr>
          <w:rFonts w:ascii="Times New Roman" w:eastAsia="Times New Roman" w:hAnsi="Times New Roman" w:cs="Times New Roman"/>
          <w:kern w:val="0"/>
          <w:sz w:val="24"/>
          <w:szCs w:val="24"/>
          <w:lang w:eastAsia="en-ID"/>
          <w14:ligatures w14:val="none"/>
        </w:rPr>
        <w:t xml:space="preserve">by </w:t>
      </w:r>
      <w:r w:rsidRPr="00567F64" w:rsidR="00700004">
        <w:rPr>
          <w:rFonts w:ascii="Times New Roman" w:eastAsia="Times New Roman" w:hAnsi="Times New Roman" w:cs="Times New Roman"/>
          <w:kern w:val="0"/>
          <w:sz w:val="24"/>
          <w:szCs w:val="24"/>
          <w:lang w:eastAsia="en-ID"/>
          <w14:ligatures w14:val="none"/>
        </w:rPr>
        <w:t>using a chosen methodology</w:t>
      </w:r>
      <w:r w:rsidRPr="00567F64">
        <w:rPr>
          <w:rFonts w:ascii="Times New Roman" w:eastAsia="Times New Roman" w:hAnsi="Times New Roman" w:cs="Times New Roman"/>
          <w:kern w:val="0"/>
          <w:sz w:val="24"/>
          <w:szCs w:val="24"/>
          <w:lang w:eastAsia="en-ID"/>
          <w14:ligatures w14:val="none"/>
        </w:rPr>
        <w:t xml:space="preserve"> to achieve classroom standards in linguistic objectives.</w:t>
      </w:r>
      <w:r w:rsidRPr="00567F64" w:rsidR="0079086B">
        <w:rPr>
          <w:rFonts w:ascii="Times New Roman" w:eastAsia="Times New Roman" w:hAnsi="Times New Roman" w:cs="Times New Roman"/>
          <w:kern w:val="0"/>
          <w:sz w:val="24"/>
          <w:szCs w:val="24"/>
          <w:lang w:eastAsia="en-ID"/>
          <w14:ligatures w14:val="none"/>
        </w:rPr>
        <w:t xml:space="preserve"> </w:t>
      </w:r>
      <w:r w:rsidRPr="00567F64" w:rsidR="006C1A0E">
        <w:rPr>
          <w:rFonts w:ascii="Times New Roman" w:eastAsia="Times New Roman" w:hAnsi="Times New Roman" w:cs="Times New Roman"/>
          <w:kern w:val="0"/>
          <w:sz w:val="24"/>
          <w:szCs w:val="24"/>
          <w:lang w:eastAsia="en-ID"/>
          <w14:ligatures w14:val="none"/>
        </w:rPr>
        <w:t xml:space="preserve"> </w:t>
      </w:r>
    </w:p>
    <w:sectPr w:rsidSect="0057669C">
      <w:headerReference w:type="default" r:id="rId12"/>
      <w:pgSz w:w="11906" w:h="16838"/>
      <w:pgMar w:top="1701"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468002558"/>
      <w:docPartObj>
        <w:docPartGallery w:val="Page Numbers (Bottom of Page)"/>
        <w:docPartUnique/>
      </w:docPartObj>
    </w:sdtPr>
    <w:sdtEndPr>
      <w:rPr>
        <w:noProof/>
      </w:rPr>
    </w:sdtEndPr>
    <w:sdtContent>
      <w:p w:rsidR="0057669C" w14:paraId="4E125789" w14:textId="29434A3E">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rsidR="006B7620" w14:paraId="51B8A7A4"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494816540"/>
      <w:docPartObj>
        <w:docPartGallery w:val="Page Numbers (Bottom of Page)"/>
        <w:docPartUnique/>
      </w:docPartObj>
    </w:sdtPr>
    <w:sdtEndPr>
      <w:rPr>
        <w:noProof/>
      </w:rPr>
    </w:sdtEndPr>
    <w:sdtContent>
      <w:p w:rsidR="0057669C" w14:paraId="2D9C3D56" w14:textId="39D2634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57669C" w14:paraId="168BA9DF" w14:textId="070083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7669C" w14:paraId="693B1D67"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7669C" w14:paraId="112D00C4"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C4642" w14:paraId="00813F6C"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7669C" w14:paraId="323A4ED1"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748492312"/>
      <w:docPartObj>
        <w:docPartGallery w:val="Page Numbers (Top of Page)"/>
        <w:docPartUnique/>
      </w:docPartObj>
    </w:sdtPr>
    <w:sdtEndPr>
      <w:rPr>
        <w:noProof/>
      </w:rPr>
    </w:sdtEndPr>
    <w:sdtContent>
      <w:p w:rsidR="0057669C" w14:paraId="72204783" w14:textId="1D507DDA">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57669C" w14:paraId="6D04F462" w14:textId="777777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725678165"/>
      <w:docPartObj>
        <w:docPartGallery w:val="Page Numbers (Top of Page)"/>
        <w:docPartUnique/>
      </w:docPartObj>
    </w:sdtPr>
    <w:sdtEndPr>
      <w:rPr>
        <w:noProof/>
      </w:rPr>
    </w:sdtEndPr>
    <w:sdtContent>
      <w:p w:rsidR="00FC4642" w14:paraId="0B7813E4" w14:textId="468CE2AF">
        <w:pPr>
          <w:pStyle w:val="Header"/>
          <w:jc w:val="right"/>
        </w:pPr>
        <w:r>
          <w:fldChar w:fldCharType="begin"/>
        </w:r>
        <w:r>
          <w:instrText xml:space="preserve"> PAGE   \* MERGEFORMAT </w:instrText>
        </w:r>
        <w:r>
          <w:fldChar w:fldCharType="separate"/>
        </w:r>
        <w:r>
          <w:rPr>
            <w:noProof/>
          </w:rPr>
          <w:t>159</w:t>
        </w:r>
        <w:r>
          <w:rPr>
            <w:noProof/>
          </w:rPr>
          <w:fldChar w:fldCharType="end"/>
        </w:r>
      </w:p>
    </w:sdtContent>
  </w:sdt>
  <w:p w:rsidR="00FC4642" w14:paraId="1B93AD9D"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5984987"/>
    <w:multiLevelType w:val="hybridMultilevel"/>
    <w:tmpl w:val="4C689CFC"/>
    <w:lvl w:ilvl="0">
      <w:start w:val="1"/>
      <w:numFmt w:val="decimal"/>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1">
    <w:nsid w:val="06FC2921"/>
    <w:multiLevelType w:val="hybridMultilevel"/>
    <w:tmpl w:val="3ABA6A52"/>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
    <w:nsid w:val="075D39FF"/>
    <w:multiLevelType w:val="hybridMultilevel"/>
    <w:tmpl w:val="8ECCBD2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08E90B7C"/>
    <w:multiLevelType w:val="multilevel"/>
    <w:tmpl w:val="A69E9E4E"/>
    <w:lvl w:ilvl="0">
      <w:start w:val="4"/>
      <w:numFmt w:val="decimal"/>
      <w:lvlText w:val="%1"/>
      <w:lvlJc w:val="left"/>
      <w:pPr>
        <w:ind w:left="660" w:hanging="660"/>
      </w:pPr>
      <w:rPr>
        <w:rFonts w:hint="default"/>
      </w:rPr>
    </w:lvl>
    <w:lvl w:ilvl="1">
      <w:start w:val="1"/>
      <w:numFmt w:val="decimal"/>
      <w:lvlText w:val="%1.%2"/>
      <w:lvlJc w:val="left"/>
      <w:pPr>
        <w:ind w:left="1082" w:hanging="660"/>
      </w:pPr>
      <w:rPr>
        <w:rFonts w:hint="default"/>
      </w:rPr>
    </w:lvl>
    <w:lvl w:ilvl="2">
      <w:start w:val="2"/>
      <w:numFmt w:val="decimal"/>
      <w:lvlText w:val="%1.%2.%3"/>
      <w:lvlJc w:val="left"/>
      <w:pPr>
        <w:ind w:left="1564" w:hanging="720"/>
      </w:pPr>
      <w:rPr>
        <w:rFonts w:hint="default"/>
      </w:rPr>
    </w:lvl>
    <w:lvl w:ilvl="3">
      <w:start w:val="1"/>
      <w:numFmt w:val="decimal"/>
      <w:lvlText w:val="%1.%2.%3.%4"/>
      <w:lvlJc w:val="left"/>
      <w:pPr>
        <w:ind w:left="1430" w:hanging="720"/>
      </w:pPr>
      <w:rPr>
        <w:rFonts w:hint="default"/>
      </w:rPr>
    </w:lvl>
    <w:lvl w:ilvl="4">
      <w:start w:val="1"/>
      <w:numFmt w:val="decimal"/>
      <w:lvlText w:val="%1.%2.%3.%4.%5"/>
      <w:lvlJc w:val="left"/>
      <w:pPr>
        <w:ind w:left="2073" w:hanging="1080"/>
      </w:pPr>
      <w:rPr>
        <w:rFonts w:hint="default"/>
      </w:rPr>
    </w:lvl>
    <w:lvl w:ilvl="5">
      <w:start w:val="1"/>
      <w:numFmt w:val="decimal"/>
      <w:lvlText w:val="%1.%2.%3.%4.%5.%6"/>
      <w:lvlJc w:val="left"/>
      <w:pPr>
        <w:ind w:left="3190" w:hanging="1080"/>
      </w:pPr>
      <w:rPr>
        <w:rFonts w:hint="default"/>
      </w:rPr>
    </w:lvl>
    <w:lvl w:ilvl="6">
      <w:start w:val="1"/>
      <w:numFmt w:val="decimal"/>
      <w:lvlText w:val="%1.%2.%3.%4.%5.%6.%7"/>
      <w:lvlJc w:val="left"/>
      <w:pPr>
        <w:ind w:left="3972" w:hanging="1440"/>
      </w:pPr>
      <w:rPr>
        <w:rFonts w:hint="default"/>
      </w:rPr>
    </w:lvl>
    <w:lvl w:ilvl="7">
      <w:start w:val="1"/>
      <w:numFmt w:val="decimal"/>
      <w:lvlText w:val="%1.%2.%3.%4.%5.%6.%7.%8"/>
      <w:lvlJc w:val="left"/>
      <w:pPr>
        <w:ind w:left="4394" w:hanging="1440"/>
      </w:pPr>
      <w:rPr>
        <w:rFonts w:hint="default"/>
      </w:rPr>
    </w:lvl>
    <w:lvl w:ilvl="8">
      <w:start w:val="1"/>
      <w:numFmt w:val="decimal"/>
      <w:lvlText w:val="%1.%2.%3.%4.%5.%6.%7.%8.%9"/>
      <w:lvlJc w:val="left"/>
      <w:pPr>
        <w:ind w:left="5176" w:hanging="1800"/>
      </w:pPr>
      <w:rPr>
        <w:rFonts w:hint="default"/>
      </w:rPr>
    </w:lvl>
  </w:abstractNum>
  <w:abstractNum w:abstractNumId="4">
    <w:nsid w:val="09803254"/>
    <w:multiLevelType w:val="hybridMultilevel"/>
    <w:tmpl w:val="53CAD69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0A516D69"/>
    <w:multiLevelType w:val="hybridMultilevel"/>
    <w:tmpl w:val="36826E66"/>
    <w:lvl w:ilvl="0">
      <w:start w:val="1"/>
      <w:numFmt w:val="bullet"/>
      <w:lvlText w:val=""/>
      <w:lvlJc w:val="left"/>
      <w:pPr>
        <w:ind w:left="1724" w:hanging="360"/>
      </w:pPr>
      <w:rPr>
        <w:rFonts w:ascii="Symbol" w:hAnsi="Symbol" w:hint="default"/>
      </w:rPr>
    </w:lvl>
    <w:lvl w:ilvl="1" w:tentative="1">
      <w:start w:val="1"/>
      <w:numFmt w:val="bullet"/>
      <w:lvlText w:val="o"/>
      <w:lvlJc w:val="left"/>
      <w:pPr>
        <w:ind w:left="2444" w:hanging="360"/>
      </w:pPr>
      <w:rPr>
        <w:rFonts w:ascii="Courier New" w:hAnsi="Courier New" w:cs="Courier New" w:hint="default"/>
      </w:rPr>
    </w:lvl>
    <w:lvl w:ilvl="2" w:tentative="1">
      <w:start w:val="1"/>
      <w:numFmt w:val="bullet"/>
      <w:lvlText w:val=""/>
      <w:lvlJc w:val="left"/>
      <w:pPr>
        <w:ind w:left="3164" w:hanging="360"/>
      </w:pPr>
      <w:rPr>
        <w:rFonts w:ascii="Wingdings" w:hAnsi="Wingdings" w:hint="default"/>
      </w:rPr>
    </w:lvl>
    <w:lvl w:ilvl="3" w:tentative="1">
      <w:start w:val="1"/>
      <w:numFmt w:val="bullet"/>
      <w:lvlText w:val=""/>
      <w:lvlJc w:val="left"/>
      <w:pPr>
        <w:ind w:left="3884" w:hanging="360"/>
      </w:pPr>
      <w:rPr>
        <w:rFonts w:ascii="Symbol" w:hAnsi="Symbol" w:hint="default"/>
      </w:rPr>
    </w:lvl>
    <w:lvl w:ilvl="4" w:tentative="1">
      <w:start w:val="1"/>
      <w:numFmt w:val="bullet"/>
      <w:lvlText w:val="o"/>
      <w:lvlJc w:val="left"/>
      <w:pPr>
        <w:ind w:left="4604" w:hanging="360"/>
      </w:pPr>
      <w:rPr>
        <w:rFonts w:ascii="Courier New" w:hAnsi="Courier New" w:cs="Courier New" w:hint="default"/>
      </w:rPr>
    </w:lvl>
    <w:lvl w:ilvl="5" w:tentative="1">
      <w:start w:val="1"/>
      <w:numFmt w:val="bullet"/>
      <w:lvlText w:val=""/>
      <w:lvlJc w:val="left"/>
      <w:pPr>
        <w:ind w:left="5324" w:hanging="360"/>
      </w:pPr>
      <w:rPr>
        <w:rFonts w:ascii="Wingdings" w:hAnsi="Wingdings" w:hint="default"/>
      </w:rPr>
    </w:lvl>
    <w:lvl w:ilvl="6" w:tentative="1">
      <w:start w:val="1"/>
      <w:numFmt w:val="bullet"/>
      <w:lvlText w:val=""/>
      <w:lvlJc w:val="left"/>
      <w:pPr>
        <w:ind w:left="6044" w:hanging="360"/>
      </w:pPr>
      <w:rPr>
        <w:rFonts w:ascii="Symbol" w:hAnsi="Symbol" w:hint="default"/>
      </w:rPr>
    </w:lvl>
    <w:lvl w:ilvl="7" w:tentative="1">
      <w:start w:val="1"/>
      <w:numFmt w:val="bullet"/>
      <w:lvlText w:val="o"/>
      <w:lvlJc w:val="left"/>
      <w:pPr>
        <w:ind w:left="6764" w:hanging="360"/>
      </w:pPr>
      <w:rPr>
        <w:rFonts w:ascii="Courier New" w:hAnsi="Courier New" w:cs="Courier New" w:hint="default"/>
      </w:rPr>
    </w:lvl>
    <w:lvl w:ilvl="8" w:tentative="1">
      <w:start w:val="1"/>
      <w:numFmt w:val="bullet"/>
      <w:lvlText w:val=""/>
      <w:lvlJc w:val="left"/>
      <w:pPr>
        <w:ind w:left="7484" w:hanging="360"/>
      </w:pPr>
      <w:rPr>
        <w:rFonts w:ascii="Wingdings" w:hAnsi="Wingdings" w:hint="default"/>
      </w:rPr>
    </w:lvl>
  </w:abstractNum>
  <w:abstractNum w:abstractNumId="6">
    <w:nsid w:val="0C217EDA"/>
    <w:multiLevelType w:val="multilevel"/>
    <w:tmpl w:val="DF72C08C"/>
    <w:lvl w:ilvl="0">
      <w:start w:val="1"/>
      <w:numFmt w:val="decimal"/>
      <w:lvlText w:val="%1."/>
      <w:lvlJc w:val="left"/>
      <w:pPr>
        <w:ind w:left="502" w:hanging="360"/>
      </w:pPr>
      <w:rPr>
        <w:rFonts w:hint="default"/>
      </w:rPr>
    </w:lvl>
    <w:lvl w:ilvl="1">
      <w:start w:val="1"/>
      <w:numFmt w:val="decimal"/>
      <w:isLgl/>
      <w:lvlText w:val="%1.%2"/>
      <w:lvlJc w:val="left"/>
      <w:pPr>
        <w:ind w:left="1042" w:hanging="900"/>
      </w:pPr>
      <w:rPr>
        <w:rFonts w:hint="default"/>
      </w:rPr>
    </w:lvl>
    <w:lvl w:ilvl="2">
      <w:start w:val="1"/>
      <w:numFmt w:val="decimal"/>
      <w:isLgl/>
      <w:lvlText w:val="%1.%2.%3"/>
      <w:lvlJc w:val="left"/>
      <w:pPr>
        <w:ind w:left="1042" w:hanging="900"/>
      </w:pPr>
      <w:rPr>
        <w:rFonts w:hint="default"/>
      </w:rPr>
    </w:lvl>
    <w:lvl w:ilvl="3">
      <w:start w:val="1"/>
      <w:numFmt w:val="decimal"/>
      <w:isLgl/>
      <w:lvlText w:val="%1.%2.%3.%4"/>
      <w:lvlJc w:val="left"/>
      <w:pPr>
        <w:ind w:left="1042" w:hanging="900"/>
      </w:pPr>
      <w:rPr>
        <w:rFonts w:hint="default"/>
      </w:rPr>
    </w:lvl>
    <w:lvl w:ilvl="4">
      <w:start w:val="2"/>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7">
    <w:nsid w:val="0DDE37B0"/>
    <w:multiLevelType w:val="multilevel"/>
    <w:tmpl w:val="4412E462"/>
    <w:lvl w:ilvl="0">
      <w:start w:val="2"/>
      <w:numFmt w:val="decimal"/>
      <w:lvlText w:val="%1."/>
      <w:lvlJc w:val="left"/>
      <w:pPr>
        <w:ind w:left="720" w:hanging="720"/>
      </w:pPr>
      <w:rPr>
        <w:rFonts w:hint="default"/>
      </w:rPr>
    </w:lvl>
    <w:lvl w:ilvl="1">
      <w:start w:val="4"/>
      <w:numFmt w:val="decimal"/>
      <w:lvlText w:val="%1.%2."/>
      <w:lvlJc w:val="left"/>
      <w:pPr>
        <w:ind w:left="960" w:hanging="72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004"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8">
    <w:nsid w:val="10536D96"/>
    <w:multiLevelType w:val="multilevel"/>
    <w:tmpl w:val="354648C8"/>
    <w:lvl w:ilvl="0">
      <w:start w:val="1"/>
      <w:numFmt w:val="decimal"/>
      <w:lvlText w:val="%1."/>
      <w:lvlJc w:val="left"/>
      <w:pPr>
        <w:ind w:left="644" w:hanging="360"/>
      </w:pPr>
      <w:rPr>
        <w:rFonts w:hint="default"/>
      </w:rPr>
    </w:lvl>
    <w:lvl w:ilvl="1">
      <w:start w:val="4"/>
      <w:numFmt w:val="decimal"/>
      <w:isLgl/>
      <w:lvlText w:val="%1.%2"/>
      <w:lvlJc w:val="left"/>
      <w:pPr>
        <w:ind w:left="1004" w:hanging="540"/>
      </w:pPr>
      <w:rPr>
        <w:rFonts w:hint="default"/>
      </w:rPr>
    </w:lvl>
    <w:lvl w:ilvl="2">
      <w:start w:val="2"/>
      <w:numFmt w:val="decimal"/>
      <w:isLgl/>
      <w:lvlText w:val="%1.%2.%3"/>
      <w:lvlJc w:val="left"/>
      <w:pPr>
        <w:ind w:left="1364" w:hanging="720"/>
      </w:pPr>
      <w:rPr>
        <w:rFonts w:hint="default"/>
      </w:rPr>
    </w:lvl>
    <w:lvl w:ilvl="3">
      <w:start w:val="1"/>
      <w:numFmt w:val="decimal"/>
      <w:isLgl/>
      <w:lvlText w:val="%1.%2.%3.%4"/>
      <w:lvlJc w:val="left"/>
      <w:pPr>
        <w:ind w:left="154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264" w:hanging="1080"/>
      </w:pPr>
      <w:rPr>
        <w:rFonts w:hint="default"/>
      </w:rPr>
    </w:lvl>
    <w:lvl w:ilvl="6">
      <w:start w:val="1"/>
      <w:numFmt w:val="decimal"/>
      <w:isLgl/>
      <w:lvlText w:val="%1.%2.%3.%4.%5.%6.%7"/>
      <w:lvlJc w:val="left"/>
      <w:pPr>
        <w:ind w:left="2804" w:hanging="1440"/>
      </w:pPr>
      <w:rPr>
        <w:rFonts w:hint="default"/>
      </w:rPr>
    </w:lvl>
    <w:lvl w:ilvl="7">
      <w:start w:val="1"/>
      <w:numFmt w:val="decimal"/>
      <w:isLgl/>
      <w:lvlText w:val="%1.%2.%3.%4.%5.%6.%7.%8"/>
      <w:lvlJc w:val="left"/>
      <w:pPr>
        <w:ind w:left="2984" w:hanging="1440"/>
      </w:pPr>
      <w:rPr>
        <w:rFonts w:hint="default"/>
      </w:rPr>
    </w:lvl>
    <w:lvl w:ilvl="8">
      <w:start w:val="1"/>
      <w:numFmt w:val="decimal"/>
      <w:isLgl/>
      <w:lvlText w:val="%1.%2.%3.%4.%5.%6.%7.%8.%9"/>
      <w:lvlJc w:val="left"/>
      <w:pPr>
        <w:ind w:left="3524" w:hanging="1800"/>
      </w:pPr>
      <w:rPr>
        <w:rFonts w:hint="default"/>
      </w:rPr>
    </w:lvl>
  </w:abstractNum>
  <w:abstractNum w:abstractNumId="9">
    <w:nsid w:val="12811CB0"/>
    <w:multiLevelType w:val="hybridMultilevel"/>
    <w:tmpl w:val="6628A398"/>
    <w:lvl w:ilvl="0">
      <w:start w:val="1"/>
      <w:numFmt w:val="lowerLetter"/>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10">
    <w:nsid w:val="151C1740"/>
    <w:multiLevelType w:val="multilevel"/>
    <w:tmpl w:val="DF72C08C"/>
    <w:lvl w:ilvl="0">
      <w:start w:val="1"/>
      <w:numFmt w:val="decimal"/>
      <w:lvlText w:val="%1."/>
      <w:lvlJc w:val="left"/>
      <w:pPr>
        <w:ind w:left="502" w:hanging="360"/>
      </w:pPr>
      <w:rPr>
        <w:rFonts w:hint="default"/>
      </w:rPr>
    </w:lvl>
    <w:lvl w:ilvl="1">
      <w:start w:val="1"/>
      <w:numFmt w:val="decimal"/>
      <w:isLgl/>
      <w:lvlText w:val="%1.%2"/>
      <w:lvlJc w:val="left"/>
      <w:pPr>
        <w:ind w:left="1042" w:hanging="900"/>
      </w:pPr>
      <w:rPr>
        <w:rFonts w:hint="default"/>
      </w:rPr>
    </w:lvl>
    <w:lvl w:ilvl="2">
      <w:start w:val="1"/>
      <w:numFmt w:val="decimal"/>
      <w:isLgl/>
      <w:lvlText w:val="%1.%2.%3"/>
      <w:lvlJc w:val="left"/>
      <w:pPr>
        <w:ind w:left="1042" w:hanging="900"/>
      </w:pPr>
      <w:rPr>
        <w:rFonts w:hint="default"/>
      </w:rPr>
    </w:lvl>
    <w:lvl w:ilvl="3">
      <w:start w:val="1"/>
      <w:numFmt w:val="decimal"/>
      <w:isLgl/>
      <w:lvlText w:val="%1.%2.%3.%4"/>
      <w:lvlJc w:val="left"/>
      <w:pPr>
        <w:ind w:left="1042" w:hanging="900"/>
      </w:pPr>
      <w:rPr>
        <w:rFonts w:hint="default"/>
      </w:rPr>
    </w:lvl>
    <w:lvl w:ilvl="4">
      <w:start w:val="2"/>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11">
    <w:nsid w:val="16307166"/>
    <w:multiLevelType w:val="hybridMultilevel"/>
    <w:tmpl w:val="5B6C90DA"/>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2">
    <w:nsid w:val="17A7055F"/>
    <w:multiLevelType w:val="hybridMultilevel"/>
    <w:tmpl w:val="699E40AC"/>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3">
    <w:nsid w:val="18B21BF1"/>
    <w:multiLevelType w:val="multilevel"/>
    <w:tmpl w:val="39DCF52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18F22498"/>
    <w:multiLevelType w:val="hybridMultilevel"/>
    <w:tmpl w:val="B90E053E"/>
    <w:lvl w:ilvl="0">
      <w:start w:val="1"/>
      <w:numFmt w:val="decimal"/>
      <w:lvlText w:val="%1."/>
      <w:lvlJc w:val="left"/>
      <w:pPr>
        <w:ind w:left="360" w:hanging="360"/>
      </w:pPr>
      <w:rPr>
        <w:rFonts w:hint="default"/>
        <w:b w:val="0"/>
        <w:bCs w:val="0"/>
      </w:rPr>
    </w:lvl>
    <w:lvl w:ilvl="1" w:tentative="1">
      <w:start w:val="1"/>
      <w:numFmt w:val="lowerLetter"/>
      <w:lvlText w:val="%2."/>
      <w:lvlJc w:val="left"/>
      <w:pPr>
        <w:ind w:left="1222" w:hanging="360"/>
      </w:pPr>
    </w:lvl>
    <w:lvl w:ilvl="2" w:tentative="1">
      <w:start w:val="1"/>
      <w:numFmt w:val="lowerRoman"/>
      <w:lvlText w:val="%3."/>
      <w:lvlJc w:val="right"/>
      <w:pPr>
        <w:ind w:left="1942" w:hanging="180"/>
      </w:pPr>
    </w:lvl>
    <w:lvl w:ilvl="3" w:tentative="1">
      <w:start w:val="1"/>
      <w:numFmt w:val="decimal"/>
      <w:lvlText w:val="%4."/>
      <w:lvlJc w:val="left"/>
      <w:pPr>
        <w:ind w:left="2662" w:hanging="360"/>
      </w:pPr>
    </w:lvl>
    <w:lvl w:ilvl="4" w:tentative="1">
      <w:start w:val="1"/>
      <w:numFmt w:val="lowerLetter"/>
      <w:lvlText w:val="%5."/>
      <w:lvlJc w:val="left"/>
      <w:pPr>
        <w:ind w:left="3382" w:hanging="360"/>
      </w:pPr>
    </w:lvl>
    <w:lvl w:ilvl="5" w:tentative="1">
      <w:start w:val="1"/>
      <w:numFmt w:val="lowerRoman"/>
      <w:lvlText w:val="%6."/>
      <w:lvlJc w:val="right"/>
      <w:pPr>
        <w:ind w:left="4102" w:hanging="180"/>
      </w:pPr>
    </w:lvl>
    <w:lvl w:ilvl="6" w:tentative="1">
      <w:start w:val="1"/>
      <w:numFmt w:val="decimal"/>
      <w:lvlText w:val="%7."/>
      <w:lvlJc w:val="left"/>
      <w:pPr>
        <w:ind w:left="4822" w:hanging="360"/>
      </w:pPr>
    </w:lvl>
    <w:lvl w:ilvl="7" w:tentative="1">
      <w:start w:val="1"/>
      <w:numFmt w:val="lowerLetter"/>
      <w:lvlText w:val="%8."/>
      <w:lvlJc w:val="left"/>
      <w:pPr>
        <w:ind w:left="5542" w:hanging="360"/>
      </w:pPr>
    </w:lvl>
    <w:lvl w:ilvl="8" w:tentative="1">
      <w:start w:val="1"/>
      <w:numFmt w:val="lowerRoman"/>
      <w:lvlText w:val="%9."/>
      <w:lvlJc w:val="right"/>
      <w:pPr>
        <w:ind w:left="6262" w:hanging="180"/>
      </w:pPr>
    </w:lvl>
  </w:abstractNum>
  <w:abstractNum w:abstractNumId="15">
    <w:nsid w:val="19F44D23"/>
    <w:multiLevelType w:val="hybridMultilevel"/>
    <w:tmpl w:val="7908C73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1AA307E1"/>
    <w:multiLevelType w:val="hybridMultilevel"/>
    <w:tmpl w:val="BF584A06"/>
    <w:lvl w:ilvl="0">
      <w:start w:val="1"/>
      <w:numFmt w:val="decimal"/>
      <w:lvlText w:val="%1)"/>
      <w:lvlJc w:val="left"/>
      <w:pPr>
        <w:ind w:left="720" w:hanging="360"/>
      </w:pPr>
      <w:rPr>
        <w:rFonts w:ascii="Times New Roman" w:hAnsi="Times New Roman" w:eastAsiaTheme="minorHAnsi" w:cs="Times New Roman"/>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1BE72A9D"/>
    <w:multiLevelType w:val="hybridMultilevel"/>
    <w:tmpl w:val="07F49212"/>
    <w:lvl w:ilvl="0">
      <w:start w:val="1"/>
      <w:numFmt w:val="lowerLetter"/>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1C592CFC"/>
    <w:multiLevelType w:val="hybridMultilevel"/>
    <w:tmpl w:val="C128B3C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9">
    <w:nsid w:val="1CC573A5"/>
    <w:multiLevelType w:val="hybridMultilevel"/>
    <w:tmpl w:val="CF2A20B4"/>
    <w:lvl w:ilvl="0">
      <w:start w:val="1"/>
      <w:numFmt w:val="decimal"/>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20">
    <w:nsid w:val="1E9B6641"/>
    <w:multiLevelType w:val="hybridMultilevel"/>
    <w:tmpl w:val="17D228A8"/>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1">
    <w:nsid w:val="1F1D4EC9"/>
    <w:multiLevelType w:val="multilevel"/>
    <w:tmpl w:val="DF72C08C"/>
    <w:lvl w:ilvl="0">
      <w:start w:val="1"/>
      <w:numFmt w:val="decimal"/>
      <w:lvlText w:val="%1."/>
      <w:lvlJc w:val="left"/>
      <w:pPr>
        <w:ind w:left="502" w:hanging="360"/>
      </w:pPr>
      <w:rPr>
        <w:rFonts w:hint="default"/>
      </w:rPr>
    </w:lvl>
    <w:lvl w:ilvl="1">
      <w:start w:val="1"/>
      <w:numFmt w:val="decimal"/>
      <w:isLgl/>
      <w:lvlText w:val="%1.%2"/>
      <w:lvlJc w:val="left"/>
      <w:pPr>
        <w:ind w:left="1042" w:hanging="900"/>
      </w:pPr>
      <w:rPr>
        <w:rFonts w:hint="default"/>
      </w:rPr>
    </w:lvl>
    <w:lvl w:ilvl="2">
      <w:start w:val="1"/>
      <w:numFmt w:val="decimal"/>
      <w:isLgl/>
      <w:lvlText w:val="%1.%2.%3"/>
      <w:lvlJc w:val="left"/>
      <w:pPr>
        <w:ind w:left="1042" w:hanging="900"/>
      </w:pPr>
      <w:rPr>
        <w:rFonts w:hint="default"/>
      </w:rPr>
    </w:lvl>
    <w:lvl w:ilvl="3">
      <w:start w:val="1"/>
      <w:numFmt w:val="decimal"/>
      <w:isLgl/>
      <w:lvlText w:val="%1.%2.%3.%4"/>
      <w:lvlJc w:val="left"/>
      <w:pPr>
        <w:ind w:left="1042" w:hanging="900"/>
      </w:pPr>
      <w:rPr>
        <w:rFonts w:hint="default"/>
      </w:rPr>
    </w:lvl>
    <w:lvl w:ilvl="4">
      <w:start w:val="2"/>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22">
    <w:nsid w:val="20337E31"/>
    <w:multiLevelType w:val="multilevel"/>
    <w:tmpl w:val="C60C475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2320460A"/>
    <w:multiLevelType w:val="multilevel"/>
    <w:tmpl w:val="A8EE1F5C"/>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upperLetter"/>
      <w:isLgl/>
      <w:lvlText w:val="%1.%2.%3"/>
      <w:lvlJc w:val="left"/>
      <w:pPr>
        <w:ind w:left="1364" w:hanging="720"/>
      </w:pPr>
      <w:rPr>
        <w:rFonts w:hint="default"/>
      </w:rPr>
    </w:lvl>
    <w:lvl w:ilvl="3">
      <w:start w:val="1"/>
      <w:numFmt w:val="upperLetter"/>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4">
    <w:nsid w:val="254050FE"/>
    <w:multiLevelType w:val="hybridMultilevel"/>
    <w:tmpl w:val="DA16202A"/>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5">
    <w:nsid w:val="27564372"/>
    <w:multiLevelType w:val="multilevel"/>
    <w:tmpl w:val="73C859E8"/>
    <w:lvl w:ilvl="0">
      <w:start w:val="4"/>
      <w:numFmt w:val="decimal"/>
      <w:lvlText w:val="%1"/>
      <w:lvlJc w:val="left"/>
      <w:pPr>
        <w:ind w:left="480" w:hanging="480"/>
      </w:pPr>
      <w:rPr>
        <w:rFonts w:hint="default"/>
      </w:rPr>
    </w:lvl>
    <w:lvl w:ilvl="1">
      <w:start w:val="2"/>
      <w:numFmt w:val="decimal"/>
      <w:lvlText w:val="%1.%2"/>
      <w:lvlJc w:val="left"/>
      <w:pPr>
        <w:ind w:left="1262" w:hanging="48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3066" w:hanging="720"/>
      </w:pPr>
      <w:rPr>
        <w:rFonts w:hint="default"/>
      </w:rPr>
    </w:lvl>
    <w:lvl w:ilvl="4">
      <w:start w:val="1"/>
      <w:numFmt w:val="decimal"/>
      <w:lvlText w:val="%1.%2.%3.%4.%5"/>
      <w:lvlJc w:val="left"/>
      <w:pPr>
        <w:ind w:left="4208" w:hanging="1080"/>
      </w:pPr>
      <w:rPr>
        <w:rFonts w:hint="default"/>
      </w:rPr>
    </w:lvl>
    <w:lvl w:ilvl="5">
      <w:start w:val="1"/>
      <w:numFmt w:val="decimal"/>
      <w:lvlText w:val="%1.%2.%3.%4.%5.%6"/>
      <w:lvlJc w:val="left"/>
      <w:pPr>
        <w:ind w:left="4990" w:hanging="1080"/>
      </w:pPr>
      <w:rPr>
        <w:rFonts w:hint="default"/>
      </w:rPr>
    </w:lvl>
    <w:lvl w:ilvl="6">
      <w:start w:val="1"/>
      <w:numFmt w:val="decimal"/>
      <w:lvlText w:val="%1.%2.%3.%4.%5.%6.%7"/>
      <w:lvlJc w:val="left"/>
      <w:pPr>
        <w:ind w:left="6132" w:hanging="1440"/>
      </w:pPr>
      <w:rPr>
        <w:rFonts w:hint="default"/>
      </w:rPr>
    </w:lvl>
    <w:lvl w:ilvl="7">
      <w:start w:val="1"/>
      <w:numFmt w:val="decimal"/>
      <w:lvlText w:val="%1.%2.%3.%4.%5.%6.%7.%8"/>
      <w:lvlJc w:val="left"/>
      <w:pPr>
        <w:ind w:left="6914" w:hanging="1440"/>
      </w:pPr>
      <w:rPr>
        <w:rFonts w:hint="default"/>
      </w:rPr>
    </w:lvl>
    <w:lvl w:ilvl="8">
      <w:start w:val="1"/>
      <w:numFmt w:val="decimal"/>
      <w:lvlText w:val="%1.%2.%3.%4.%5.%6.%7.%8.%9"/>
      <w:lvlJc w:val="left"/>
      <w:pPr>
        <w:ind w:left="8056" w:hanging="1800"/>
      </w:pPr>
      <w:rPr>
        <w:rFonts w:hint="default"/>
      </w:rPr>
    </w:lvl>
  </w:abstractNum>
  <w:abstractNum w:abstractNumId="26">
    <w:nsid w:val="2943231A"/>
    <w:multiLevelType w:val="multilevel"/>
    <w:tmpl w:val="BB9AA1FE"/>
    <w:lvl w:ilvl="0">
      <w:start w:val="3"/>
      <w:numFmt w:val="decimal"/>
      <w:lvlText w:val="%1"/>
      <w:lvlJc w:val="left"/>
      <w:pPr>
        <w:ind w:left="360" w:hanging="360"/>
      </w:pPr>
      <w:rPr>
        <w:rFonts w:hint="default"/>
      </w:rPr>
    </w:lvl>
    <w:lvl w:ilvl="1">
      <w:start w:val="6"/>
      <w:numFmt w:val="decimal"/>
      <w:lvlText w:val="%1.%2"/>
      <w:lvlJc w:val="left"/>
      <w:pPr>
        <w:ind w:left="862" w:hanging="360"/>
      </w:pPr>
      <w:rPr>
        <w:rFonts w:hint="default"/>
      </w:rPr>
    </w:lvl>
    <w:lvl w:ilvl="2">
      <w:start w:val="1"/>
      <w:numFmt w:val="decimal"/>
      <w:lvlText w:val="%1.%2.%3"/>
      <w:lvlJc w:val="left"/>
      <w:pPr>
        <w:ind w:left="1724" w:hanging="720"/>
      </w:pPr>
      <w:rPr>
        <w:rFonts w:hint="default"/>
      </w:rPr>
    </w:lvl>
    <w:lvl w:ilvl="3">
      <w:start w:val="1"/>
      <w:numFmt w:val="decimal"/>
      <w:lvlText w:val="%1.%2.%3.%4"/>
      <w:lvlJc w:val="left"/>
      <w:pPr>
        <w:ind w:left="2226" w:hanging="720"/>
      </w:pPr>
      <w:rPr>
        <w:rFonts w:hint="default"/>
      </w:rPr>
    </w:lvl>
    <w:lvl w:ilvl="4">
      <w:start w:val="1"/>
      <w:numFmt w:val="decimal"/>
      <w:lvlText w:val="%1.%2.%3.%4.%5"/>
      <w:lvlJc w:val="left"/>
      <w:pPr>
        <w:ind w:left="3088" w:hanging="1080"/>
      </w:pPr>
      <w:rPr>
        <w:rFonts w:hint="default"/>
      </w:rPr>
    </w:lvl>
    <w:lvl w:ilvl="5">
      <w:start w:val="1"/>
      <w:numFmt w:val="decimal"/>
      <w:lvlText w:val="%1.%2.%3.%4.%5.%6"/>
      <w:lvlJc w:val="left"/>
      <w:pPr>
        <w:ind w:left="3590" w:hanging="108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4954" w:hanging="1440"/>
      </w:pPr>
      <w:rPr>
        <w:rFonts w:hint="default"/>
      </w:rPr>
    </w:lvl>
    <w:lvl w:ilvl="8">
      <w:start w:val="1"/>
      <w:numFmt w:val="decimal"/>
      <w:lvlText w:val="%1.%2.%3.%4.%5.%6.%7.%8.%9"/>
      <w:lvlJc w:val="left"/>
      <w:pPr>
        <w:ind w:left="5816" w:hanging="1800"/>
      </w:pPr>
      <w:rPr>
        <w:rFonts w:hint="default"/>
      </w:rPr>
    </w:lvl>
  </w:abstractNum>
  <w:abstractNum w:abstractNumId="27">
    <w:nsid w:val="296E2908"/>
    <w:multiLevelType w:val="hybridMultilevel"/>
    <w:tmpl w:val="8BDAA65C"/>
    <w:lvl w:ilvl="0">
      <w:start w:val="1"/>
      <w:numFmt w:val="bullet"/>
      <w:lvlText w:val=""/>
      <w:lvlJc w:val="left"/>
      <w:pPr>
        <w:ind w:left="1724" w:hanging="360"/>
      </w:pPr>
      <w:rPr>
        <w:rFonts w:ascii="Symbol" w:hAnsi="Symbol" w:hint="default"/>
      </w:rPr>
    </w:lvl>
    <w:lvl w:ilvl="1" w:tentative="1">
      <w:start w:val="1"/>
      <w:numFmt w:val="bullet"/>
      <w:lvlText w:val="o"/>
      <w:lvlJc w:val="left"/>
      <w:pPr>
        <w:ind w:left="2444" w:hanging="360"/>
      </w:pPr>
      <w:rPr>
        <w:rFonts w:ascii="Courier New" w:hAnsi="Courier New" w:cs="Courier New" w:hint="default"/>
      </w:rPr>
    </w:lvl>
    <w:lvl w:ilvl="2" w:tentative="1">
      <w:start w:val="1"/>
      <w:numFmt w:val="bullet"/>
      <w:lvlText w:val=""/>
      <w:lvlJc w:val="left"/>
      <w:pPr>
        <w:ind w:left="3164" w:hanging="360"/>
      </w:pPr>
      <w:rPr>
        <w:rFonts w:ascii="Wingdings" w:hAnsi="Wingdings" w:hint="default"/>
      </w:rPr>
    </w:lvl>
    <w:lvl w:ilvl="3" w:tentative="1">
      <w:start w:val="1"/>
      <w:numFmt w:val="bullet"/>
      <w:lvlText w:val=""/>
      <w:lvlJc w:val="left"/>
      <w:pPr>
        <w:ind w:left="3884" w:hanging="360"/>
      </w:pPr>
      <w:rPr>
        <w:rFonts w:ascii="Symbol" w:hAnsi="Symbol" w:hint="default"/>
      </w:rPr>
    </w:lvl>
    <w:lvl w:ilvl="4" w:tentative="1">
      <w:start w:val="1"/>
      <w:numFmt w:val="bullet"/>
      <w:lvlText w:val="o"/>
      <w:lvlJc w:val="left"/>
      <w:pPr>
        <w:ind w:left="4604" w:hanging="360"/>
      </w:pPr>
      <w:rPr>
        <w:rFonts w:ascii="Courier New" w:hAnsi="Courier New" w:cs="Courier New" w:hint="default"/>
      </w:rPr>
    </w:lvl>
    <w:lvl w:ilvl="5" w:tentative="1">
      <w:start w:val="1"/>
      <w:numFmt w:val="bullet"/>
      <w:lvlText w:val=""/>
      <w:lvlJc w:val="left"/>
      <w:pPr>
        <w:ind w:left="5324" w:hanging="360"/>
      </w:pPr>
      <w:rPr>
        <w:rFonts w:ascii="Wingdings" w:hAnsi="Wingdings" w:hint="default"/>
      </w:rPr>
    </w:lvl>
    <w:lvl w:ilvl="6" w:tentative="1">
      <w:start w:val="1"/>
      <w:numFmt w:val="bullet"/>
      <w:lvlText w:val=""/>
      <w:lvlJc w:val="left"/>
      <w:pPr>
        <w:ind w:left="6044" w:hanging="360"/>
      </w:pPr>
      <w:rPr>
        <w:rFonts w:ascii="Symbol" w:hAnsi="Symbol" w:hint="default"/>
      </w:rPr>
    </w:lvl>
    <w:lvl w:ilvl="7" w:tentative="1">
      <w:start w:val="1"/>
      <w:numFmt w:val="bullet"/>
      <w:lvlText w:val="o"/>
      <w:lvlJc w:val="left"/>
      <w:pPr>
        <w:ind w:left="6764" w:hanging="360"/>
      </w:pPr>
      <w:rPr>
        <w:rFonts w:ascii="Courier New" w:hAnsi="Courier New" w:cs="Courier New" w:hint="default"/>
      </w:rPr>
    </w:lvl>
    <w:lvl w:ilvl="8" w:tentative="1">
      <w:start w:val="1"/>
      <w:numFmt w:val="bullet"/>
      <w:lvlText w:val=""/>
      <w:lvlJc w:val="left"/>
      <w:pPr>
        <w:ind w:left="7484" w:hanging="360"/>
      </w:pPr>
      <w:rPr>
        <w:rFonts w:ascii="Wingdings" w:hAnsi="Wingdings" w:hint="default"/>
      </w:rPr>
    </w:lvl>
  </w:abstractNum>
  <w:abstractNum w:abstractNumId="28">
    <w:nsid w:val="2BC436C2"/>
    <w:multiLevelType w:val="multilevel"/>
    <w:tmpl w:val="CD6640DC"/>
    <w:lvl w:ilvl="0">
      <w:start w:val="1"/>
      <w:numFmt w:val="decimal"/>
      <w:lvlText w:val="%1"/>
      <w:lvlJc w:val="left"/>
      <w:pPr>
        <w:ind w:left="480" w:hanging="480"/>
      </w:pPr>
      <w:rPr>
        <w:rFonts w:hint="default"/>
      </w:rPr>
    </w:lvl>
    <w:lvl w:ilvl="1">
      <w:start w:val="7"/>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nsid w:val="2C3E6EF0"/>
    <w:multiLevelType w:val="hybridMultilevel"/>
    <w:tmpl w:val="B0AADF40"/>
    <w:lvl w:ilvl="0">
      <w:start w:val="9"/>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2CE806D5"/>
    <w:multiLevelType w:val="multilevel"/>
    <w:tmpl w:val="880A57BC"/>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2E01175A"/>
    <w:multiLevelType w:val="hybridMultilevel"/>
    <w:tmpl w:val="5DFE4498"/>
    <w:lvl w:ilvl="0">
      <w:start w:val="1"/>
      <w:numFmt w:val="decimal"/>
      <w:lvlText w:val="%1."/>
      <w:lvlJc w:val="left"/>
      <w:pPr>
        <w:ind w:left="720" w:hanging="360"/>
      </w:pPr>
      <w:rPr>
        <w:rFonts w:hint="default"/>
        <w:b w:val="0"/>
        <w:bCs w:val="0"/>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
    <w:nsid w:val="31513E6A"/>
    <w:multiLevelType w:val="multilevel"/>
    <w:tmpl w:val="DF72C08C"/>
    <w:lvl w:ilvl="0">
      <w:start w:val="1"/>
      <w:numFmt w:val="decimal"/>
      <w:lvlText w:val="%1."/>
      <w:lvlJc w:val="left"/>
      <w:pPr>
        <w:ind w:left="502" w:hanging="360"/>
      </w:pPr>
      <w:rPr>
        <w:rFonts w:hint="default"/>
      </w:rPr>
    </w:lvl>
    <w:lvl w:ilvl="1">
      <w:start w:val="1"/>
      <w:numFmt w:val="decimal"/>
      <w:isLgl/>
      <w:lvlText w:val="%1.%2"/>
      <w:lvlJc w:val="left"/>
      <w:pPr>
        <w:ind w:left="1042" w:hanging="900"/>
      </w:pPr>
      <w:rPr>
        <w:rFonts w:hint="default"/>
      </w:rPr>
    </w:lvl>
    <w:lvl w:ilvl="2">
      <w:start w:val="1"/>
      <w:numFmt w:val="decimal"/>
      <w:isLgl/>
      <w:lvlText w:val="%1.%2.%3"/>
      <w:lvlJc w:val="left"/>
      <w:pPr>
        <w:ind w:left="1042" w:hanging="900"/>
      </w:pPr>
      <w:rPr>
        <w:rFonts w:hint="default"/>
      </w:rPr>
    </w:lvl>
    <w:lvl w:ilvl="3">
      <w:start w:val="1"/>
      <w:numFmt w:val="decimal"/>
      <w:isLgl/>
      <w:lvlText w:val="%1.%2.%3.%4"/>
      <w:lvlJc w:val="left"/>
      <w:pPr>
        <w:ind w:left="1042" w:hanging="900"/>
      </w:pPr>
      <w:rPr>
        <w:rFonts w:hint="default"/>
      </w:rPr>
    </w:lvl>
    <w:lvl w:ilvl="4">
      <w:start w:val="2"/>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33">
    <w:nsid w:val="315B2DCC"/>
    <w:multiLevelType w:val="multilevel"/>
    <w:tmpl w:val="DF72C08C"/>
    <w:lvl w:ilvl="0">
      <w:start w:val="1"/>
      <w:numFmt w:val="decimal"/>
      <w:lvlText w:val="%1."/>
      <w:lvlJc w:val="left"/>
      <w:pPr>
        <w:ind w:left="502" w:hanging="360"/>
      </w:pPr>
      <w:rPr>
        <w:rFonts w:hint="default"/>
      </w:rPr>
    </w:lvl>
    <w:lvl w:ilvl="1">
      <w:start w:val="1"/>
      <w:numFmt w:val="decimal"/>
      <w:isLgl/>
      <w:lvlText w:val="%1.%2"/>
      <w:lvlJc w:val="left"/>
      <w:pPr>
        <w:ind w:left="1042" w:hanging="900"/>
      </w:pPr>
      <w:rPr>
        <w:rFonts w:hint="default"/>
      </w:rPr>
    </w:lvl>
    <w:lvl w:ilvl="2">
      <w:start w:val="1"/>
      <w:numFmt w:val="decimal"/>
      <w:isLgl/>
      <w:lvlText w:val="%1.%2.%3"/>
      <w:lvlJc w:val="left"/>
      <w:pPr>
        <w:ind w:left="1042" w:hanging="900"/>
      </w:pPr>
      <w:rPr>
        <w:rFonts w:hint="default"/>
      </w:rPr>
    </w:lvl>
    <w:lvl w:ilvl="3">
      <w:start w:val="1"/>
      <w:numFmt w:val="decimal"/>
      <w:isLgl/>
      <w:lvlText w:val="%1.%2.%3.%4"/>
      <w:lvlJc w:val="left"/>
      <w:pPr>
        <w:ind w:left="1042" w:hanging="900"/>
      </w:pPr>
      <w:rPr>
        <w:rFonts w:hint="default"/>
      </w:rPr>
    </w:lvl>
    <w:lvl w:ilvl="4">
      <w:start w:val="2"/>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34">
    <w:nsid w:val="32A472FF"/>
    <w:multiLevelType w:val="hybridMultilevel"/>
    <w:tmpl w:val="0138347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375903BB"/>
    <w:multiLevelType w:val="multilevel"/>
    <w:tmpl w:val="B0821038"/>
    <w:lvl w:ilvl="0">
      <w:start w:val="1"/>
      <w:numFmt w:val="decimal"/>
      <w:lvlText w:val="%1."/>
      <w:lvlJc w:val="left"/>
      <w:pPr>
        <w:ind w:left="720" w:hanging="360"/>
      </w:pPr>
      <w:rPr>
        <w:rFonts w:eastAsiaTheme="minorHAnsi" w:hint="default"/>
      </w:r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3EA61752"/>
    <w:multiLevelType w:val="hybridMultilevel"/>
    <w:tmpl w:val="1BEED9A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nsid w:val="41A63307"/>
    <w:multiLevelType w:val="hybridMultilevel"/>
    <w:tmpl w:val="B07CFFA6"/>
    <w:lvl w:ilvl="0">
      <w:start w:val="1"/>
      <w:numFmt w:val="bullet"/>
      <w:lvlText w:val=""/>
      <w:lvlJc w:val="left"/>
      <w:pPr>
        <w:ind w:left="1724" w:hanging="360"/>
      </w:pPr>
      <w:rPr>
        <w:rFonts w:ascii="Symbol" w:hAnsi="Symbol" w:hint="default"/>
      </w:rPr>
    </w:lvl>
    <w:lvl w:ilvl="1" w:tentative="1">
      <w:start w:val="1"/>
      <w:numFmt w:val="bullet"/>
      <w:lvlText w:val="o"/>
      <w:lvlJc w:val="left"/>
      <w:pPr>
        <w:ind w:left="2444" w:hanging="360"/>
      </w:pPr>
      <w:rPr>
        <w:rFonts w:ascii="Courier New" w:hAnsi="Courier New" w:cs="Courier New" w:hint="default"/>
      </w:rPr>
    </w:lvl>
    <w:lvl w:ilvl="2" w:tentative="1">
      <w:start w:val="1"/>
      <w:numFmt w:val="bullet"/>
      <w:lvlText w:val=""/>
      <w:lvlJc w:val="left"/>
      <w:pPr>
        <w:ind w:left="3164" w:hanging="360"/>
      </w:pPr>
      <w:rPr>
        <w:rFonts w:ascii="Wingdings" w:hAnsi="Wingdings" w:hint="default"/>
      </w:rPr>
    </w:lvl>
    <w:lvl w:ilvl="3" w:tentative="1">
      <w:start w:val="1"/>
      <w:numFmt w:val="bullet"/>
      <w:lvlText w:val=""/>
      <w:lvlJc w:val="left"/>
      <w:pPr>
        <w:ind w:left="3884" w:hanging="360"/>
      </w:pPr>
      <w:rPr>
        <w:rFonts w:ascii="Symbol" w:hAnsi="Symbol" w:hint="default"/>
      </w:rPr>
    </w:lvl>
    <w:lvl w:ilvl="4" w:tentative="1">
      <w:start w:val="1"/>
      <w:numFmt w:val="bullet"/>
      <w:lvlText w:val="o"/>
      <w:lvlJc w:val="left"/>
      <w:pPr>
        <w:ind w:left="4604" w:hanging="360"/>
      </w:pPr>
      <w:rPr>
        <w:rFonts w:ascii="Courier New" w:hAnsi="Courier New" w:cs="Courier New" w:hint="default"/>
      </w:rPr>
    </w:lvl>
    <w:lvl w:ilvl="5" w:tentative="1">
      <w:start w:val="1"/>
      <w:numFmt w:val="bullet"/>
      <w:lvlText w:val=""/>
      <w:lvlJc w:val="left"/>
      <w:pPr>
        <w:ind w:left="5324" w:hanging="360"/>
      </w:pPr>
      <w:rPr>
        <w:rFonts w:ascii="Wingdings" w:hAnsi="Wingdings" w:hint="default"/>
      </w:rPr>
    </w:lvl>
    <w:lvl w:ilvl="6" w:tentative="1">
      <w:start w:val="1"/>
      <w:numFmt w:val="bullet"/>
      <w:lvlText w:val=""/>
      <w:lvlJc w:val="left"/>
      <w:pPr>
        <w:ind w:left="6044" w:hanging="360"/>
      </w:pPr>
      <w:rPr>
        <w:rFonts w:ascii="Symbol" w:hAnsi="Symbol" w:hint="default"/>
      </w:rPr>
    </w:lvl>
    <w:lvl w:ilvl="7" w:tentative="1">
      <w:start w:val="1"/>
      <w:numFmt w:val="bullet"/>
      <w:lvlText w:val="o"/>
      <w:lvlJc w:val="left"/>
      <w:pPr>
        <w:ind w:left="6764" w:hanging="360"/>
      </w:pPr>
      <w:rPr>
        <w:rFonts w:ascii="Courier New" w:hAnsi="Courier New" w:cs="Courier New" w:hint="default"/>
      </w:rPr>
    </w:lvl>
    <w:lvl w:ilvl="8" w:tentative="1">
      <w:start w:val="1"/>
      <w:numFmt w:val="bullet"/>
      <w:lvlText w:val=""/>
      <w:lvlJc w:val="left"/>
      <w:pPr>
        <w:ind w:left="7484" w:hanging="360"/>
      </w:pPr>
      <w:rPr>
        <w:rFonts w:ascii="Wingdings" w:hAnsi="Wingdings" w:hint="default"/>
      </w:rPr>
    </w:lvl>
  </w:abstractNum>
  <w:abstractNum w:abstractNumId="38">
    <w:nsid w:val="452D0F5C"/>
    <w:multiLevelType w:val="multilevel"/>
    <w:tmpl w:val="0E10C204"/>
    <w:lvl w:ilvl="0">
      <w:start w:val="1"/>
      <w:numFmt w:val="decimal"/>
      <w:lvlText w:val="%1."/>
      <w:lvlJc w:val="left"/>
      <w:pPr>
        <w:ind w:left="1004" w:hanging="360"/>
      </w:pPr>
      <w:rPr>
        <w:rFonts w:hint="default"/>
      </w:rPr>
    </w:lvl>
    <w:lvl w:ilvl="1">
      <w:start w:val="4"/>
      <w:numFmt w:val="decimal"/>
      <w:isLgl/>
      <w:lvlText w:val="%1.%2"/>
      <w:lvlJc w:val="left"/>
      <w:pPr>
        <w:ind w:left="502"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39">
    <w:nsid w:val="46323E4D"/>
    <w:multiLevelType w:val="hybridMultilevel"/>
    <w:tmpl w:val="B4268636"/>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0">
    <w:nsid w:val="48A47C9B"/>
    <w:multiLevelType w:val="hybridMultilevel"/>
    <w:tmpl w:val="C5E0B8AC"/>
    <w:lvl w:ilvl="0">
      <w:start w:val="1"/>
      <w:numFmt w:val="decimal"/>
      <w:lvlText w:val="%1."/>
      <w:lvlJc w:val="left"/>
      <w:pPr>
        <w:ind w:left="1004" w:hanging="360"/>
      </w:pPr>
      <w:rPr>
        <w:rFonts w:hint="default"/>
      </w:rPr>
    </w:lvl>
    <w:lvl w:ilvl="1" w:tentative="1">
      <w:start w:val="1"/>
      <w:numFmt w:val="lowerLetter"/>
      <w:lvlText w:val="%2."/>
      <w:lvlJc w:val="left"/>
      <w:pPr>
        <w:ind w:left="1724" w:hanging="360"/>
      </w:pPr>
    </w:lvl>
    <w:lvl w:ilvl="2" w:tentative="1">
      <w:start w:val="1"/>
      <w:numFmt w:val="lowerRoman"/>
      <w:lvlText w:val="%3."/>
      <w:lvlJc w:val="right"/>
      <w:pPr>
        <w:ind w:left="2444" w:hanging="180"/>
      </w:pPr>
    </w:lvl>
    <w:lvl w:ilvl="3" w:tentative="1">
      <w:start w:val="1"/>
      <w:numFmt w:val="decimal"/>
      <w:lvlText w:val="%4."/>
      <w:lvlJc w:val="left"/>
      <w:pPr>
        <w:ind w:left="3164" w:hanging="360"/>
      </w:pPr>
    </w:lvl>
    <w:lvl w:ilvl="4" w:tentative="1">
      <w:start w:val="1"/>
      <w:numFmt w:val="lowerLetter"/>
      <w:lvlText w:val="%5."/>
      <w:lvlJc w:val="left"/>
      <w:pPr>
        <w:ind w:left="3884" w:hanging="360"/>
      </w:pPr>
    </w:lvl>
    <w:lvl w:ilvl="5" w:tentative="1">
      <w:start w:val="1"/>
      <w:numFmt w:val="lowerRoman"/>
      <w:lvlText w:val="%6."/>
      <w:lvlJc w:val="right"/>
      <w:pPr>
        <w:ind w:left="4604" w:hanging="180"/>
      </w:pPr>
    </w:lvl>
    <w:lvl w:ilvl="6" w:tentative="1">
      <w:start w:val="1"/>
      <w:numFmt w:val="decimal"/>
      <w:lvlText w:val="%7."/>
      <w:lvlJc w:val="left"/>
      <w:pPr>
        <w:ind w:left="5324" w:hanging="360"/>
      </w:pPr>
    </w:lvl>
    <w:lvl w:ilvl="7" w:tentative="1">
      <w:start w:val="1"/>
      <w:numFmt w:val="lowerLetter"/>
      <w:lvlText w:val="%8."/>
      <w:lvlJc w:val="left"/>
      <w:pPr>
        <w:ind w:left="6044" w:hanging="360"/>
      </w:pPr>
    </w:lvl>
    <w:lvl w:ilvl="8" w:tentative="1">
      <w:start w:val="1"/>
      <w:numFmt w:val="lowerRoman"/>
      <w:lvlText w:val="%9."/>
      <w:lvlJc w:val="right"/>
      <w:pPr>
        <w:ind w:left="6764" w:hanging="180"/>
      </w:pPr>
    </w:lvl>
  </w:abstractNum>
  <w:abstractNum w:abstractNumId="41">
    <w:nsid w:val="4D2E31DC"/>
    <w:multiLevelType w:val="hybridMultilevel"/>
    <w:tmpl w:val="1C4AC888"/>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2">
    <w:nsid w:val="54CB2939"/>
    <w:multiLevelType w:val="hybridMultilevel"/>
    <w:tmpl w:val="4802CD4E"/>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3">
    <w:nsid w:val="56B242E4"/>
    <w:multiLevelType w:val="hybridMultilevel"/>
    <w:tmpl w:val="3E0A4EAA"/>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4">
    <w:nsid w:val="586E4792"/>
    <w:multiLevelType w:val="hybridMultilevel"/>
    <w:tmpl w:val="0A4E8D5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5">
    <w:nsid w:val="5A7C01CC"/>
    <w:multiLevelType w:val="hybridMultilevel"/>
    <w:tmpl w:val="2AF20ACA"/>
    <w:lvl w:ilvl="0">
      <w:start w:val="1"/>
      <w:numFmt w:val="decimal"/>
      <w:lvlText w:val="%1."/>
      <w:lvlJc w:val="left"/>
      <w:pPr>
        <w:ind w:left="36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nsid w:val="5AAF3786"/>
    <w:multiLevelType w:val="hybridMultilevel"/>
    <w:tmpl w:val="81144BB2"/>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7">
    <w:nsid w:val="5ED25D2E"/>
    <w:multiLevelType w:val="hybridMultilevel"/>
    <w:tmpl w:val="35F686DE"/>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8">
    <w:nsid w:val="66313381"/>
    <w:multiLevelType w:val="hybridMultilevel"/>
    <w:tmpl w:val="309C370C"/>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9">
    <w:nsid w:val="6B811511"/>
    <w:multiLevelType w:val="multilevel"/>
    <w:tmpl w:val="21F294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0">
    <w:nsid w:val="6DCA2719"/>
    <w:multiLevelType w:val="hybridMultilevel"/>
    <w:tmpl w:val="308E0078"/>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1">
    <w:nsid w:val="6E1905A2"/>
    <w:multiLevelType w:val="multilevel"/>
    <w:tmpl w:val="9DC4F466"/>
    <w:lvl w:ilvl="0">
      <w:start w:val="4"/>
      <w:numFmt w:val="decimal"/>
      <w:lvlText w:val="%1"/>
      <w:lvlJc w:val="left"/>
      <w:pPr>
        <w:ind w:left="1020" w:hanging="1020"/>
      </w:pPr>
      <w:rPr>
        <w:rFonts w:hint="default"/>
      </w:rPr>
    </w:lvl>
    <w:lvl w:ilvl="1">
      <w:start w:val="1"/>
      <w:numFmt w:val="decimal"/>
      <w:lvlText w:val="%1.%2"/>
      <w:lvlJc w:val="left"/>
      <w:pPr>
        <w:ind w:left="1020" w:hanging="1020"/>
      </w:pPr>
      <w:rPr>
        <w:rFonts w:hint="default"/>
      </w:rPr>
    </w:lvl>
    <w:lvl w:ilvl="2">
      <w:start w:val="1"/>
      <w:numFmt w:val="decimal"/>
      <w:lvlText w:val="%1.%2.%3"/>
      <w:lvlJc w:val="left"/>
      <w:pPr>
        <w:ind w:left="1020" w:hanging="1020"/>
      </w:pPr>
      <w:rPr>
        <w:rFonts w:hint="default"/>
      </w:rPr>
    </w:lvl>
    <w:lvl w:ilvl="3">
      <w:start w:val="1"/>
      <w:numFmt w:val="decimal"/>
      <w:lvlText w:val="%1.%2.%3.%4"/>
      <w:lvlJc w:val="left"/>
      <w:pPr>
        <w:ind w:left="1020" w:hanging="1020"/>
      </w:pPr>
      <w:rPr>
        <w:rFonts w:hint="default"/>
      </w:rPr>
    </w:lvl>
    <w:lvl w:ilvl="4">
      <w:start w:val="1"/>
      <w:numFmt w:val="decimal"/>
      <w:lvlText w:val="%1.%2.%3.%4.%5"/>
      <w:lvlJc w:val="left"/>
      <w:pPr>
        <w:ind w:left="1080" w:hanging="1080"/>
      </w:pPr>
      <w:rPr>
        <w:rFonts w:hint="default"/>
      </w:rPr>
    </w:lvl>
    <w:lvl w:ilvl="5">
      <w:start w:val="2"/>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nsid w:val="73251CA6"/>
    <w:multiLevelType w:val="hybridMultilevel"/>
    <w:tmpl w:val="7778B7EE"/>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53">
    <w:nsid w:val="734E58BF"/>
    <w:multiLevelType w:val="hybridMultilevel"/>
    <w:tmpl w:val="85440C34"/>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4">
    <w:nsid w:val="74CA3ECF"/>
    <w:multiLevelType w:val="hybridMultilevel"/>
    <w:tmpl w:val="AA62037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5">
    <w:nsid w:val="74E25712"/>
    <w:multiLevelType w:val="multilevel"/>
    <w:tmpl w:val="DF72C08C"/>
    <w:lvl w:ilvl="0">
      <w:start w:val="1"/>
      <w:numFmt w:val="decimal"/>
      <w:lvlText w:val="%1."/>
      <w:lvlJc w:val="left"/>
      <w:pPr>
        <w:ind w:left="502" w:hanging="360"/>
      </w:pPr>
      <w:rPr>
        <w:rFonts w:hint="default"/>
      </w:rPr>
    </w:lvl>
    <w:lvl w:ilvl="1">
      <w:start w:val="1"/>
      <w:numFmt w:val="decimal"/>
      <w:isLgl/>
      <w:lvlText w:val="%1.%2"/>
      <w:lvlJc w:val="left"/>
      <w:pPr>
        <w:ind w:left="1042" w:hanging="900"/>
      </w:pPr>
      <w:rPr>
        <w:rFonts w:hint="default"/>
      </w:rPr>
    </w:lvl>
    <w:lvl w:ilvl="2">
      <w:start w:val="1"/>
      <w:numFmt w:val="decimal"/>
      <w:isLgl/>
      <w:lvlText w:val="%1.%2.%3"/>
      <w:lvlJc w:val="left"/>
      <w:pPr>
        <w:ind w:left="1042" w:hanging="900"/>
      </w:pPr>
      <w:rPr>
        <w:rFonts w:hint="default"/>
      </w:rPr>
    </w:lvl>
    <w:lvl w:ilvl="3">
      <w:start w:val="1"/>
      <w:numFmt w:val="decimal"/>
      <w:isLgl/>
      <w:lvlText w:val="%1.%2.%3.%4"/>
      <w:lvlJc w:val="left"/>
      <w:pPr>
        <w:ind w:left="1042" w:hanging="900"/>
      </w:pPr>
      <w:rPr>
        <w:rFonts w:hint="default"/>
      </w:rPr>
    </w:lvl>
    <w:lvl w:ilvl="4">
      <w:start w:val="2"/>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56">
    <w:nsid w:val="7C022743"/>
    <w:multiLevelType w:val="hybridMultilevel"/>
    <w:tmpl w:val="AC70B24E"/>
    <w:lvl w:ilvl="0">
      <w:start w:val="1"/>
      <w:numFmt w:val="decimal"/>
      <w:lvlText w:val="%1."/>
      <w:lvlJc w:val="left"/>
      <w:pPr>
        <w:ind w:left="644" w:hanging="360"/>
      </w:pPr>
      <w:rPr>
        <w:rFonts w:hint="default"/>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57">
    <w:nsid w:val="7D1B53F0"/>
    <w:multiLevelType w:val="multilevel"/>
    <w:tmpl w:val="FE26C4C6"/>
    <w:lvl w:ilvl="0">
      <w:start w:val="1"/>
      <w:numFmt w:val="decimal"/>
      <w:lvlText w:val="%1."/>
      <w:lvlJc w:val="left"/>
      <w:pPr>
        <w:ind w:left="1080" w:hanging="360"/>
      </w:pPr>
      <w:rPr>
        <w:rFonts w:ascii="Times New Roman" w:hAnsi="Times New Roman" w:eastAsiaTheme="minorHAnsi" w:cs="Times New Roman"/>
      </w:rPr>
    </w:lvl>
    <w:lvl w:ilvl="1">
      <w:start w:val="1"/>
      <w:numFmt w:val="decimal"/>
      <w:isLgl/>
      <w:lvlText w:val="%1.%2"/>
      <w:lvlJc w:val="left"/>
      <w:pPr>
        <w:ind w:left="982" w:hanging="840"/>
      </w:pPr>
      <w:rPr>
        <w:rFonts w:hint="default"/>
      </w:rPr>
    </w:lvl>
    <w:lvl w:ilvl="2">
      <w:start w:val="1"/>
      <w:numFmt w:val="decimal"/>
      <w:isLgl/>
      <w:lvlText w:val="%1.%2.%3"/>
      <w:lvlJc w:val="left"/>
      <w:pPr>
        <w:ind w:left="1266" w:hanging="840"/>
      </w:pPr>
      <w:rPr>
        <w:rFonts w:hint="default"/>
      </w:rPr>
    </w:lvl>
    <w:lvl w:ilvl="3">
      <w:start w:val="2"/>
      <w:numFmt w:val="decimal"/>
      <w:isLgl/>
      <w:lvlText w:val="%1.%2.%3.%4"/>
      <w:lvlJc w:val="left"/>
      <w:pPr>
        <w:ind w:left="1560" w:hanging="84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8">
    <w:nsid w:val="7D601E79"/>
    <w:multiLevelType w:val="multilevel"/>
    <w:tmpl w:val="013EF2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9">
    <w:nsid w:val="7E125C02"/>
    <w:multiLevelType w:val="hybridMultilevel"/>
    <w:tmpl w:val="F8F2094E"/>
    <w:lvl w:ilvl="0">
      <w:start w:val="1"/>
      <w:numFmt w:val="bullet"/>
      <w:lvlText w:val=""/>
      <w:lvlJc w:val="left"/>
      <w:pPr>
        <w:ind w:left="1440" w:hanging="360"/>
      </w:pPr>
      <w:rPr>
        <w:rFonts w:ascii="Wingdings" w:hAnsi="Wingding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60">
    <w:nsid w:val="7F861CF3"/>
    <w:multiLevelType w:val="hybridMultilevel"/>
    <w:tmpl w:val="FA3699B4"/>
    <w:lvl w:ilvl="0">
      <w:start w:val="4"/>
      <w:numFmt w:val="bullet"/>
      <w:lvlText w:val="-"/>
      <w:lvlJc w:val="left"/>
      <w:pPr>
        <w:ind w:left="720" w:hanging="360"/>
      </w:pPr>
      <w:rPr>
        <w:rFonts w:ascii="Calibri" w:hAnsi="Calibri" w:eastAsiaTheme="minorHAns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1">
    <w:nsid w:val="7F861CF4"/>
    <w:multiLevelType w:val="multilevel"/>
    <w:tmpl w:val="21F294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2">
    <w:nsid w:val="7F861CF5"/>
    <w:multiLevelType w:val="multilevel"/>
    <w:tmpl w:val="CD6640DC"/>
    <w:lvl w:ilvl="0">
      <w:start w:val="1"/>
      <w:numFmt w:val="decimal"/>
      <w:lvlText w:val="%1"/>
      <w:lvlJc w:val="left"/>
      <w:pPr>
        <w:ind w:left="480" w:hanging="480"/>
      </w:pPr>
      <w:rPr>
        <w:rFonts w:hint="default"/>
      </w:rPr>
    </w:lvl>
    <w:lvl w:ilvl="1">
      <w:start w:val="7"/>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16cid:durableId="760032942">
    <w:abstractNumId w:val="49"/>
  </w:num>
  <w:num w:numId="2" w16cid:durableId="1709723199">
    <w:abstractNumId w:val="30"/>
  </w:num>
  <w:num w:numId="3" w16cid:durableId="331495337">
    <w:abstractNumId w:val="35"/>
  </w:num>
  <w:num w:numId="4" w16cid:durableId="2115906240">
    <w:abstractNumId w:val="15"/>
  </w:num>
  <w:num w:numId="5" w16cid:durableId="1293175801">
    <w:abstractNumId w:val="19"/>
  </w:num>
  <w:num w:numId="6" w16cid:durableId="1323510277">
    <w:abstractNumId w:val="13"/>
  </w:num>
  <w:num w:numId="7" w16cid:durableId="1259094467">
    <w:abstractNumId w:val="56"/>
  </w:num>
  <w:num w:numId="8" w16cid:durableId="229659255">
    <w:abstractNumId w:val="0"/>
  </w:num>
  <w:num w:numId="9" w16cid:durableId="1752122084">
    <w:abstractNumId w:val="23"/>
  </w:num>
  <w:num w:numId="10" w16cid:durableId="901334512">
    <w:abstractNumId w:val="40"/>
  </w:num>
  <w:num w:numId="11" w16cid:durableId="1144006122">
    <w:abstractNumId w:val="8"/>
  </w:num>
  <w:num w:numId="12" w16cid:durableId="1553538149">
    <w:abstractNumId w:val="9"/>
  </w:num>
  <w:num w:numId="13" w16cid:durableId="1859586831">
    <w:abstractNumId w:val="58"/>
  </w:num>
  <w:num w:numId="14" w16cid:durableId="1761750569">
    <w:abstractNumId w:val="38"/>
  </w:num>
  <w:num w:numId="15" w16cid:durableId="1651133936">
    <w:abstractNumId w:val="27"/>
  </w:num>
  <w:num w:numId="16" w16cid:durableId="1764567242">
    <w:abstractNumId w:val="5"/>
  </w:num>
  <w:num w:numId="17" w16cid:durableId="1617058356">
    <w:abstractNumId w:val="37"/>
  </w:num>
  <w:num w:numId="18" w16cid:durableId="2037463841">
    <w:abstractNumId w:val="22"/>
  </w:num>
  <w:num w:numId="19" w16cid:durableId="327830402">
    <w:abstractNumId w:val="7"/>
  </w:num>
  <w:num w:numId="20" w16cid:durableId="729810343">
    <w:abstractNumId w:val="18"/>
  </w:num>
  <w:num w:numId="21" w16cid:durableId="313533907">
    <w:abstractNumId w:val="14"/>
  </w:num>
  <w:num w:numId="22" w16cid:durableId="1113472836">
    <w:abstractNumId w:val="21"/>
  </w:num>
  <w:num w:numId="23" w16cid:durableId="566649129">
    <w:abstractNumId w:val="60"/>
  </w:num>
  <w:num w:numId="24" w16cid:durableId="1140002096">
    <w:abstractNumId w:val="6"/>
  </w:num>
  <w:num w:numId="25" w16cid:durableId="841508574">
    <w:abstractNumId w:val="33"/>
  </w:num>
  <w:num w:numId="26" w16cid:durableId="1499344403">
    <w:abstractNumId w:val="51"/>
  </w:num>
  <w:num w:numId="27" w16cid:durableId="910042193">
    <w:abstractNumId w:val="32"/>
  </w:num>
  <w:num w:numId="28" w16cid:durableId="379743219">
    <w:abstractNumId w:val="10"/>
  </w:num>
  <w:num w:numId="29" w16cid:durableId="422411084">
    <w:abstractNumId w:val="57"/>
  </w:num>
  <w:num w:numId="30" w16cid:durableId="231743601">
    <w:abstractNumId w:val="55"/>
  </w:num>
  <w:num w:numId="31" w16cid:durableId="174076259">
    <w:abstractNumId w:val="47"/>
  </w:num>
  <w:num w:numId="32" w16cid:durableId="1995134114">
    <w:abstractNumId w:val="50"/>
  </w:num>
  <w:num w:numId="33" w16cid:durableId="1406105393">
    <w:abstractNumId w:val="3"/>
  </w:num>
  <w:num w:numId="34" w16cid:durableId="1855455488">
    <w:abstractNumId w:val="36"/>
  </w:num>
  <w:num w:numId="35" w16cid:durableId="1059329021">
    <w:abstractNumId w:val="25"/>
  </w:num>
  <w:num w:numId="36" w16cid:durableId="379670396">
    <w:abstractNumId w:val="31"/>
  </w:num>
  <w:num w:numId="37" w16cid:durableId="945892947">
    <w:abstractNumId w:val="45"/>
  </w:num>
  <w:num w:numId="38" w16cid:durableId="840201247">
    <w:abstractNumId w:val="4"/>
  </w:num>
  <w:num w:numId="39" w16cid:durableId="1140609283">
    <w:abstractNumId w:val="16"/>
  </w:num>
  <w:num w:numId="40" w16cid:durableId="1515455692">
    <w:abstractNumId w:val="43"/>
  </w:num>
  <w:num w:numId="41" w16cid:durableId="1713117492">
    <w:abstractNumId w:val="17"/>
  </w:num>
  <w:num w:numId="42" w16cid:durableId="195848961">
    <w:abstractNumId w:val="54"/>
  </w:num>
  <w:num w:numId="43" w16cid:durableId="643855675">
    <w:abstractNumId w:val="29"/>
  </w:num>
  <w:num w:numId="44" w16cid:durableId="767391580">
    <w:abstractNumId w:val="42"/>
  </w:num>
  <w:num w:numId="45" w16cid:durableId="8800843">
    <w:abstractNumId w:val="53"/>
  </w:num>
  <w:num w:numId="46" w16cid:durableId="1199397811">
    <w:abstractNumId w:val="24"/>
  </w:num>
  <w:num w:numId="47" w16cid:durableId="1608658486">
    <w:abstractNumId w:val="1"/>
  </w:num>
  <w:num w:numId="48" w16cid:durableId="2051345113">
    <w:abstractNumId w:val="46"/>
  </w:num>
  <w:num w:numId="49" w16cid:durableId="1449540702">
    <w:abstractNumId w:val="20"/>
  </w:num>
  <w:num w:numId="50" w16cid:durableId="2100131847">
    <w:abstractNumId w:val="52"/>
  </w:num>
  <w:num w:numId="51" w16cid:durableId="333067072">
    <w:abstractNumId w:val="41"/>
  </w:num>
  <w:num w:numId="52" w16cid:durableId="1364287527">
    <w:abstractNumId w:val="59"/>
  </w:num>
  <w:num w:numId="53" w16cid:durableId="674307060">
    <w:abstractNumId w:val="12"/>
  </w:num>
  <w:num w:numId="54" w16cid:durableId="1516771388">
    <w:abstractNumId w:val="48"/>
  </w:num>
  <w:num w:numId="55" w16cid:durableId="1911503862">
    <w:abstractNumId w:val="44"/>
  </w:num>
  <w:num w:numId="56" w16cid:durableId="1485194973">
    <w:abstractNumId w:val="2"/>
  </w:num>
  <w:num w:numId="57" w16cid:durableId="1869952577">
    <w:abstractNumId w:val="11"/>
  </w:num>
  <w:num w:numId="58" w16cid:durableId="1416513628">
    <w:abstractNumId w:val="39"/>
  </w:num>
  <w:num w:numId="59" w16cid:durableId="1809124365">
    <w:abstractNumId w:val="34"/>
  </w:num>
  <w:num w:numId="60" w16cid:durableId="387191717">
    <w:abstractNumId w:val="26"/>
  </w:num>
  <w:num w:numId="61" w16cid:durableId="1295450633">
    <w:abstractNumId w:val="28"/>
  </w:num>
  <w:num w:numId="62">
    <w:abstractNumId w:val="61"/>
  </w:num>
  <w:num w:numId="63">
    <w:abstractNumId w:val="62"/>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4438"/>
    <w:rsid w:val="000004EF"/>
    <w:rsid w:val="00000635"/>
    <w:rsid w:val="000006A4"/>
    <w:rsid w:val="000008B4"/>
    <w:rsid w:val="00000CE5"/>
    <w:rsid w:val="00001055"/>
    <w:rsid w:val="0000160C"/>
    <w:rsid w:val="0000163B"/>
    <w:rsid w:val="00001A2F"/>
    <w:rsid w:val="00001F56"/>
    <w:rsid w:val="000021D4"/>
    <w:rsid w:val="00002987"/>
    <w:rsid w:val="00002A00"/>
    <w:rsid w:val="00002EAD"/>
    <w:rsid w:val="00003DB3"/>
    <w:rsid w:val="00003F31"/>
    <w:rsid w:val="00003FD2"/>
    <w:rsid w:val="00004805"/>
    <w:rsid w:val="000048B9"/>
    <w:rsid w:val="0000498E"/>
    <w:rsid w:val="00004B4A"/>
    <w:rsid w:val="00005167"/>
    <w:rsid w:val="0000560A"/>
    <w:rsid w:val="00005997"/>
    <w:rsid w:val="00005C0B"/>
    <w:rsid w:val="00006145"/>
    <w:rsid w:val="00006466"/>
    <w:rsid w:val="000064E3"/>
    <w:rsid w:val="000067E5"/>
    <w:rsid w:val="000068FD"/>
    <w:rsid w:val="00006B1F"/>
    <w:rsid w:val="00007030"/>
    <w:rsid w:val="00007060"/>
    <w:rsid w:val="00007169"/>
    <w:rsid w:val="0000738C"/>
    <w:rsid w:val="0000799B"/>
    <w:rsid w:val="00007A7B"/>
    <w:rsid w:val="00007C55"/>
    <w:rsid w:val="00010925"/>
    <w:rsid w:val="00010CD7"/>
    <w:rsid w:val="00011022"/>
    <w:rsid w:val="00011268"/>
    <w:rsid w:val="00011784"/>
    <w:rsid w:val="000118D1"/>
    <w:rsid w:val="00011993"/>
    <w:rsid w:val="00012242"/>
    <w:rsid w:val="00012273"/>
    <w:rsid w:val="00012297"/>
    <w:rsid w:val="0001270B"/>
    <w:rsid w:val="00012760"/>
    <w:rsid w:val="00012DD9"/>
    <w:rsid w:val="00013105"/>
    <w:rsid w:val="0001310E"/>
    <w:rsid w:val="00013124"/>
    <w:rsid w:val="000136E6"/>
    <w:rsid w:val="000137A5"/>
    <w:rsid w:val="00013B1E"/>
    <w:rsid w:val="00013E3C"/>
    <w:rsid w:val="000141AC"/>
    <w:rsid w:val="000141C7"/>
    <w:rsid w:val="00014645"/>
    <w:rsid w:val="00014907"/>
    <w:rsid w:val="000153C2"/>
    <w:rsid w:val="00015423"/>
    <w:rsid w:val="000158BF"/>
    <w:rsid w:val="00015C58"/>
    <w:rsid w:val="000167D3"/>
    <w:rsid w:val="00017631"/>
    <w:rsid w:val="000176BC"/>
    <w:rsid w:val="00017D59"/>
    <w:rsid w:val="0002044A"/>
    <w:rsid w:val="0002048A"/>
    <w:rsid w:val="00020965"/>
    <w:rsid w:val="00020A18"/>
    <w:rsid w:val="00020A53"/>
    <w:rsid w:val="00020A68"/>
    <w:rsid w:val="00020AA2"/>
    <w:rsid w:val="00022345"/>
    <w:rsid w:val="000229EE"/>
    <w:rsid w:val="000232CE"/>
    <w:rsid w:val="00023563"/>
    <w:rsid w:val="000235DF"/>
    <w:rsid w:val="00023694"/>
    <w:rsid w:val="000244EB"/>
    <w:rsid w:val="00024887"/>
    <w:rsid w:val="000248D9"/>
    <w:rsid w:val="0002508F"/>
    <w:rsid w:val="00025791"/>
    <w:rsid w:val="00025ED0"/>
    <w:rsid w:val="00025EF6"/>
    <w:rsid w:val="00026B31"/>
    <w:rsid w:val="00026D92"/>
    <w:rsid w:val="0002726B"/>
    <w:rsid w:val="0002795D"/>
    <w:rsid w:val="000279B0"/>
    <w:rsid w:val="00027B57"/>
    <w:rsid w:val="00027C74"/>
    <w:rsid w:val="00027CD6"/>
    <w:rsid w:val="00030687"/>
    <w:rsid w:val="0003073B"/>
    <w:rsid w:val="000309D5"/>
    <w:rsid w:val="00030C17"/>
    <w:rsid w:val="000310A7"/>
    <w:rsid w:val="000311EC"/>
    <w:rsid w:val="0003139D"/>
    <w:rsid w:val="00031ACE"/>
    <w:rsid w:val="00031B2F"/>
    <w:rsid w:val="0003209A"/>
    <w:rsid w:val="000327F8"/>
    <w:rsid w:val="00032882"/>
    <w:rsid w:val="00032B3B"/>
    <w:rsid w:val="000335BB"/>
    <w:rsid w:val="000335C2"/>
    <w:rsid w:val="00033B4C"/>
    <w:rsid w:val="000345D2"/>
    <w:rsid w:val="000346DC"/>
    <w:rsid w:val="0003475F"/>
    <w:rsid w:val="00034DE8"/>
    <w:rsid w:val="000350ED"/>
    <w:rsid w:val="0003601B"/>
    <w:rsid w:val="00036354"/>
    <w:rsid w:val="000367F0"/>
    <w:rsid w:val="00036986"/>
    <w:rsid w:val="00036BF4"/>
    <w:rsid w:val="00036E85"/>
    <w:rsid w:val="00037165"/>
    <w:rsid w:val="00037AD5"/>
    <w:rsid w:val="00040024"/>
    <w:rsid w:val="0004081D"/>
    <w:rsid w:val="00040C34"/>
    <w:rsid w:val="00040D24"/>
    <w:rsid w:val="00041105"/>
    <w:rsid w:val="000419B0"/>
    <w:rsid w:val="000419E4"/>
    <w:rsid w:val="00041C05"/>
    <w:rsid w:val="00041D3A"/>
    <w:rsid w:val="00042585"/>
    <w:rsid w:val="00042A96"/>
    <w:rsid w:val="00042AD5"/>
    <w:rsid w:val="00043826"/>
    <w:rsid w:val="0004393C"/>
    <w:rsid w:val="000442BB"/>
    <w:rsid w:val="000450F2"/>
    <w:rsid w:val="00045195"/>
    <w:rsid w:val="000451EC"/>
    <w:rsid w:val="0004535A"/>
    <w:rsid w:val="0004580A"/>
    <w:rsid w:val="00045A01"/>
    <w:rsid w:val="000460F9"/>
    <w:rsid w:val="0004637F"/>
    <w:rsid w:val="0004654A"/>
    <w:rsid w:val="000466D3"/>
    <w:rsid w:val="00046897"/>
    <w:rsid w:val="00046E78"/>
    <w:rsid w:val="00047252"/>
    <w:rsid w:val="00047E38"/>
    <w:rsid w:val="00050870"/>
    <w:rsid w:val="000508CB"/>
    <w:rsid w:val="000512DB"/>
    <w:rsid w:val="00051309"/>
    <w:rsid w:val="00051494"/>
    <w:rsid w:val="00051758"/>
    <w:rsid w:val="00051A21"/>
    <w:rsid w:val="00051D56"/>
    <w:rsid w:val="00051FF9"/>
    <w:rsid w:val="000523ED"/>
    <w:rsid w:val="000526B3"/>
    <w:rsid w:val="00052CC9"/>
    <w:rsid w:val="00053293"/>
    <w:rsid w:val="00054508"/>
    <w:rsid w:val="000547CB"/>
    <w:rsid w:val="00054C11"/>
    <w:rsid w:val="00055268"/>
    <w:rsid w:val="000556CB"/>
    <w:rsid w:val="00055D51"/>
    <w:rsid w:val="00056114"/>
    <w:rsid w:val="000567F2"/>
    <w:rsid w:val="00056B11"/>
    <w:rsid w:val="00056B49"/>
    <w:rsid w:val="00056CF3"/>
    <w:rsid w:val="00056EF9"/>
    <w:rsid w:val="00056FEB"/>
    <w:rsid w:val="00057215"/>
    <w:rsid w:val="0005746B"/>
    <w:rsid w:val="00057898"/>
    <w:rsid w:val="000579E2"/>
    <w:rsid w:val="00057B2B"/>
    <w:rsid w:val="00057D9C"/>
    <w:rsid w:val="000612DD"/>
    <w:rsid w:val="000613D9"/>
    <w:rsid w:val="00061569"/>
    <w:rsid w:val="00061596"/>
    <w:rsid w:val="0006160C"/>
    <w:rsid w:val="0006167A"/>
    <w:rsid w:val="00061A10"/>
    <w:rsid w:val="00061E31"/>
    <w:rsid w:val="00062040"/>
    <w:rsid w:val="0006242B"/>
    <w:rsid w:val="000630DA"/>
    <w:rsid w:val="00063302"/>
    <w:rsid w:val="00063354"/>
    <w:rsid w:val="000633EF"/>
    <w:rsid w:val="000634B1"/>
    <w:rsid w:val="00063864"/>
    <w:rsid w:val="00063B5A"/>
    <w:rsid w:val="00064A57"/>
    <w:rsid w:val="00064F54"/>
    <w:rsid w:val="00065501"/>
    <w:rsid w:val="00065CDD"/>
    <w:rsid w:val="000663E4"/>
    <w:rsid w:val="00066A6B"/>
    <w:rsid w:val="00067487"/>
    <w:rsid w:val="000702EB"/>
    <w:rsid w:val="0007041F"/>
    <w:rsid w:val="00070611"/>
    <w:rsid w:val="000706C1"/>
    <w:rsid w:val="0007083A"/>
    <w:rsid w:val="000709DD"/>
    <w:rsid w:val="00070D1A"/>
    <w:rsid w:val="00070D8A"/>
    <w:rsid w:val="00070EE2"/>
    <w:rsid w:val="000710AB"/>
    <w:rsid w:val="000714AF"/>
    <w:rsid w:val="000716D8"/>
    <w:rsid w:val="00071B61"/>
    <w:rsid w:val="00071E50"/>
    <w:rsid w:val="0007227D"/>
    <w:rsid w:val="000723A3"/>
    <w:rsid w:val="00072735"/>
    <w:rsid w:val="00072812"/>
    <w:rsid w:val="00072B35"/>
    <w:rsid w:val="00072D78"/>
    <w:rsid w:val="00072D83"/>
    <w:rsid w:val="00072EE2"/>
    <w:rsid w:val="0007314A"/>
    <w:rsid w:val="00073152"/>
    <w:rsid w:val="00073539"/>
    <w:rsid w:val="000735F7"/>
    <w:rsid w:val="000738CD"/>
    <w:rsid w:val="00073B3B"/>
    <w:rsid w:val="000743E2"/>
    <w:rsid w:val="00074486"/>
    <w:rsid w:val="00074C13"/>
    <w:rsid w:val="00074EFC"/>
    <w:rsid w:val="00075107"/>
    <w:rsid w:val="0007512B"/>
    <w:rsid w:val="000752F5"/>
    <w:rsid w:val="000753A8"/>
    <w:rsid w:val="00075A91"/>
    <w:rsid w:val="00075B86"/>
    <w:rsid w:val="00075C4B"/>
    <w:rsid w:val="00075FE3"/>
    <w:rsid w:val="00076331"/>
    <w:rsid w:val="00076619"/>
    <w:rsid w:val="00076691"/>
    <w:rsid w:val="00076DEA"/>
    <w:rsid w:val="00076EEF"/>
    <w:rsid w:val="000771DC"/>
    <w:rsid w:val="000774BD"/>
    <w:rsid w:val="00077BCA"/>
    <w:rsid w:val="000808E5"/>
    <w:rsid w:val="00080D56"/>
    <w:rsid w:val="00080F91"/>
    <w:rsid w:val="000819A1"/>
    <w:rsid w:val="00082D06"/>
    <w:rsid w:val="00082F77"/>
    <w:rsid w:val="00083B51"/>
    <w:rsid w:val="00084CAC"/>
    <w:rsid w:val="00084DF6"/>
    <w:rsid w:val="000851F4"/>
    <w:rsid w:val="000855BA"/>
    <w:rsid w:val="000855FA"/>
    <w:rsid w:val="00085621"/>
    <w:rsid w:val="000858AB"/>
    <w:rsid w:val="00085D27"/>
    <w:rsid w:val="00086384"/>
    <w:rsid w:val="000866D4"/>
    <w:rsid w:val="00087108"/>
    <w:rsid w:val="00087146"/>
    <w:rsid w:val="0008740E"/>
    <w:rsid w:val="00087437"/>
    <w:rsid w:val="00087530"/>
    <w:rsid w:val="000876CE"/>
    <w:rsid w:val="000877AC"/>
    <w:rsid w:val="00087B43"/>
    <w:rsid w:val="00087D8F"/>
    <w:rsid w:val="00087ECF"/>
    <w:rsid w:val="0009033F"/>
    <w:rsid w:val="000905A6"/>
    <w:rsid w:val="00090D24"/>
    <w:rsid w:val="000915B7"/>
    <w:rsid w:val="00091E6D"/>
    <w:rsid w:val="0009203D"/>
    <w:rsid w:val="000921CB"/>
    <w:rsid w:val="0009285A"/>
    <w:rsid w:val="00092A05"/>
    <w:rsid w:val="00093C9A"/>
    <w:rsid w:val="00094153"/>
    <w:rsid w:val="00094C0B"/>
    <w:rsid w:val="000950AF"/>
    <w:rsid w:val="0009552B"/>
    <w:rsid w:val="00095ACF"/>
    <w:rsid w:val="00095C8F"/>
    <w:rsid w:val="000966FC"/>
    <w:rsid w:val="000969D1"/>
    <w:rsid w:val="00096A2D"/>
    <w:rsid w:val="0009704D"/>
    <w:rsid w:val="00097307"/>
    <w:rsid w:val="00097DDB"/>
    <w:rsid w:val="000A0259"/>
    <w:rsid w:val="000A05B0"/>
    <w:rsid w:val="000A0624"/>
    <w:rsid w:val="000A0855"/>
    <w:rsid w:val="000A0F66"/>
    <w:rsid w:val="000A1124"/>
    <w:rsid w:val="000A1ACA"/>
    <w:rsid w:val="000A1C47"/>
    <w:rsid w:val="000A1D40"/>
    <w:rsid w:val="000A2027"/>
    <w:rsid w:val="000A2036"/>
    <w:rsid w:val="000A21E9"/>
    <w:rsid w:val="000A29A5"/>
    <w:rsid w:val="000A2C44"/>
    <w:rsid w:val="000A3452"/>
    <w:rsid w:val="000A3640"/>
    <w:rsid w:val="000A3707"/>
    <w:rsid w:val="000A3FD4"/>
    <w:rsid w:val="000A55C6"/>
    <w:rsid w:val="000A59E4"/>
    <w:rsid w:val="000A6054"/>
    <w:rsid w:val="000A607B"/>
    <w:rsid w:val="000A6881"/>
    <w:rsid w:val="000A7125"/>
    <w:rsid w:val="000A714E"/>
    <w:rsid w:val="000A71EB"/>
    <w:rsid w:val="000A7408"/>
    <w:rsid w:val="000B0113"/>
    <w:rsid w:val="000B0E65"/>
    <w:rsid w:val="000B17CD"/>
    <w:rsid w:val="000B1906"/>
    <w:rsid w:val="000B1ABC"/>
    <w:rsid w:val="000B1F92"/>
    <w:rsid w:val="000B20B7"/>
    <w:rsid w:val="000B21B1"/>
    <w:rsid w:val="000B2519"/>
    <w:rsid w:val="000B2A34"/>
    <w:rsid w:val="000B31EB"/>
    <w:rsid w:val="000B3432"/>
    <w:rsid w:val="000B4065"/>
    <w:rsid w:val="000B4316"/>
    <w:rsid w:val="000B46F5"/>
    <w:rsid w:val="000B4EB5"/>
    <w:rsid w:val="000B54C8"/>
    <w:rsid w:val="000B55A1"/>
    <w:rsid w:val="000B5763"/>
    <w:rsid w:val="000B5800"/>
    <w:rsid w:val="000B5883"/>
    <w:rsid w:val="000B59D2"/>
    <w:rsid w:val="000B5DF9"/>
    <w:rsid w:val="000B5F3C"/>
    <w:rsid w:val="000B60CC"/>
    <w:rsid w:val="000B65D2"/>
    <w:rsid w:val="000B68E8"/>
    <w:rsid w:val="000B6F5C"/>
    <w:rsid w:val="000B72B4"/>
    <w:rsid w:val="000B73FC"/>
    <w:rsid w:val="000B79A2"/>
    <w:rsid w:val="000C08EF"/>
    <w:rsid w:val="000C0978"/>
    <w:rsid w:val="000C0CB1"/>
    <w:rsid w:val="000C0F1E"/>
    <w:rsid w:val="000C1039"/>
    <w:rsid w:val="000C18DA"/>
    <w:rsid w:val="000C1900"/>
    <w:rsid w:val="000C1944"/>
    <w:rsid w:val="000C1A55"/>
    <w:rsid w:val="000C1F5A"/>
    <w:rsid w:val="000C1FC9"/>
    <w:rsid w:val="000C1FD0"/>
    <w:rsid w:val="000C225E"/>
    <w:rsid w:val="000C2437"/>
    <w:rsid w:val="000C262D"/>
    <w:rsid w:val="000C2694"/>
    <w:rsid w:val="000C2C99"/>
    <w:rsid w:val="000C32EF"/>
    <w:rsid w:val="000C33AC"/>
    <w:rsid w:val="000C3576"/>
    <w:rsid w:val="000C3B23"/>
    <w:rsid w:val="000C3BF5"/>
    <w:rsid w:val="000C3D94"/>
    <w:rsid w:val="000C3E96"/>
    <w:rsid w:val="000C4EC9"/>
    <w:rsid w:val="000C58CD"/>
    <w:rsid w:val="000C5F72"/>
    <w:rsid w:val="000C66BA"/>
    <w:rsid w:val="000C694C"/>
    <w:rsid w:val="000C6A4F"/>
    <w:rsid w:val="000C6F3B"/>
    <w:rsid w:val="000D066D"/>
    <w:rsid w:val="000D0BA0"/>
    <w:rsid w:val="000D1E50"/>
    <w:rsid w:val="000D1E6D"/>
    <w:rsid w:val="000D203F"/>
    <w:rsid w:val="000D2113"/>
    <w:rsid w:val="000D2152"/>
    <w:rsid w:val="000D2D80"/>
    <w:rsid w:val="000D4603"/>
    <w:rsid w:val="000D4722"/>
    <w:rsid w:val="000D4CB4"/>
    <w:rsid w:val="000D4E94"/>
    <w:rsid w:val="000D500D"/>
    <w:rsid w:val="000D5071"/>
    <w:rsid w:val="000D5175"/>
    <w:rsid w:val="000D54F5"/>
    <w:rsid w:val="000D58A8"/>
    <w:rsid w:val="000D5A4D"/>
    <w:rsid w:val="000D5E36"/>
    <w:rsid w:val="000D64B8"/>
    <w:rsid w:val="000D668E"/>
    <w:rsid w:val="000D66B6"/>
    <w:rsid w:val="000D678B"/>
    <w:rsid w:val="000D69BE"/>
    <w:rsid w:val="000D70F7"/>
    <w:rsid w:val="000D77D9"/>
    <w:rsid w:val="000D7CC7"/>
    <w:rsid w:val="000E0298"/>
    <w:rsid w:val="000E0F64"/>
    <w:rsid w:val="000E10BF"/>
    <w:rsid w:val="000E1A24"/>
    <w:rsid w:val="000E1C2C"/>
    <w:rsid w:val="000E1E63"/>
    <w:rsid w:val="000E2423"/>
    <w:rsid w:val="000E250B"/>
    <w:rsid w:val="000E270C"/>
    <w:rsid w:val="000E3553"/>
    <w:rsid w:val="000E36D0"/>
    <w:rsid w:val="000E37EB"/>
    <w:rsid w:val="000E3956"/>
    <w:rsid w:val="000E3B61"/>
    <w:rsid w:val="000E3D48"/>
    <w:rsid w:val="000E3E20"/>
    <w:rsid w:val="000E48B6"/>
    <w:rsid w:val="000E4A35"/>
    <w:rsid w:val="000E562A"/>
    <w:rsid w:val="000E5965"/>
    <w:rsid w:val="000E618B"/>
    <w:rsid w:val="000E67C5"/>
    <w:rsid w:val="000E767B"/>
    <w:rsid w:val="000E7C8C"/>
    <w:rsid w:val="000E7F60"/>
    <w:rsid w:val="000F0F12"/>
    <w:rsid w:val="000F10D6"/>
    <w:rsid w:val="000F1E99"/>
    <w:rsid w:val="000F2534"/>
    <w:rsid w:val="000F2628"/>
    <w:rsid w:val="000F2E0C"/>
    <w:rsid w:val="000F345E"/>
    <w:rsid w:val="000F362C"/>
    <w:rsid w:val="000F3808"/>
    <w:rsid w:val="000F4073"/>
    <w:rsid w:val="000F468F"/>
    <w:rsid w:val="000F4892"/>
    <w:rsid w:val="000F48A4"/>
    <w:rsid w:val="000F4907"/>
    <w:rsid w:val="000F49E9"/>
    <w:rsid w:val="000F4C8B"/>
    <w:rsid w:val="000F572F"/>
    <w:rsid w:val="000F5A8F"/>
    <w:rsid w:val="000F6614"/>
    <w:rsid w:val="000F67AA"/>
    <w:rsid w:val="000F67F4"/>
    <w:rsid w:val="000F6D0E"/>
    <w:rsid w:val="000F6D59"/>
    <w:rsid w:val="000F6D90"/>
    <w:rsid w:val="000F7BA5"/>
    <w:rsid w:val="000F7DFE"/>
    <w:rsid w:val="001003BF"/>
    <w:rsid w:val="001009ED"/>
    <w:rsid w:val="00101532"/>
    <w:rsid w:val="0010194D"/>
    <w:rsid w:val="00101AF2"/>
    <w:rsid w:val="00101BF8"/>
    <w:rsid w:val="00101D6D"/>
    <w:rsid w:val="001022EA"/>
    <w:rsid w:val="0010240C"/>
    <w:rsid w:val="001026CC"/>
    <w:rsid w:val="00102B72"/>
    <w:rsid w:val="001035D3"/>
    <w:rsid w:val="00103C2C"/>
    <w:rsid w:val="0010409A"/>
    <w:rsid w:val="001041B5"/>
    <w:rsid w:val="00104210"/>
    <w:rsid w:val="0010470D"/>
    <w:rsid w:val="001048A8"/>
    <w:rsid w:val="00104DDF"/>
    <w:rsid w:val="00104FBD"/>
    <w:rsid w:val="00106314"/>
    <w:rsid w:val="0010686D"/>
    <w:rsid w:val="0010690E"/>
    <w:rsid w:val="00106CF3"/>
    <w:rsid w:val="001071A8"/>
    <w:rsid w:val="00107646"/>
    <w:rsid w:val="00107D54"/>
    <w:rsid w:val="00107E31"/>
    <w:rsid w:val="00107F4D"/>
    <w:rsid w:val="001102A4"/>
    <w:rsid w:val="00110453"/>
    <w:rsid w:val="001106DF"/>
    <w:rsid w:val="00110D50"/>
    <w:rsid w:val="00111D49"/>
    <w:rsid w:val="00111EF6"/>
    <w:rsid w:val="0011206A"/>
    <w:rsid w:val="0011238E"/>
    <w:rsid w:val="001123D6"/>
    <w:rsid w:val="00112C76"/>
    <w:rsid w:val="00112E44"/>
    <w:rsid w:val="00112FAA"/>
    <w:rsid w:val="00113209"/>
    <w:rsid w:val="00113505"/>
    <w:rsid w:val="001135C1"/>
    <w:rsid w:val="00113D52"/>
    <w:rsid w:val="001141B3"/>
    <w:rsid w:val="00114329"/>
    <w:rsid w:val="00114B3E"/>
    <w:rsid w:val="00115012"/>
    <w:rsid w:val="00115291"/>
    <w:rsid w:val="0011545E"/>
    <w:rsid w:val="0011573B"/>
    <w:rsid w:val="00115A43"/>
    <w:rsid w:val="00116076"/>
    <w:rsid w:val="001164E5"/>
    <w:rsid w:val="001166AD"/>
    <w:rsid w:val="00117794"/>
    <w:rsid w:val="00117AA7"/>
    <w:rsid w:val="001204A7"/>
    <w:rsid w:val="00120774"/>
    <w:rsid w:val="00120B89"/>
    <w:rsid w:val="00120BA7"/>
    <w:rsid w:val="001211B5"/>
    <w:rsid w:val="00121F1C"/>
    <w:rsid w:val="001220B9"/>
    <w:rsid w:val="00122467"/>
    <w:rsid w:val="00122740"/>
    <w:rsid w:val="00122E21"/>
    <w:rsid w:val="00122F2F"/>
    <w:rsid w:val="00122FBC"/>
    <w:rsid w:val="001230A8"/>
    <w:rsid w:val="001232D3"/>
    <w:rsid w:val="0012374B"/>
    <w:rsid w:val="00123862"/>
    <w:rsid w:val="00123925"/>
    <w:rsid w:val="00124002"/>
    <w:rsid w:val="001243D5"/>
    <w:rsid w:val="00124404"/>
    <w:rsid w:val="00124460"/>
    <w:rsid w:val="00124E16"/>
    <w:rsid w:val="0012506C"/>
    <w:rsid w:val="00125379"/>
    <w:rsid w:val="00125722"/>
    <w:rsid w:val="00125842"/>
    <w:rsid w:val="00126114"/>
    <w:rsid w:val="00126277"/>
    <w:rsid w:val="0012627A"/>
    <w:rsid w:val="001269BD"/>
    <w:rsid w:val="00126E09"/>
    <w:rsid w:val="00127447"/>
    <w:rsid w:val="001278B7"/>
    <w:rsid w:val="00127E3D"/>
    <w:rsid w:val="00127EB3"/>
    <w:rsid w:val="00127EE9"/>
    <w:rsid w:val="00127FEB"/>
    <w:rsid w:val="0013095C"/>
    <w:rsid w:val="001310CC"/>
    <w:rsid w:val="00131237"/>
    <w:rsid w:val="00131270"/>
    <w:rsid w:val="00131984"/>
    <w:rsid w:val="001319DC"/>
    <w:rsid w:val="00131AEB"/>
    <w:rsid w:val="0013268A"/>
    <w:rsid w:val="0013273C"/>
    <w:rsid w:val="0013311F"/>
    <w:rsid w:val="00133402"/>
    <w:rsid w:val="00133918"/>
    <w:rsid w:val="00133D5F"/>
    <w:rsid w:val="00133DD7"/>
    <w:rsid w:val="00133E8A"/>
    <w:rsid w:val="00134184"/>
    <w:rsid w:val="001344D0"/>
    <w:rsid w:val="001346E4"/>
    <w:rsid w:val="00134BB7"/>
    <w:rsid w:val="00134BBF"/>
    <w:rsid w:val="00134C9E"/>
    <w:rsid w:val="00135F15"/>
    <w:rsid w:val="001368D1"/>
    <w:rsid w:val="00136D21"/>
    <w:rsid w:val="0013733C"/>
    <w:rsid w:val="00137754"/>
    <w:rsid w:val="001378C7"/>
    <w:rsid w:val="00137E95"/>
    <w:rsid w:val="00137F9B"/>
    <w:rsid w:val="00137FB2"/>
    <w:rsid w:val="00140648"/>
    <w:rsid w:val="00140D60"/>
    <w:rsid w:val="001415B0"/>
    <w:rsid w:val="00141F5C"/>
    <w:rsid w:val="00142019"/>
    <w:rsid w:val="00142BC9"/>
    <w:rsid w:val="00142BE1"/>
    <w:rsid w:val="00142D23"/>
    <w:rsid w:val="001433D7"/>
    <w:rsid w:val="00143863"/>
    <w:rsid w:val="00144107"/>
    <w:rsid w:val="00144134"/>
    <w:rsid w:val="00144826"/>
    <w:rsid w:val="00144885"/>
    <w:rsid w:val="0014493F"/>
    <w:rsid w:val="00144B58"/>
    <w:rsid w:val="001464CA"/>
    <w:rsid w:val="00146957"/>
    <w:rsid w:val="00146D37"/>
    <w:rsid w:val="00146D5F"/>
    <w:rsid w:val="001471DB"/>
    <w:rsid w:val="0014727C"/>
    <w:rsid w:val="00147388"/>
    <w:rsid w:val="00147391"/>
    <w:rsid w:val="00147592"/>
    <w:rsid w:val="00147B12"/>
    <w:rsid w:val="00147DAE"/>
    <w:rsid w:val="00147E2A"/>
    <w:rsid w:val="00150C00"/>
    <w:rsid w:val="00150CF4"/>
    <w:rsid w:val="00150E44"/>
    <w:rsid w:val="00150FA3"/>
    <w:rsid w:val="00151240"/>
    <w:rsid w:val="00151342"/>
    <w:rsid w:val="001513AD"/>
    <w:rsid w:val="00151438"/>
    <w:rsid w:val="001518E2"/>
    <w:rsid w:val="00151B44"/>
    <w:rsid w:val="00151F5D"/>
    <w:rsid w:val="001526AE"/>
    <w:rsid w:val="001528C1"/>
    <w:rsid w:val="001529DF"/>
    <w:rsid w:val="00153460"/>
    <w:rsid w:val="001537EF"/>
    <w:rsid w:val="00153D43"/>
    <w:rsid w:val="00153DAC"/>
    <w:rsid w:val="001544C1"/>
    <w:rsid w:val="0015469F"/>
    <w:rsid w:val="00154DA2"/>
    <w:rsid w:val="00155244"/>
    <w:rsid w:val="00155387"/>
    <w:rsid w:val="0015568F"/>
    <w:rsid w:val="00155860"/>
    <w:rsid w:val="00155AD3"/>
    <w:rsid w:val="00156321"/>
    <w:rsid w:val="0015642F"/>
    <w:rsid w:val="001569C4"/>
    <w:rsid w:val="00156B2D"/>
    <w:rsid w:val="00156E0C"/>
    <w:rsid w:val="00156FE3"/>
    <w:rsid w:val="001570C7"/>
    <w:rsid w:val="0015727B"/>
    <w:rsid w:val="001572AC"/>
    <w:rsid w:val="001574E1"/>
    <w:rsid w:val="001577EC"/>
    <w:rsid w:val="001603FC"/>
    <w:rsid w:val="00160D36"/>
    <w:rsid w:val="0016112E"/>
    <w:rsid w:val="00162616"/>
    <w:rsid w:val="0016261B"/>
    <w:rsid w:val="00162818"/>
    <w:rsid w:val="00162BB2"/>
    <w:rsid w:val="00162F02"/>
    <w:rsid w:val="00162FB2"/>
    <w:rsid w:val="001637F5"/>
    <w:rsid w:val="00163CEC"/>
    <w:rsid w:val="00163F31"/>
    <w:rsid w:val="001642BC"/>
    <w:rsid w:val="001649FA"/>
    <w:rsid w:val="0016527F"/>
    <w:rsid w:val="001652BA"/>
    <w:rsid w:val="00165456"/>
    <w:rsid w:val="00165750"/>
    <w:rsid w:val="00165797"/>
    <w:rsid w:val="00165A89"/>
    <w:rsid w:val="00165C4D"/>
    <w:rsid w:val="00165F56"/>
    <w:rsid w:val="00165F8C"/>
    <w:rsid w:val="00166A48"/>
    <w:rsid w:val="00166C9E"/>
    <w:rsid w:val="00166F1E"/>
    <w:rsid w:val="001670A4"/>
    <w:rsid w:val="00167222"/>
    <w:rsid w:val="001672CA"/>
    <w:rsid w:val="00167535"/>
    <w:rsid w:val="001675B1"/>
    <w:rsid w:val="001677F3"/>
    <w:rsid w:val="0017069F"/>
    <w:rsid w:val="00170727"/>
    <w:rsid w:val="00170B36"/>
    <w:rsid w:val="001712E1"/>
    <w:rsid w:val="0017137B"/>
    <w:rsid w:val="00171411"/>
    <w:rsid w:val="001719BB"/>
    <w:rsid w:val="00172A47"/>
    <w:rsid w:val="00172AB3"/>
    <w:rsid w:val="00172DF9"/>
    <w:rsid w:val="00173692"/>
    <w:rsid w:val="001738F8"/>
    <w:rsid w:val="00173D50"/>
    <w:rsid w:val="001742B2"/>
    <w:rsid w:val="001742B6"/>
    <w:rsid w:val="00174337"/>
    <w:rsid w:val="00174809"/>
    <w:rsid w:val="00174C0D"/>
    <w:rsid w:val="001764D8"/>
    <w:rsid w:val="001768B9"/>
    <w:rsid w:val="00176FA9"/>
    <w:rsid w:val="0017720D"/>
    <w:rsid w:val="001773EC"/>
    <w:rsid w:val="00177591"/>
    <w:rsid w:val="001779AD"/>
    <w:rsid w:val="00177A04"/>
    <w:rsid w:val="00177E4B"/>
    <w:rsid w:val="0018044F"/>
    <w:rsid w:val="00180CA3"/>
    <w:rsid w:val="00181182"/>
    <w:rsid w:val="00181331"/>
    <w:rsid w:val="001814E5"/>
    <w:rsid w:val="0018153F"/>
    <w:rsid w:val="00181820"/>
    <w:rsid w:val="0018195A"/>
    <w:rsid w:val="00181CF1"/>
    <w:rsid w:val="001822EF"/>
    <w:rsid w:val="001823CD"/>
    <w:rsid w:val="00182599"/>
    <w:rsid w:val="0018269D"/>
    <w:rsid w:val="00182DFC"/>
    <w:rsid w:val="001830FB"/>
    <w:rsid w:val="00183293"/>
    <w:rsid w:val="0018354E"/>
    <w:rsid w:val="00184FE6"/>
    <w:rsid w:val="00185047"/>
    <w:rsid w:val="00185DA6"/>
    <w:rsid w:val="001860BF"/>
    <w:rsid w:val="0018633E"/>
    <w:rsid w:val="00186A5E"/>
    <w:rsid w:val="0019007D"/>
    <w:rsid w:val="0019172D"/>
    <w:rsid w:val="001917CD"/>
    <w:rsid w:val="00191DCE"/>
    <w:rsid w:val="00192988"/>
    <w:rsid w:val="00192A32"/>
    <w:rsid w:val="00192B7B"/>
    <w:rsid w:val="00192E75"/>
    <w:rsid w:val="00192F68"/>
    <w:rsid w:val="00193282"/>
    <w:rsid w:val="00193B06"/>
    <w:rsid w:val="00193D23"/>
    <w:rsid w:val="00193D32"/>
    <w:rsid w:val="00194DD6"/>
    <w:rsid w:val="00195112"/>
    <w:rsid w:val="0019527C"/>
    <w:rsid w:val="00195B51"/>
    <w:rsid w:val="00195F8F"/>
    <w:rsid w:val="001961AB"/>
    <w:rsid w:val="001966E4"/>
    <w:rsid w:val="00196713"/>
    <w:rsid w:val="00197A52"/>
    <w:rsid w:val="00197FB0"/>
    <w:rsid w:val="001A0873"/>
    <w:rsid w:val="001A0CB5"/>
    <w:rsid w:val="001A1401"/>
    <w:rsid w:val="001A162F"/>
    <w:rsid w:val="001A171B"/>
    <w:rsid w:val="001A195E"/>
    <w:rsid w:val="001A2A95"/>
    <w:rsid w:val="001A3F57"/>
    <w:rsid w:val="001A47AA"/>
    <w:rsid w:val="001A4970"/>
    <w:rsid w:val="001A507C"/>
    <w:rsid w:val="001A50C3"/>
    <w:rsid w:val="001A5700"/>
    <w:rsid w:val="001A5929"/>
    <w:rsid w:val="001A5C2F"/>
    <w:rsid w:val="001A610C"/>
    <w:rsid w:val="001A66C4"/>
    <w:rsid w:val="001A6817"/>
    <w:rsid w:val="001A6E9F"/>
    <w:rsid w:val="001A7667"/>
    <w:rsid w:val="001A7703"/>
    <w:rsid w:val="001B0050"/>
    <w:rsid w:val="001B0953"/>
    <w:rsid w:val="001B0A27"/>
    <w:rsid w:val="001B0F3C"/>
    <w:rsid w:val="001B149D"/>
    <w:rsid w:val="001B1600"/>
    <w:rsid w:val="001B2021"/>
    <w:rsid w:val="001B205A"/>
    <w:rsid w:val="001B223F"/>
    <w:rsid w:val="001B28B7"/>
    <w:rsid w:val="001B2E83"/>
    <w:rsid w:val="001B329C"/>
    <w:rsid w:val="001B375F"/>
    <w:rsid w:val="001B394A"/>
    <w:rsid w:val="001B49E8"/>
    <w:rsid w:val="001B4B3A"/>
    <w:rsid w:val="001B50AD"/>
    <w:rsid w:val="001B51EE"/>
    <w:rsid w:val="001B52F7"/>
    <w:rsid w:val="001B542A"/>
    <w:rsid w:val="001B553F"/>
    <w:rsid w:val="001B57C8"/>
    <w:rsid w:val="001B6177"/>
    <w:rsid w:val="001B6D31"/>
    <w:rsid w:val="001B70C4"/>
    <w:rsid w:val="001B7395"/>
    <w:rsid w:val="001B73CC"/>
    <w:rsid w:val="001B7684"/>
    <w:rsid w:val="001B777A"/>
    <w:rsid w:val="001C1141"/>
    <w:rsid w:val="001C15C8"/>
    <w:rsid w:val="001C16F7"/>
    <w:rsid w:val="001C1ECF"/>
    <w:rsid w:val="001C2E20"/>
    <w:rsid w:val="001C314C"/>
    <w:rsid w:val="001C3563"/>
    <w:rsid w:val="001C37C8"/>
    <w:rsid w:val="001C3A40"/>
    <w:rsid w:val="001C3A60"/>
    <w:rsid w:val="001C44DA"/>
    <w:rsid w:val="001C4EED"/>
    <w:rsid w:val="001C5468"/>
    <w:rsid w:val="001C56DB"/>
    <w:rsid w:val="001C5BE6"/>
    <w:rsid w:val="001C5FDB"/>
    <w:rsid w:val="001C646F"/>
    <w:rsid w:val="001C67DC"/>
    <w:rsid w:val="001C6C03"/>
    <w:rsid w:val="001C75D6"/>
    <w:rsid w:val="001C796B"/>
    <w:rsid w:val="001D0024"/>
    <w:rsid w:val="001D07E1"/>
    <w:rsid w:val="001D0A30"/>
    <w:rsid w:val="001D0DA9"/>
    <w:rsid w:val="001D1820"/>
    <w:rsid w:val="001D18C1"/>
    <w:rsid w:val="001D1946"/>
    <w:rsid w:val="001D2D60"/>
    <w:rsid w:val="001D30B8"/>
    <w:rsid w:val="001D3286"/>
    <w:rsid w:val="001D3425"/>
    <w:rsid w:val="001D377B"/>
    <w:rsid w:val="001D3D5E"/>
    <w:rsid w:val="001D3EB2"/>
    <w:rsid w:val="001D40B0"/>
    <w:rsid w:val="001D45A4"/>
    <w:rsid w:val="001D4EFB"/>
    <w:rsid w:val="001D5112"/>
    <w:rsid w:val="001D5145"/>
    <w:rsid w:val="001D514F"/>
    <w:rsid w:val="001D63BD"/>
    <w:rsid w:val="001D668A"/>
    <w:rsid w:val="001D6A6F"/>
    <w:rsid w:val="001D6B0A"/>
    <w:rsid w:val="001D6C76"/>
    <w:rsid w:val="001D6EC7"/>
    <w:rsid w:val="001D6EDB"/>
    <w:rsid w:val="001D6F71"/>
    <w:rsid w:val="001D76BD"/>
    <w:rsid w:val="001D76E9"/>
    <w:rsid w:val="001D7F00"/>
    <w:rsid w:val="001E0378"/>
    <w:rsid w:val="001E0987"/>
    <w:rsid w:val="001E1357"/>
    <w:rsid w:val="001E1413"/>
    <w:rsid w:val="001E1438"/>
    <w:rsid w:val="001E1883"/>
    <w:rsid w:val="001E1E18"/>
    <w:rsid w:val="001E1F10"/>
    <w:rsid w:val="001E1FEE"/>
    <w:rsid w:val="001E2269"/>
    <w:rsid w:val="001E22D3"/>
    <w:rsid w:val="001E264E"/>
    <w:rsid w:val="001E2E3C"/>
    <w:rsid w:val="001E3246"/>
    <w:rsid w:val="001E3412"/>
    <w:rsid w:val="001E3E82"/>
    <w:rsid w:val="001E4981"/>
    <w:rsid w:val="001E4B6B"/>
    <w:rsid w:val="001E4C1A"/>
    <w:rsid w:val="001E4EFA"/>
    <w:rsid w:val="001E5AE7"/>
    <w:rsid w:val="001E5BA2"/>
    <w:rsid w:val="001E6089"/>
    <w:rsid w:val="001E64E4"/>
    <w:rsid w:val="001E6B8C"/>
    <w:rsid w:val="001E6DB9"/>
    <w:rsid w:val="001E716D"/>
    <w:rsid w:val="001E77A2"/>
    <w:rsid w:val="001E784F"/>
    <w:rsid w:val="001E795A"/>
    <w:rsid w:val="001E7C1B"/>
    <w:rsid w:val="001E7CBF"/>
    <w:rsid w:val="001E7EE9"/>
    <w:rsid w:val="001F04EA"/>
    <w:rsid w:val="001F0767"/>
    <w:rsid w:val="001F088F"/>
    <w:rsid w:val="001F0BA6"/>
    <w:rsid w:val="001F0D2C"/>
    <w:rsid w:val="001F184D"/>
    <w:rsid w:val="001F1CEB"/>
    <w:rsid w:val="001F221E"/>
    <w:rsid w:val="001F2316"/>
    <w:rsid w:val="001F254D"/>
    <w:rsid w:val="001F32F6"/>
    <w:rsid w:val="001F36F8"/>
    <w:rsid w:val="001F49C4"/>
    <w:rsid w:val="001F50E7"/>
    <w:rsid w:val="001F515B"/>
    <w:rsid w:val="001F519A"/>
    <w:rsid w:val="001F51C6"/>
    <w:rsid w:val="001F53F0"/>
    <w:rsid w:val="001F593A"/>
    <w:rsid w:val="001F5D63"/>
    <w:rsid w:val="001F5E5C"/>
    <w:rsid w:val="001F60D7"/>
    <w:rsid w:val="001F610E"/>
    <w:rsid w:val="001F6CA6"/>
    <w:rsid w:val="001F6D9E"/>
    <w:rsid w:val="001F73C4"/>
    <w:rsid w:val="001F7509"/>
    <w:rsid w:val="001F7DE2"/>
    <w:rsid w:val="0020039C"/>
    <w:rsid w:val="002009E4"/>
    <w:rsid w:val="00200C1F"/>
    <w:rsid w:val="00201FBC"/>
    <w:rsid w:val="00203758"/>
    <w:rsid w:val="00203C5C"/>
    <w:rsid w:val="00203D4C"/>
    <w:rsid w:val="00204608"/>
    <w:rsid w:val="00204B94"/>
    <w:rsid w:val="0020518F"/>
    <w:rsid w:val="002055AD"/>
    <w:rsid w:val="00205608"/>
    <w:rsid w:val="002057E1"/>
    <w:rsid w:val="00205B0D"/>
    <w:rsid w:val="00205BE2"/>
    <w:rsid w:val="00205CFC"/>
    <w:rsid w:val="00205DFA"/>
    <w:rsid w:val="00206A69"/>
    <w:rsid w:val="00206B6D"/>
    <w:rsid w:val="00207B1B"/>
    <w:rsid w:val="00207B58"/>
    <w:rsid w:val="0021049B"/>
    <w:rsid w:val="002104C6"/>
    <w:rsid w:val="002107EB"/>
    <w:rsid w:val="002108FA"/>
    <w:rsid w:val="00211355"/>
    <w:rsid w:val="00211512"/>
    <w:rsid w:val="00211AFB"/>
    <w:rsid w:val="00211B4A"/>
    <w:rsid w:val="0021212C"/>
    <w:rsid w:val="002124C8"/>
    <w:rsid w:val="00212A67"/>
    <w:rsid w:val="00212BEC"/>
    <w:rsid w:val="00212EFA"/>
    <w:rsid w:val="002131B7"/>
    <w:rsid w:val="00213393"/>
    <w:rsid w:val="00213A4D"/>
    <w:rsid w:val="00214045"/>
    <w:rsid w:val="00214734"/>
    <w:rsid w:val="00214782"/>
    <w:rsid w:val="002147F3"/>
    <w:rsid w:val="00214F2E"/>
    <w:rsid w:val="00215012"/>
    <w:rsid w:val="00215793"/>
    <w:rsid w:val="002158F4"/>
    <w:rsid w:val="00215B9F"/>
    <w:rsid w:val="00215E16"/>
    <w:rsid w:val="0021647D"/>
    <w:rsid w:val="00216B03"/>
    <w:rsid w:val="00216F08"/>
    <w:rsid w:val="002172EE"/>
    <w:rsid w:val="0021748E"/>
    <w:rsid w:val="00217D8A"/>
    <w:rsid w:val="00217E19"/>
    <w:rsid w:val="00220021"/>
    <w:rsid w:val="00220438"/>
    <w:rsid w:val="002205EA"/>
    <w:rsid w:val="00220785"/>
    <w:rsid w:val="00220826"/>
    <w:rsid w:val="00220F02"/>
    <w:rsid w:val="0022117E"/>
    <w:rsid w:val="0022120F"/>
    <w:rsid w:val="002229EB"/>
    <w:rsid w:val="00222C23"/>
    <w:rsid w:val="00222FC7"/>
    <w:rsid w:val="00223236"/>
    <w:rsid w:val="0022325B"/>
    <w:rsid w:val="002236E4"/>
    <w:rsid w:val="0022404E"/>
    <w:rsid w:val="0022463A"/>
    <w:rsid w:val="0022481C"/>
    <w:rsid w:val="00224A37"/>
    <w:rsid w:val="00224BB0"/>
    <w:rsid w:val="00224E44"/>
    <w:rsid w:val="00224E51"/>
    <w:rsid w:val="00225244"/>
    <w:rsid w:val="00225918"/>
    <w:rsid w:val="00225A60"/>
    <w:rsid w:val="00225C3F"/>
    <w:rsid w:val="00226065"/>
    <w:rsid w:val="00226848"/>
    <w:rsid w:val="00226AEB"/>
    <w:rsid w:val="00227C03"/>
    <w:rsid w:val="00227C25"/>
    <w:rsid w:val="00227D3F"/>
    <w:rsid w:val="002302AA"/>
    <w:rsid w:val="0023031B"/>
    <w:rsid w:val="00230407"/>
    <w:rsid w:val="00230967"/>
    <w:rsid w:val="00230CF6"/>
    <w:rsid w:val="00231ABE"/>
    <w:rsid w:val="0023242D"/>
    <w:rsid w:val="00232588"/>
    <w:rsid w:val="002326BA"/>
    <w:rsid w:val="00232AE2"/>
    <w:rsid w:val="00232C4E"/>
    <w:rsid w:val="00232F70"/>
    <w:rsid w:val="00232F9C"/>
    <w:rsid w:val="0023325B"/>
    <w:rsid w:val="00233EDD"/>
    <w:rsid w:val="00233FBB"/>
    <w:rsid w:val="00234569"/>
    <w:rsid w:val="00234746"/>
    <w:rsid w:val="00234DB0"/>
    <w:rsid w:val="00235517"/>
    <w:rsid w:val="002356CD"/>
    <w:rsid w:val="00235CED"/>
    <w:rsid w:val="00235FD4"/>
    <w:rsid w:val="0023627C"/>
    <w:rsid w:val="00236716"/>
    <w:rsid w:val="00236E7E"/>
    <w:rsid w:val="00237128"/>
    <w:rsid w:val="002372BE"/>
    <w:rsid w:val="00237FE1"/>
    <w:rsid w:val="00240113"/>
    <w:rsid w:val="00240179"/>
    <w:rsid w:val="00240421"/>
    <w:rsid w:val="00240A3C"/>
    <w:rsid w:val="0024148B"/>
    <w:rsid w:val="002415FE"/>
    <w:rsid w:val="00241901"/>
    <w:rsid w:val="00241A10"/>
    <w:rsid w:val="00241AD1"/>
    <w:rsid w:val="00241B57"/>
    <w:rsid w:val="0024348D"/>
    <w:rsid w:val="0024356B"/>
    <w:rsid w:val="0024381D"/>
    <w:rsid w:val="00243BE4"/>
    <w:rsid w:val="00243C76"/>
    <w:rsid w:val="00244083"/>
    <w:rsid w:val="00244BDF"/>
    <w:rsid w:val="00244E4E"/>
    <w:rsid w:val="0024543B"/>
    <w:rsid w:val="002457A2"/>
    <w:rsid w:val="00245A56"/>
    <w:rsid w:val="00245B83"/>
    <w:rsid w:val="00246173"/>
    <w:rsid w:val="00246255"/>
    <w:rsid w:val="00246761"/>
    <w:rsid w:val="00246906"/>
    <w:rsid w:val="00246AEE"/>
    <w:rsid w:val="002477ED"/>
    <w:rsid w:val="0024798C"/>
    <w:rsid w:val="00250679"/>
    <w:rsid w:val="00250D48"/>
    <w:rsid w:val="002512A3"/>
    <w:rsid w:val="0025192A"/>
    <w:rsid w:val="00252146"/>
    <w:rsid w:val="00252AD9"/>
    <w:rsid w:val="00252E7E"/>
    <w:rsid w:val="0025307C"/>
    <w:rsid w:val="002532E0"/>
    <w:rsid w:val="002533CB"/>
    <w:rsid w:val="00253667"/>
    <w:rsid w:val="00253AD6"/>
    <w:rsid w:val="00254038"/>
    <w:rsid w:val="00254498"/>
    <w:rsid w:val="00255580"/>
    <w:rsid w:val="002555FE"/>
    <w:rsid w:val="00255B3B"/>
    <w:rsid w:val="00255BAC"/>
    <w:rsid w:val="00255C09"/>
    <w:rsid w:val="00255DB1"/>
    <w:rsid w:val="002565EB"/>
    <w:rsid w:val="00256930"/>
    <w:rsid w:val="00256F53"/>
    <w:rsid w:val="00256FDE"/>
    <w:rsid w:val="00257137"/>
    <w:rsid w:val="00257187"/>
    <w:rsid w:val="00257CC8"/>
    <w:rsid w:val="00260E58"/>
    <w:rsid w:val="0026106F"/>
    <w:rsid w:val="00261B38"/>
    <w:rsid w:val="00261E4F"/>
    <w:rsid w:val="00261E98"/>
    <w:rsid w:val="002627ED"/>
    <w:rsid w:val="00262B67"/>
    <w:rsid w:val="002633D3"/>
    <w:rsid w:val="00263990"/>
    <w:rsid w:val="00263E86"/>
    <w:rsid w:val="0026498A"/>
    <w:rsid w:val="00264BD9"/>
    <w:rsid w:val="0026527D"/>
    <w:rsid w:val="002655DA"/>
    <w:rsid w:val="002656F0"/>
    <w:rsid w:val="00265754"/>
    <w:rsid w:val="0026579D"/>
    <w:rsid w:val="00266B33"/>
    <w:rsid w:val="002674F3"/>
    <w:rsid w:val="00267515"/>
    <w:rsid w:val="002701A4"/>
    <w:rsid w:val="00270203"/>
    <w:rsid w:val="00270B72"/>
    <w:rsid w:val="0027147B"/>
    <w:rsid w:val="002715A3"/>
    <w:rsid w:val="00271982"/>
    <w:rsid w:val="00272130"/>
    <w:rsid w:val="00272329"/>
    <w:rsid w:val="002727CC"/>
    <w:rsid w:val="00272B0E"/>
    <w:rsid w:val="00272C21"/>
    <w:rsid w:val="00272E1E"/>
    <w:rsid w:val="00272E2F"/>
    <w:rsid w:val="00272FB8"/>
    <w:rsid w:val="0027368B"/>
    <w:rsid w:val="00273D49"/>
    <w:rsid w:val="0027401A"/>
    <w:rsid w:val="002740BE"/>
    <w:rsid w:val="00274326"/>
    <w:rsid w:val="002745DF"/>
    <w:rsid w:val="0027475C"/>
    <w:rsid w:val="00274C30"/>
    <w:rsid w:val="00275039"/>
    <w:rsid w:val="002750D9"/>
    <w:rsid w:val="00275B35"/>
    <w:rsid w:val="002762DF"/>
    <w:rsid w:val="00276692"/>
    <w:rsid w:val="0027715B"/>
    <w:rsid w:val="00277221"/>
    <w:rsid w:val="0027741F"/>
    <w:rsid w:val="00277AB1"/>
    <w:rsid w:val="00277E52"/>
    <w:rsid w:val="002807C3"/>
    <w:rsid w:val="002809D8"/>
    <w:rsid w:val="00280D3A"/>
    <w:rsid w:val="00281063"/>
    <w:rsid w:val="002819EA"/>
    <w:rsid w:val="00281F24"/>
    <w:rsid w:val="00282A14"/>
    <w:rsid w:val="00283E0C"/>
    <w:rsid w:val="00284038"/>
    <w:rsid w:val="00284208"/>
    <w:rsid w:val="002844DF"/>
    <w:rsid w:val="002845E5"/>
    <w:rsid w:val="00284648"/>
    <w:rsid w:val="00284679"/>
    <w:rsid w:val="00284D28"/>
    <w:rsid w:val="0028506E"/>
    <w:rsid w:val="00285638"/>
    <w:rsid w:val="002858F4"/>
    <w:rsid w:val="00285B7B"/>
    <w:rsid w:val="00285C1B"/>
    <w:rsid w:val="00285E60"/>
    <w:rsid w:val="00285F3D"/>
    <w:rsid w:val="00285F55"/>
    <w:rsid w:val="00285F76"/>
    <w:rsid w:val="002861BF"/>
    <w:rsid w:val="0028625A"/>
    <w:rsid w:val="00286826"/>
    <w:rsid w:val="00286CE2"/>
    <w:rsid w:val="00286FB3"/>
    <w:rsid w:val="00287608"/>
    <w:rsid w:val="002904B6"/>
    <w:rsid w:val="00290B13"/>
    <w:rsid w:val="002919DD"/>
    <w:rsid w:val="00291ACB"/>
    <w:rsid w:val="00291B8E"/>
    <w:rsid w:val="00292C51"/>
    <w:rsid w:val="00293935"/>
    <w:rsid w:val="00293D7D"/>
    <w:rsid w:val="00294FB5"/>
    <w:rsid w:val="00295246"/>
    <w:rsid w:val="0029567B"/>
    <w:rsid w:val="00295754"/>
    <w:rsid w:val="00295D39"/>
    <w:rsid w:val="0029622F"/>
    <w:rsid w:val="002967E7"/>
    <w:rsid w:val="00296A48"/>
    <w:rsid w:val="00296F0B"/>
    <w:rsid w:val="002A04AF"/>
    <w:rsid w:val="002A057D"/>
    <w:rsid w:val="002A0A7D"/>
    <w:rsid w:val="002A1603"/>
    <w:rsid w:val="002A1B13"/>
    <w:rsid w:val="002A1CBD"/>
    <w:rsid w:val="002A255A"/>
    <w:rsid w:val="002A28AB"/>
    <w:rsid w:val="002A3864"/>
    <w:rsid w:val="002A3928"/>
    <w:rsid w:val="002A3F94"/>
    <w:rsid w:val="002A4054"/>
    <w:rsid w:val="002A40EE"/>
    <w:rsid w:val="002A48C5"/>
    <w:rsid w:val="002A4A17"/>
    <w:rsid w:val="002A4B0A"/>
    <w:rsid w:val="002A4EFD"/>
    <w:rsid w:val="002A5543"/>
    <w:rsid w:val="002A57D4"/>
    <w:rsid w:val="002A5939"/>
    <w:rsid w:val="002A598A"/>
    <w:rsid w:val="002A5A5E"/>
    <w:rsid w:val="002A5A8D"/>
    <w:rsid w:val="002A6852"/>
    <w:rsid w:val="002A7E5C"/>
    <w:rsid w:val="002B0220"/>
    <w:rsid w:val="002B0500"/>
    <w:rsid w:val="002B0534"/>
    <w:rsid w:val="002B0605"/>
    <w:rsid w:val="002B1124"/>
    <w:rsid w:val="002B1519"/>
    <w:rsid w:val="002B1660"/>
    <w:rsid w:val="002B21DE"/>
    <w:rsid w:val="002B2370"/>
    <w:rsid w:val="002B2A6F"/>
    <w:rsid w:val="002B2F9C"/>
    <w:rsid w:val="002B308F"/>
    <w:rsid w:val="002B35B2"/>
    <w:rsid w:val="002B3758"/>
    <w:rsid w:val="002B3FED"/>
    <w:rsid w:val="002B4254"/>
    <w:rsid w:val="002B485C"/>
    <w:rsid w:val="002B60C1"/>
    <w:rsid w:val="002B61CD"/>
    <w:rsid w:val="002B648F"/>
    <w:rsid w:val="002B651C"/>
    <w:rsid w:val="002B6985"/>
    <w:rsid w:val="002B7302"/>
    <w:rsid w:val="002B74AB"/>
    <w:rsid w:val="002C00DB"/>
    <w:rsid w:val="002C023A"/>
    <w:rsid w:val="002C07A3"/>
    <w:rsid w:val="002C0806"/>
    <w:rsid w:val="002C0E06"/>
    <w:rsid w:val="002C14AB"/>
    <w:rsid w:val="002C1BB6"/>
    <w:rsid w:val="002C1CF6"/>
    <w:rsid w:val="002C1D4F"/>
    <w:rsid w:val="002C1DA8"/>
    <w:rsid w:val="002C2367"/>
    <w:rsid w:val="002C344F"/>
    <w:rsid w:val="002C40C2"/>
    <w:rsid w:val="002C4198"/>
    <w:rsid w:val="002C45EB"/>
    <w:rsid w:val="002C4EC5"/>
    <w:rsid w:val="002C50F9"/>
    <w:rsid w:val="002C51D3"/>
    <w:rsid w:val="002C535D"/>
    <w:rsid w:val="002C57D3"/>
    <w:rsid w:val="002C59B7"/>
    <w:rsid w:val="002C5A66"/>
    <w:rsid w:val="002C5AC7"/>
    <w:rsid w:val="002C62D5"/>
    <w:rsid w:val="002C6AE9"/>
    <w:rsid w:val="002C6EE9"/>
    <w:rsid w:val="002C7087"/>
    <w:rsid w:val="002C7B56"/>
    <w:rsid w:val="002C7C4F"/>
    <w:rsid w:val="002C7CDB"/>
    <w:rsid w:val="002D0182"/>
    <w:rsid w:val="002D039E"/>
    <w:rsid w:val="002D07BB"/>
    <w:rsid w:val="002D0D12"/>
    <w:rsid w:val="002D0F34"/>
    <w:rsid w:val="002D12AA"/>
    <w:rsid w:val="002D1535"/>
    <w:rsid w:val="002D17BA"/>
    <w:rsid w:val="002D1C62"/>
    <w:rsid w:val="002D1EBC"/>
    <w:rsid w:val="002D20F9"/>
    <w:rsid w:val="002D290D"/>
    <w:rsid w:val="002D2A04"/>
    <w:rsid w:val="002D2C99"/>
    <w:rsid w:val="002D2DA4"/>
    <w:rsid w:val="002D32C2"/>
    <w:rsid w:val="002D34CC"/>
    <w:rsid w:val="002D37A1"/>
    <w:rsid w:val="002D3E8B"/>
    <w:rsid w:val="002D4173"/>
    <w:rsid w:val="002D4695"/>
    <w:rsid w:val="002D4C5C"/>
    <w:rsid w:val="002D5151"/>
    <w:rsid w:val="002D5D70"/>
    <w:rsid w:val="002D6013"/>
    <w:rsid w:val="002D64BD"/>
    <w:rsid w:val="002D6EA7"/>
    <w:rsid w:val="002D6FA3"/>
    <w:rsid w:val="002D7BBC"/>
    <w:rsid w:val="002D7C11"/>
    <w:rsid w:val="002D7D95"/>
    <w:rsid w:val="002E0177"/>
    <w:rsid w:val="002E0537"/>
    <w:rsid w:val="002E10FB"/>
    <w:rsid w:val="002E11E7"/>
    <w:rsid w:val="002E2BB5"/>
    <w:rsid w:val="002E2D93"/>
    <w:rsid w:val="002E32A9"/>
    <w:rsid w:val="002E3668"/>
    <w:rsid w:val="002E37B7"/>
    <w:rsid w:val="002E37E1"/>
    <w:rsid w:val="002E3945"/>
    <w:rsid w:val="002E39AA"/>
    <w:rsid w:val="002E3A24"/>
    <w:rsid w:val="002E3DE1"/>
    <w:rsid w:val="002E3F52"/>
    <w:rsid w:val="002E4089"/>
    <w:rsid w:val="002E425F"/>
    <w:rsid w:val="002E529A"/>
    <w:rsid w:val="002E5405"/>
    <w:rsid w:val="002E5F82"/>
    <w:rsid w:val="002E60FA"/>
    <w:rsid w:val="002E62EF"/>
    <w:rsid w:val="002E65B9"/>
    <w:rsid w:val="002E65C6"/>
    <w:rsid w:val="002E67F8"/>
    <w:rsid w:val="002E6DBD"/>
    <w:rsid w:val="002E7035"/>
    <w:rsid w:val="002E71E6"/>
    <w:rsid w:val="002E73CC"/>
    <w:rsid w:val="002E76B0"/>
    <w:rsid w:val="002E7943"/>
    <w:rsid w:val="002E7B5F"/>
    <w:rsid w:val="002E7BFE"/>
    <w:rsid w:val="002E7C39"/>
    <w:rsid w:val="002E7FEC"/>
    <w:rsid w:val="002F0399"/>
    <w:rsid w:val="002F04C1"/>
    <w:rsid w:val="002F06A7"/>
    <w:rsid w:val="002F141C"/>
    <w:rsid w:val="002F1958"/>
    <w:rsid w:val="002F1C95"/>
    <w:rsid w:val="002F1FAC"/>
    <w:rsid w:val="002F2024"/>
    <w:rsid w:val="002F2196"/>
    <w:rsid w:val="002F2EAD"/>
    <w:rsid w:val="002F2FAC"/>
    <w:rsid w:val="002F335B"/>
    <w:rsid w:val="002F350A"/>
    <w:rsid w:val="002F44AB"/>
    <w:rsid w:val="002F45B4"/>
    <w:rsid w:val="002F52AD"/>
    <w:rsid w:val="002F5D22"/>
    <w:rsid w:val="002F5D8F"/>
    <w:rsid w:val="002F6377"/>
    <w:rsid w:val="002F6EBA"/>
    <w:rsid w:val="002F71FC"/>
    <w:rsid w:val="002F740D"/>
    <w:rsid w:val="002F7464"/>
    <w:rsid w:val="002F74A0"/>
    <w:rsid w:val="002F74D7"/>
    <w:rsid w:val="002F74EB"/>
    <w:rsid w:val="002F75BC"/>
    <w:rsid w:val="002F7CCC"/>
    <w:rsid w:val="00300979"/>
    <w:rsid w:val="00300C06"/>
    <w:rsid w:val="00300F2D"/>
    <w:rsid w:val="00301415"/>
    <w:rsid w:val="003016E7"/>
    <w:rsid w:val="003021A0"/>
    <w:rsid w:val="0030281A"/>
    <w:rsid w:val="00302B14"/>
    <w:rsid w:val="0030303A"/>
    <w:rsid w:val="003036D9"/>
    <w:rsid w:val="00303C33"/>
    <w:rsid w:val="00303C9C"/>
    <w:rsid w:val="00303D67"/>
    <w:rsid w:val="003041C1"/>
    <w:rsid w:val="00304351"/>
    <w:rsid w:val="003049C0"/>
    <w:rsid w:val="00304F18"/>
    <w:rsid w:val="003055BA"/>
    <w:rsid w:val="00305B2D"/>
    <w:rsid w:val="00305FFB"/>
    <w:rsid w:val="003062A3"/>
    <w:rsid w:val="003062D9"/>
    <w:rsid w:val="00306AA8"/>
    <w:rsid w:val="00306CAC"/>
    <w:rsid w:val="00306EC0"/>
    <w:rsid w:val="00307719"/>
    <w:rsid w:val="00307BD9"/>
    <w:rsid w:val="00307FDD"/>
    <w:rsid w:val="003107EE"/>
    <w:rsid w:val="00310BF6"/>
    <w:rsid w:val="00312655"/>
    <w:rsid w:val="00312B3C"/>
    <w:rsid w:val="00313635"/>
    <w:rsid w:val="0031397A"/>
    <w:rsid w:val="0031455F"/>
    <w:rsid w:val="00315068"/>
    <w:rsid w:val="003153EE"/>
    <w:rsid w:val="0031545E"/>
    <w:rsid w:val="003156D1"/>
    <w:rsid w:val="003157EB"/>
    <w:rsid w:val="003165C2"/>
    <w:rsid w:val="003167E6"/>
    <w:rsid w:val="0031701F"/>
    <w:rsid w:val="003172BD"/>
    <w:rsid w:val="0031755C"/>
    <w:rsid w:val="00317EB3"/>
    <w:rsid w:val="00317F46"/>
    <w:rsid w:val="003200A3"/>
    <w:rsid w:val="003201FD"/>
    <w:rsid w:val="00320509"/>
    <w:rsid w:val="003206C9"/>
    <w:rsid w:val="0032077E"/>
    <w:rsid w:val="00320EDB"/>
    <w:rsid w:val="00320EFE"/>
    <w:rsid w:val="003215D2"/>
    <w:rsid w:val="003215D6"/>
    <w:rsid w:val="0032198B"/>
    <w:rsid w:val="00321AB1"/>
    <w:rsid w:val="003220FF"/>
    <w:rsid w:val="0032216F"/>
    <w:rsid w:val="00322229"/>
    <w:rsid w:val="00322926"/>
    <w:rsid w:val="0032309C"/>
    <w:rsid w:val="003231B0"/>
    <w:rsid w:val="003231D4"/>
    <w:rsid w:val="0032330E"/>
    <w:rsid w:val="00323428"/>
    <w:rsid w:val="00323BD7"/>
    <w:rsid w:val="00323CB2"/>
    <w:rsid w:val="00323E5B"/>
    <w:rsid w:val="003241CB"/>
    <w:rsid w:val="00324259"/>
    <w:rsid w:val="0032442F"/>
    <w:rsid w:val="003244E3"/>
    <w:rsid w:val="0032486D"/>
    <w:rsid w:val="00324BB2"/>
    <w:rsid w:val="00325289"/>
    <w:rsid w:val="003259F3"/>
    <w:rsid w:val="00326D90"/>
    <w:rsid w:val="00326DC1"/>
    <w:rsid w:val="0032744B"/>
    <w:rsid w:val="00327A41"/>
    <w:rsid w:val="00327A9C"/>
    <w:rsid w:val="00330C5D"/>
    <w:rsid w:val="00330EC7"/>
    <w:rsid w:val="00331005"/>
    <w:rsid w:val="0033213E"/>
    <w:rsid w:val="003322CD"/>
    <w:rsid w:val="0033241A"/>
    <w:rsid w:val="003327E9"/>
    <w:rsid w:val="0033286C"/>
    <w:rsid w:val="003328FE"/>
    <w:rsid w:val="00332B55"/>
    <w:rsid w:val="00332CE4"/>
    <w:rsid w:val="00332D00"/>
    <w:rsid w:val="00332DAA"/>
    <w:rsid w:val="0033303A"/>
    <w:rsid w:val="003331F0"/>
    <w:rsid w:val="003336EF"/>
    <w:rsid w:val="00333880"/>
    <w:rsid w:val="003338AA"/>
    <w:rsid w:val="00333BF7"/>
    <w:rsid w:val="0033472B"/>
    <w:rsid w:val="00334BAA"/>
    <w:rsid w:val="00334C02"/>
    <w:rsid w:val="00334E09"/>
    <w:rsid w:val="00335ACC"/>
    <w:rsid w:val="00335B91"/>
    <w:rsid w:val="0033698E"/>
    <w:rsid w:val="003373FE"/>
    <w:rsid w:val="003378AC"/>
    <w:rsid w:val="003378E1"/>
    <w:rsid w:val="00337DEF"/>
    <w:rsid w:val="00340214"/>
    <w:rsid w:val="003405CE"/>
    <w:rsid w:val="00340C3B"/>
    <w:rsid w:val="00340F97"/>
    <w:rsid w:val="003411CF"/>
    <w:rsid w:val="00342009"/>
    <w:rsid w:val="00342208"/>
    <w:rsid w:val="00342664"/>
    <w:rsid w:val="003428BB"/>
    <w:rsid w:val="00342E93"/>
    <w:rsid w:val="00343258"/>
    <w:rsid w:val="003436FC"/>
    <w:rsid w:val="00344380"/>
    <w:rsid w:val="003443FA"/>
    <w:rsid w:val="00344671"/>
    <w:rsid w:val="003446A5"/>
    <w:rsid w:val="00344F63"/>
    <w:rsid w:val="00345486"/>
    <w:rsid w:val="00345618"/>
    <w:rsid w:val="00345797"/>
    <w:rsid w:val="00345BF6"/>
    <w:rsid w:val="00346DCA"/>
    <w:rsid w:val="00346E0E"/>
    <w:rsid w:val="003472F0"/>
    <w:rsid w:val="003475FE"/>
    <w:rsid w:val="003477C9"/>
    <w:rsid w:val="003479DD"/>
    <w:rsid w:val="00347C68"/>
    <w:rsid w:val="00347F92"/>
    <w:rsid w:val="0035064A"/>
    <w:rsid w:val="00350676"/>
    <w:rsid w:val="00350DB1"/>
    <w:rsid w:val="00351096"/>
    <w:rsid w:val="003513FF"/>
    <w:rsid w:val="0035141A"/>
    <w:rsid w:val="0035166C"/>
    <w:rsid w:val="00352266"/>
    <w:rsid w:val="0035240F"/>
    <w:rsid w:val="00352481"/>
    <w:rsid w:val="00352B71"/>
    <w:rsid w:val="00352E33"/>
    <w:rsid w:val="00352EAA"/>
    <w:rsid w:val="00353384"/>
    <w:rsid w:val="003538AE"/>
    <w:rsid w:val="0035432E"/>
    <w:rsid w:val="003547C4"/>
    <w:rsid w:val="00354DC8"/>
    <w:rsid w:val="00355C81"/>
    <w:rsid w:val="00355D3D"/>
    <w:rsid w:val="00356346"/>
    <w:rsid w:val="00356963"/>
    <w:rsid w:val="00356A5A"/>
    <w:rsid w:val="003577C1"/>
    <w:rsid w:val="0035798F"/>
    <w:rsid w:val="003579BC"/>
    <w:rsid w:val="00357B09"/>
    <w:rsid w:val="003600BA"/>
    <w:rsid w:val="0036037C"/>
    <w:rsid w:val="00360A04"/>
    <w:rsid w:val="00360B19"/>
    <w:rsid w:val="003610A3"/>
    <w:rsid w:val="003612B1"/>
    <w:rsid w:val="003618B8"/>
    <w:rsid w:val="00361AB0"/>
    <w:rsid w:val="00361CC0"/>
    <w:rsid w:val="003623E8"/>
    <w:rsid w:val="0036259F"/>
    <w:rsid w:val="00362998"/>
    <w:rsid w:val="00362C59"/>
    <w:rsid w:val="00363BFF"/>
    <w:rsid w:val="00364078"/>
    <w:rsid w:val="003650CD"/>
    <w:rsid w:val="00365474"/>
    <w:rsid w:val="00365B86"/>
    <w:rsid w:val="00365CEF"/>
    <w:rsid w:val="00365E40"/>
    <w:rsid w:val="00365F59"/>
    <w:rsid w:val="00366251"/>
    <w:rsid w:val="00366B32"/>
    <w:rsid w:val="00366F24"/>
    <w:rsid w:val="00367099"/>
    <w:rsid w:val="003671B3"/>
    <w:rsid w:val="0036780D"/>
    <w:rsid w:val="00367818"/>
    <w:rsid w:val="00367A46"/>
    <w:rsid w:val="00367D40"/>
    <w:rsid w:val="00370E97"/>
    <w:rsid w:val="00370EC0"/>
    <w:rsid w:val="00371E2E"/>
    <w:rsid w:val="00371E7F"/>
    <w:rsid w:val="003724DE"/>
    <w:rsid w:val="0037259F"/>
    <w:rsid w:val="003725B7"/>
    <w:rsid w:val="00372AA8"/>
    <w:rsid w:val="00372C94"/>
    <w:rsid w:val="00372DD6"/>
    <w:rsid w:val="0037319D"/>
    <w:rsid w:val="00373851"/>
    <w:rsid w:val="00373EF3"/>
    <w:rsid w:val="00374130"/>
    <w:rsid w:val="003746C9"/>
    <w:rsid w:val="003749F0"/>
    <w:rsid w:val="003752A9"/>
    <w:rsid w:val="0037555D"/>
    <w:rsid w:val="00375BB1"/>
    <w:rsid w:val="003768B2"/>
    <w:rsid w:val="00376B61"/>
    <w:rsid w:val="00377344"/>
    <w:rsid w:val="00377415"/>
    <w:rsid w:val="00377662"/>
    <w:rsid w:val="00377A7D"/>
    <w:rsid w:val="00380037"/>
    <w:rsid w:val="0038009B"/>
    <w:rsid w:val="003803F8"/>
    <w:rsid w:val="00380688"/>
    <w:rsid w:val="00380B4A"/>
    <w:rsid w:val="00380EB2"/>
    <w:rsid w:val="00380EDB"/>
    <w:rsid w:val="00381906"/>
    <w:rsid w:val="0038191B"/>
    <w:rsid w:val="003820E9"/>
    <w:rsid w:val="003821BE"/>
    <w:rsid w:val="00382E23"/>
    <w:rsid w:val="00383168"/>
    <w:rsid w:val="003834F0"/>
    <w:rsid w:val="00383650"/>
    <w:rsid w:val="00383754"/>
    <w:rsid w:val="003839E4"/>
    <w:rsid w:val="00383A6B"/>
    <w:rsid w:val="00383B11"/>
    <w:rsid w:val="00383C27"/>
    <w:rsid w:val="00384068"/>
    <w:rsid w:val="00384381"/>
    <w:rsid w:val="00384DDB"/>
    <w:rsid w:val="00385164"/>
    <w:rsid w:val="00385947"/>
    <w:rsid w:val="00385D9D"/>
    <w:rsid w:val="00385EAA"/>
    <w:rsid w:val="003861B3"/>
    <w:rsid w:val="0038634D"/>
    <w:rsid w:val="0038653D"/>
    <w:rsid w:val="00386CBF"/>
    <w:rsid w:val="0038775A"/>
    <w:rsid w:val="003879B3"/>
    <w:rsid w:val="00387E10"/>
    <w:rsid w:val="00387FB5"/>
    <w:rsid w:val="00390484"/>
    <w:rsid w:val="00390564"/>
    <w:rsid w:val="0039085D"/>
    <w:rsid w:val="00390E26"/>
    <w:rsid w:val="0039152E"/>
    <w:rsid w:val="00391927"/>
    <w:rsid w:val="00391B44"/>
    <w:rsid w:val="00391CFB"/>
    <w:rsid w:val="00391FDB"/>
    <w:rsid w:val="00392B4E"/>
    <w:rsid w:val="00392F74"/>
    <w:rsid w:val="003934AD"/>
    <w:rsid w:val="00393FA9"/>
    <w:rsid w:val="00394180"/>
    <w:rsid w:val="003948CA"/>
    <w:rsid w:val="00394DBB"/>
    <w:rsid w:val="003955D0"/>
    <w:rsid w:val="003955D6"/>
    <w:rsid w:val="003959F9"/>
    <w:rsid w:val="00395D76"/>
    <w:rsid w:val="00396125"/>
    <w:rsid w:val="003961AC"/>
    <w:rsid w:val="0039627E"/>
    <w:rsid w:val="003963B4"/>
    <w:rsid w:val="003964DA"/>
    <w:rsid w:val="00396674"/>
    <w:rsid w:val="00396A7D"/>
    <w:rsid w:val="00396C64"/>
    <w:rsid w:val="00396D8F"/>
    <w:rsid w:val="00396EF8"/>
    <w:rsid w:val="00396F1E"/>
    <w:rsid w:val="0039778C"/>
    <w:rsid w:val="0039780E"/>
    <w:rsid w:val="003978DA"/>
    <w:rsid w:val="003A02E3"/>
    <w:rsid w:val="003A0306"/>
    <w:rsid w:val="003A07FA"/>
    <w:rsid w:val="003A0C7F"/>
    <w:rsid w:val="003A1799"/>
    <w:rsid w:val="003A1924"/>
    <w:rsid w:val="003A1C4D"/>
    <w:rsid w:val="003A1DF6"/>
    <w:rsid w:val="003A23D5"/>
    <w:rsid w:val="003A2BF8"/>
    <w:rsid w:val="003A2CC1"/>
    <w:rsid w:val="003A340E"/>
    <w:rsid w:val="003A3675"/>
    <w:rsid w:val="003A3CCB"/>
    <w:rsid w:val="003A4080"/>
    <w:rsid w:val="003A421E"/>
    <w:rsid w:val="003A4639"/>
    <w:rsid w:val="003A52D0"/>
    <w:rsid w:val="003A539B"/>
    <w:rsid w:val="003A5835"/>
    <w:rsid w:val="003A5B2E"/>
    <w:rsid w:val="003A60EA"/>
    <w:rsid w:val="003A622F"/>
    <w:rsid w:val="003A637A"/>
    <w:rsid w:val="003A6459"/>
    <w:rsid w:val="003A6672"/>
    <w:rsid w:val="003A6A7F"/>
    <w:rsid w:val="003A6DB2"/>
    <w:rsid w:val="003A6E16"/>
    <w:rsid w:val="003A7F61"/>
    <w:rsid w:val="003B02B0"/>
    <w:rsid w:val="003B0388"/>
    <w:rsid w:val="003B03CE"/>
    <w:rsid w:val="003B098A"/>
    <w:rsid w:val="003B0C09"/>
    <w:rsid w:val="003B0FB2"/>
    <w:rsid w:val="003B1149"/>
    <w:rsid w:val="003B1579"/>
    <w:rsid w:val="003B18CA"/>
    <w:rsid w:val="003B23FF"/>
    <w:rsid w:val="003B26FF"/>
    <w:rsid w:val="003B2938"/>
    <w:rsid w:val="003B294A"/>
    <w:rsid w:val="003B2AC3"/>
    <w:rsid w:val="003B3049"/>
    <w:rsid w:val="003B3359"/>
    <w:rsid w:val="003B3FA7"/>
    <w:rsid w:val="003B430E"/>
    <w:rsid w:val="003B4F46"/>
    <w:rsid w:val="003B50BB"/>
    <w:rsid w:val="003B51C7"/>
    <w:rsid w:val="003B51D0"/>
    <w:rsid w:val="003B5AFB"/>
    <w:rsid w:val="003B5BB9"/>
    <w:rsid w:val="003B60A9"/>
    <w:rsid w:val="003B6577"/>
    <w:rsid w:val="003B6610"/>
    <w:rsid w:val="003B6BBC"/>
    <w:rsid w:val="003B6C31"/>
    <w:rsid w:val="003B7627"/>
    <w:rsid w:val="003B7892"/>
    <w:rsid w:val="003B799A"/>
    <w:rsid w:val="003B7B0C"/>
    <w:rsid w:val="003C0991"/>
    <w:rsid w:val="003C18A6"/>
    <w:rsid w:val="003C190A"/>
    <w:rsid w:val="003C19CF"/>
    <w:rsid w:val="003C294C"/>
    <w:rsid w:val="003C2B7A"/>
    <w:rsid w:val="003C2E17"/>
    <w:rsid w:val="003C3F71"/>
    <w:rsid w:val="003C46C9"/>
    <w:rsid w:val="003C492B"/>
    <w:rsid w:val="003C5018"/>
    <w:rsid w:val="003C53AF"/>
    <w:rsid w:val="003C5928"/>
    <w:rsid w:val="003C5A59"/>
    <w:rsid w:val="003C5CB7"/>
    <w:rsid w:val="003C674B"/>
    <w:rsid w:val="003C6EB2"/>
    <w:rsid w:val="003C736F"/>
    <w:rsid w:val="003C794A"/>
    <w:rsid w:val="003C7A74"/>
    <w:rsid w:val="003D048A"/>
    <w:rsid w:val="003D07DC"/>
    <w:rsid w:val="003D08DE"/>
    <w:rsid w:val="003D1913"/>
    <w:rsid w:val="003D2224"/>
    <w:rsid w:val="003D29CB"/>
    <w:rsid w:val="003D2C12"/>
    <w:rsid w:val="003D3184"/>
    <w:rsid w:val="003D3313"/>
    <w:rsid w:val="003D350F"/>
    <w:rsid w:val="003D3797"/>
    <w:rsid w:val="003D3A26"/>
    <w:rsid w:val="003D3D61"/>
    <w:rsid w:val="003D4276"/>
    <w:rsid w:val="003D47B3"/>
    <w:rsid w:val="003D47D6"/>
    <w:rsid w:val="003D49C8"/>
    <w:rsid w:val="003D4B1B"/>
    <w:rsid w:val="003D5CF4"/>
    <w:rsid w:val="003D634C"/>
    <w:rsid w:val="003D6A14"/>
    <w:rsid w:val="003D73CE"/>
    <w:rsid w:val="003D774E"/>
    <w:rsid w:val="003D7B61"/>
    <w:rsid w:val="003D7FF7"/>
    <w:rsid w:val="003E0BE2"/>
    <w:rsid w:val="003E18EC"/>
    <w:rsid w:val="003E2190"/>
    <w:rsid w:val="003E2AA9"/>
    <w:rsid w:val="003E2E77"/>
    <w:rsid w:val="003E3C78"/>
    <w:rsid w:val="003E4057"/>
    <w:rsid w:val="003E462A"/>
    <w:rsid w:val="003E4826"/>
    <w:rsid w:val="003E4AFD"/>
    <w:rsid w:val="003E4C19"/>
    <w:rsid w:val="003E4ED0"/>
    <w:rsid w:val="003E52E9"/>
    <w:rsid w:val="003E55EF"/>
    <w:rsid w:val="003E6012"/>
    <w:rsid w:val="003E6333"/>
    <w:rsid w:val="003E6467"/>
    <w:rsid w:val="003E64C8"/>
    <w:rsid w:val="003E6D1A"/>
    <w:rsid w:val="003E6EC9"/>
    <w:rsid w:val="003E70D2"/>
    <w:rsid w:val="003E7489"/>
    <w:rsid w:val="003E79D6"/>
    <w:rsid w:val="003F0032"/>
    <w:rsid w:val="003F0170"/>
    <w:rsid w:val="003F02C3"/>
    <w:rsid w:val="003F031D"/>
    <w:rsid w:val="003F0487"/>
    <w:rsid w:val="003F04F4"/>
    <w:rsid w:val="003F0C65"/>
    <w:rsid w:val="003F1B78"/>
    <w:rsid w:val="003F1BD0"/>
    <w:rsid w:val="003F2CD0"/>
    <w:rsid w:val="003F30A8"/>
    <w:rsid w:val="003F32AD"/>
    <w:rsid w:val="003F3476"/>
    <w:rsid w:val="003F3DE5"/>
    <w:rsid w:val="003F3F13"/>
    <w:rsid w:val="003F43AF"/>
    <w:rsid w:val="003F4C24"/>
    <w:rsid w:val="003F50A3"/>
    <w:rsid w:val="003F53CA"/>
    <w:rsid w:val="003F5523"/>
    <w:rsid w:val="003F55B9"/>
    <w:rsid w:val="003F63EC"/>
    <w:rsid w:val="003F6FB0"/>
    <w:rsid w:val="003F702C"/>
    <w:rsid w:val="003F70FD"/>
    <w:rsid w:val="003F7271"/>
    <w:rsid w:val="003F7ACE"/>
    <w:rsid w:val="003F7AE0"/>
    <w:rsid w:val="004002AF"/>
    <w:rsid w:val="004007D5"/>
    <w:rsid w:val="004009D1"/>
    <w:rsid w:val="00401ADA"/>
    <w:rsid w:val="00401D55"/>
    <w:rsid w:val="00401DDA"/>
    <w:rsid w:val="00401DE3"/>
    <w:rsid w:val="00402458"/>
    <w:rsid w:val="004025A5"/>
    <w:rsid w:val="00402A91"/>
    <w:rsid w:val="00402C4E"/>
    <w:rsid w:val="004032EE"/>
    <w:rsid w:val="004039D2"/>
    <w:rsid w:val="00403E8D"/>
    <w:rsid w:val="00404502"/>
    <w:rsid w:val="00404DC2"/>
    <w:rsid w:val="00404E4D"/>
    <w:rsid w:val="0040500E"/>
    <w:rsid w:val="00405457"/>
    <w:rsid w:val="0040566F"/>
    <w:rsid w:val="004056E2"/>
    <w:rsid w:val="00405736"/>
    <w:rsid w:val="004059C0"/>
    <w:rsid w:val="00405F90"/>
    <w:rsid w:val="0040601A"/>
    <w:rsid w:val="004064C6"/>
    <w:rsid w:val="00406DB7"/>
    <w:rsid w:val="00406DE5"/>
    <w:rsid w:val="00407AFF"/>
    <w:rsid w:val="00407D27"/>
    <w:rsid w:val="0041021A"/>
    <w:rsid w:val="00410978"/>
    <w:rsid w:val="004113A6"/>
    <w:rsid w:val="00411607"/>
    <w:rsid w:val="004116D3"/>
    <w:rsid w:val="0041179A"/>
    <w:rsid w:val="00411D18"/>
    <w:rsid w:val="0041225B"/>
    <w:rsid w:val="00413111"/>
    <w:rsid w:val="004131D7"/>
    <w:rsid w:val="0041326D"/>
    <w:rsid w:val="00413478"/>
    <w:rsid w:val="0041370E"/>
    <w:rsid w:val="00413D9B"/>
    <w:rsid w:val="00413F7C"/>
    <w:rsid w:val="00415486"/>
    <w:rsid w:val="00415722"/>
    <w:rsid w:val="00415E37"/>
    <w:rsid w:val="00415EA9"/>
    <w:rsid w:val="00416133"/>
    <w:rsid w:val="00416475"/>
    <w:rsid w:val="004166AA"/>
    <w:rsid w:val="0041683E"/>
    <w:rsid w:val="00416960"/>
    <w:rsid w:val="00416BFF"/>
    <w:rsid w:val="004170C6"/>
    <w:rsid w:val="00417908"/>
    <w:rsid w:val="00417B30"/>
    <w:rsid w:val="00417C04"/>
    <w:rsid w:val="00420484"/>
    <w:rsid w:val="00420A0F"/>
    <w:rsid w:val="00420E00"/>
    <w:rsid w:val="00420F03"/>
    <w:rsid w:val="00420F1A"/>
    <w:rsid w:val="00421415"/>
    <w:rsid w:val="0042179D"/>
    <w:rsid w:val="00421820"/>
    <w:rsid w:val="0042183C"/>
    <w:rsid w:val="00421896"/>
    <w:rsid w:val="004219BD"/>
    <w:rsid w:val="00421D00"/>
    <w:rsid w:val="004221D5"/>
    <w:rsid w:val="00422859"/>
    <w:rsid w:val="0042285A"/>
    <w:rsid w:val="00422C0E"/>
    <w:rsid w:val="004232E4"/>
    <w:rsid w:val="00423EC3"/>
    <w:rsid w:val="004247CB"/>
    <w:rsid w:val="00424B67"/>
    <w:rsid w:val="00424FE5"/>
    <w:rsid w:val="004255D2"/>
    <w:rsid w:val="00425DF8"/>
    <w:rsid w:val="00426017"/>
    <w:rsid w:val="004261FD"/>
    <w:rsid w:val="004262BE"/>
    <w:rsid w:val="0042666A"/>
    <w:rsid w:val="0042697A"/>
    <w:rsid w:val="0042715B"/>
    <w:rsid w:val="004272C0"/>
    <w:rsid w:val="00427497"/>
    <w:rsid w:val="00427C56"/>
    <w:rsid w:val="00427D92"/>
    <w:rsid w:val="00427FAF"/>
    <w:rsid w:val="0043040D"/>
    <w:rsid w:val="004317A6"/>
    <w:rsid w:val="004317BC"/>
    <w:rsid w:val="00431FCC"/>
    <w:rsid w:val="00432024"/>
    <w:rsid w:val="00432122"/>
    <w:rsid w:val="00433400"/>
    <w:rsid w:val="00433525"/>
    <w:rsid w:val="0043373C"/>
    <w:rsid w:val="004344ED"/>
    <w:rsid w:val="0043470B"/>
    <w:rsid w:val="00435A2B"/>
    <w:rsid w:val="00435C23"/>
    <w:rsid w:val="00435C85"/>
    <w:rsid w:val="00436731"/>
    <w:rsid w:val="00436977"/>
    <w:rsid w:val="00436EBA"/>
    <w:rsid w:val="00437AFE"/>
    <w:rsid w:val="004401EE"/>
    <w:rsid w:val="00440527"/>
    <w:rsid w:val="00440869"/>
    <w:rsid w:val="004408C8"/>
    <w:rsid w:val="00440B91"/>
    <w:rsid w:val="00441A6D"/>
    <w:rsid w:val="00441C55"/>
    <w:rsid w:val="00442227"/>
    <w:rsid w:val="0044230F"/>
    <w:rsid w:val="00442411"/>
    <w:rsid w:val="00442768"/>
    <w:rsid w:val="00442873"/>
    <w:rsid w:val="00442B69"/>
    <w:rsid w:val="00442BEC"/>
    <w:rsid w:val="0044321F"/>
    <w:rsid w:val="0044391D"/>
    <w:rsid w:val="00443B20"/>
    <w:rsid w:val="00444062"/>
    <w:rsid w:val="004443A4"/>
    <w:rsid w:val="00444B6E"/>
    <w:rsid w:val="004453EA"/>
    <w:rsid w:val="00445C01"/>
    <w:rsid w:val="00445D99"/>
    <w:rsid w:val="00446131"/>
    <w:rsid w:val="00446509"/>
    <w:rsid w:val="00446ABD"/>
    <w:rsid w:val="00446ADD"/>
    <w:rsid w:val="00446EA3"/>
    <w:rsid w:val="00447164"/>
    <w:rsid w:val="00447CFD"/>
    <w:rsid w:val="00450018"/>
    <w:rsid w:val="0045002F"/>
    <w:rsid w:val="004510FD"/>
    <w:rsid w:val="0045175D"/>
    <w:rsid w:val="00451F6C"/>
    <w:rsid w:val="00452227"/>
    <w:rsid w:val="00452BF6"/>
    <w:rsid w:val="00452C15"/>
    <w:rsid w:val="004535C4"/>
    <w:rsid w:val="004535CE"/>
    <w:rsid w:val="0045371F"/>
    <w:rsid w:val="00453BA0"/>
    <w:rsid w:val="00453DF1"/>
    <w:rsid w:val="0045465C"/>
    <w:rsid w:val="00454853"/>
    <w:rsid w:val="00455025"/>
    <w:rsid w:val="004551D0"/>
    <w:rsid w:val="0045568A"/>
    <w:rsid w:val="00455805"/>
    <w:rsid w:val="00455E4C"/>
    <w:rsid w:val="00456A7B"/>
    <w:rsid w:val="004572A8"/>
    <w:rsid w:val="004576F0"/>
    <w:rsid w:val="00457E19"/>
    <w:rsid w:val="00457F9E"/>
    <w:rsid w:val="004604A0"/>
    <w:rsid w:val="004604E5"/>
    <w:rsid w:val="004610A9"/>
    <w:rsid w:val="0046170D"/>
    <w:rsid w:val="0046254E"/>
    <w:rsid w:val="004627C9"/>
    <w:rsid w:val="004629DE"/>
    <w:rsid w:val="00462AC6"/>
    <w:rsid w:val="00463D1F"/>
    <w:rsid w:val="004640FF"/>
    <w:rsid w:val="00464135"/>
    <w:rsid w:val="00464BCF"/>
    <w:rsid w:val="00465419"/>
    <w:rsid w:val="004657E9"/>
    <w:rsid w:val="00465C3A"/>
    <w:rsid w:val="0046643D"/>
    <w:rsid w:val="0046657B"/>
    <w:rsid w:val="0046668A"/>
    <w:rsid w:val="004668F6"/>
    <w:rsid w:val="004669FF"/>
    <w:rsid w:val="00466C4A"/>
    <w:rsid w:val="00466D72"/>
    <w:rsid w:val="00466DCE"/>
    <w:rsid w:val="00467181"/>
    <w:rsid w:val="004674D7"/>
    <w:rsid w:val="00467885"/>
    <w:rsid w:val="00467BF7"/>
    <w:rsid w:val="0047009B"/>
    <w:rsid w:val="00470112"/>
    <w:rsid w:val="004703BF"/>
    <w:rsid w:val="0047040B"/>
    <w:rsid w:val="00470D07"/>
    <w:rsid w:val="004719F4"/>
    <w:rsid w:val="00471AFD"/>
    <w:rsid w:val="00471F06"/>
    <w:rsid w:val="004720F6"/>
    <w:rsid w:val="004723A7"/>
    <w:rsid w:val="00472581"/>
    <w:rsid w:val="004725BE"/>
    <w:rsid w:val="004727E8"/>
    <w:rsid w:val="004729A3"/>
    <w:rsid w:val="0047304F"/>
    <w:rsid w:val="004731E1"/>
    <w:rsid w:val="004738C5"/>
    <w:rsid w:val="00473EF4"/>
    <w:rsid w:val="00474373"/>
    <w:rsid w:val="004744D4"/>
    <w:rsid w:val="0047484F"/>
    <w:rsid w:val="00474B68"/>
    <w:rsid w:val="0047503B"/>
    <w:rsid w:val="004752C5"/>
    <w:rsid w:val="004754A3"/>
    <w:rsid w:val="00475CDC"/>
    <w:rsid w:val="00477B81"/>
    <w:rsid w:val="00477BBA"/>
    <w:rsid w:val="00477BD4"/>
    <w:rsid w:val="00477BFC"/>
    <w:rsid w:val="00477E89"/>
    <w:rsid w:val="004803C7"/>
    <w:rsid w:val="0048072F"/>
    <w:rsid w:val="00480B43"/>
    <w:rsid w:val="004812BE"/>
    <w:rsid w:val="004815F0"/>
    <w:rsid w:val="00481878"/>
    <w:rsid w:val="004819AB"/>
    <w:rsid w:val="00481B1A"/>
    <w:rsid w:val="00481B80"/>
    <w:rsid w:val="00481E17"/>
    <w:rsid w:val="004823C5"/>
    <w:rsid w:val="00482790"/>
    <w:rsid w:val="00482A8C"/>
    <w:rsid w:val="00482AD5"/>
    <w:rsid w:val="00482BE8"/>
    <w:rsid w:val="00482CF0"/>
    <w:rsid w:val="00483702"/>
    <w:rsid w:val="004837B2"/>
    <w:rsid w:val="004837F3"/>
    <w:rsid w:val="00483CEE"/>
    <w:rsid w:val="00483E4F"/>
    <w:rsid w:val="0048432D"/>
    <w:rsid w:val="00484674"/>
    <w:rsid w:val="00484A3B"/>
    <w:rsid w:val="00484CF8"/>
    <w:rsid w:val="004851A2"/>
    <w:rsid w:val="004852D9"/>
    <w:rsid w:val="00485ADC"/>
    <w:rsid w:val="00486006"/>
    <w:rsid w:val="004861CD"/>
    <w:rsid w:val="004863FF"/>
    <w:rsid w:val="00486427"/>
    <w:rsid w:val="004868F9"/>
    <w:rsid w:val="004869A3"/>
    <w:rsid w:val="00486E6F"/>
    <w:rsid w:val="00486FD7"/>
    <w:rsid w:val="004871B4"/>
    <w:rsid w:val="00487435"/>
    <w:rsid w:val="00487C78"/>
    <w:rsid w:val="004900AA"/>
    <w:rsid w:val="00490234"/>
    <w:rsid w:val="004902D8"/>
    <w:rsid w:val="00490ADD"/>
    <w:rsid w:val="00490E20"/>
    <w:rsid w:val="00490FB5"/>
    <w:rsid w:val="00492151"/>
    <w:rsid w:val="00492860"/>
    <w:rsid w:val="00492FE7"/>
    <w:rsid w:val="00492FFD"/>
    <w:rsid w:val="00493070"/>
    <w:rsid w:val="00493469"/>
    <w:rsid w:val="00493B5A"/>
    <w:rsid w:val="00494F73"/>
    <w:rsid w:val="004950F4"/>
    <w:rsid w:val="004959AB"/>
    <w:rsid w:val="0049655C"/>
    <w:rsid w:val="00496A47"/>
    <w:rsid w:val="00496BC8"/>
    <w:rsid w:val="00496BD9"/>
    <w:rsid w:val="004970BD"/>
    <w:rsid w:val="00497143"/>
    <w:rsid w:val="00497285"/>
    <w:rsid w:val="00497E4A"/>
    <w:rsid w:val="004A06E1"/>
    <w:rsid w:val="004A0B68"/>
    <w:rsid w:val="004A0C0F"/>
    <w:rsid w:val="004A0CF1"/>
    <w:rsid w:val="004A0E4A"/>
    <w:rsid w:val="004A0EFC"/>
    <w:rsid w:val="004A18D2"/>
    <w:rsid w:val="004A1969"/>
    <w:rsid w:val="004A1A3D"/>
    <w:rsid w:val="004A1CCD"/>
    <w:rsid w:val="004A1E54"/>
    <w:rsid w:val="004A28CE"/>
    <w:rsid w:val="004A2A55"/>
    <w:rsid w:val="004A3198"/>
    <w:rsid w:val="004A32AE"/>
    <w:rsid w:val="004A3388"/>
    <w:rsid w:val="004A395C"/>
    <w:rsid w:val="004A3ABE"/>
    <w:rsid w:val="004A3B93"/>
    <w:rsid w:val="004A3E91"/>
    <w:rsid w:val="004A40F1"/>
    <w:rsid w:val="004A4317"/>
    <w:rsid w:val="004A48A5"/>
    <w:rsid w:val="004A4E57"/>
    <w:rsid w:val="004A5681"/>
    <w:rsid w:val="004A572D"/>
    <w:rsid w:val="004A57FD"/>
    <w:rsid w:val="004A5E9A"/>
    <w:rsid w:val="004A7063"/>
    <w:rsid w:val="004A7AEC"/>
    <w:rsid w:val="004A7C44"/>
    <w:rsid w:val="004B012D"/>
    <w:rsid w:val="004B03B5"/>
    <w:rsid w:val="004B0B02"/>
    <w:rsid w:val="004B0E16"/>
    <w:rsid w:val="004B100F"/>
    <w:rsid w:val="004B121E"/>
    <w:rsid w:val="004B13C6"/>
    <w:rsid w:val="004B1748"/>
    <w:rsid w:val="004B1AFC"/>
    <w:rsid w:val="004B1D36"/>
    <w:rsid w:val="004B1DF9"/>
    <w:rsid w:val="004B28B3"/>
    <w:rsid w:val="004B2A98"/>
    <w:rsid w:val="004B36EF"/>
    <w:rsid w:val="004B3DBF"/>
    <w:rsid w:val="004B4092"/>
    <w:rsid w:val="004B4213"/>
    <w:rsid w:val="004B43A8"/>
    <w:rsid w:val="004B443F"/>
    <w:rsid w:val="004B488B"/>
    <w:rsid w:val="004B51AE"/>
    <w:rsid w:val="004B543E"/>
    <w:rsid w:val="004B557E"/>
    <w:rsid w:val="004B5982"/>
    <w:rsid w:val="004B5C16"/>
    <w:rsid w:val="004B5F17"/>
    <w:rsid w:val="004B5FA5"/>
    <w:rsid w:val="004B67B1"/>
    <w:rsid w:val="004B6918"/>
    <w:rsid w:val="004B6959"/>
    <w:rsid w:val="004B73A6"/>
    <w:rsid w:val="004B7FBE"/>
    <w:rsid w:val="004C001A"/>
    <w:rsid w:val="004C07AC"/>
    <w:rsid w:val="004C08E6"/>
    <w:rsid w:val="004C0D78"/>
    <w:rsid w:val="004C10F9"/>
    <w:rsid w:val="004C14A7"/>
    <w:rsid w:val="004C1A69"/>
    <w:rsid w:val="004C1DEE"/>
    <w:rsid w:val="004C1FCA"/>
    <w:rsid w:val="004C2C21"/>
    <w:rsid w:val="004C2D5D"/>
    <w:rsid w:val="004C2DE7"/>
    <w:rsid w:val="004C30F3"/>
    <w:rsid w:val="004C3108"/>
    <w:rsid w:val="004C3875"/>
    <w:rsid w:val="004C3A60"/>
    <w:rsid w:val="004C4040"/>
    <w:rsid w:val="004C456A"/>
    <w:rsid w:val="004C45AB"/>
    <w:rsid w:val="004C4B18"/>
    <w:rsid w:val="004C4F61"/>
    <w:rsid w:val="004C5547"/>
    <w:rsid w:val="004C55D0"/>
    <w:rsid w:val="004C589F"/>
    <w:rsid w:val="004C59CF"/>
    <w:rsid w:val="004C5ED4"/>
    <w:rsid w:val="004C5F6D"/>
    <w:rsid w:val="004C60E6"/>
    <w:rsid w:val="004C64F0"/>
    <w:rsid w:val="004C67AF"/>
    <w:rsid w:val="004C69C7"/>
    <w:rsid w:val="004C72EA"/>
    <w:rsid w:val="004D002B"/>
    <w:rsid w:val="004D0159"/>
    <w:rsid w:val="004D101E"/>
    <w:rsid w:val="004D194F"/>
    <w:rsid w:val="004D2274"/>
    <w:rsid w:val="004D2510"/>
    <w:rsid w:val="004D264F"/>
    <w:rsid w:val="004D2B76"/>
    <w:rsid w:val="004D2BB8"/>
    <w:rsid w:val="004D2BED"/>
    <w:rsid w:val="004D320B"/>
    <w:rsid w:val="004D39E1"/>
    <w:rsid w:val="004D3A70"/>
    <w:rsid w:val="004D3B6B"/>
    <w:rsid w:val="004D4021"/>
    <w:rsid w:val="004D4411"/>
    <w:rsid w:val="004D4530"/>
    <w:rsid w:val="004D49B8"/>
    <w:rsid w:val="004D4B86"/>
    <w:rsid w:val="004D4BFD"/>
    <w:rsid w:val="004D516D"/>
    <w:rsid w:val="004D55E6"/>
    <w:rsid w:val="004D58D5"/>
    <w:rsid w:val="004D78E3"/>
    <w:rsid w:val="004D7BD2"/>
    <w:rsid w:val="004D7C53"/>
    <w:rsid w:val="004E0346"/>
    <w:rsid w:val="004E0448"/>
    <w:rsid w:val="004E0539"/>
    <w:rsid w:val="004E0731"/>
    <w:rsid w:val="004E07A5"/>
    <w:rsid w:val="004E07BB"/>
    <w:rsid w:val="004E0823"/>
    <w:rsid w:val="004E15F8"/>
    <w:rsid w:val="004E1BD8"/>
    <w:rsid w:val="004E1E82"/>
    <w:rsid w:val="004E2118"/>
    <w:rsid w:val="004E255B"/>
    <w:rsid w:val="004E2959"/>
    <w:rsid w:val="004E3004"/>
    <w:rsid w:val="004E32DD"/>
    <w:rsid w:val="004E37DB"/>
    <w:rsid w:val="004E3B05"/>
    <w:rsid w:val="004E3EF4"/>
    <w:rsid w:val="004E3F23"/>
    <w:rsid w:val="004E3FD2"/>
    <w:rsid w:val="004E4073"/>
    <w:rsid w:val="004E417B"/>
    <w:rsid w:val="004E50C8"/>
    <w:rsid w:val="004E59EF"/>
    <w:rsid w:val="004E5A95"/>
    <w:rsid w:val="004E61C8"/>
    <w:rsid w:val="004E6230"/>
    <w:rsid w:val="004E6245"/>
    <w:rsid w:val="004E63EB"/>
    <w:rsid w:val="004E67DB"/>
    <w:rsid w:val="004E7246"/>
    <w:rsid w:val="004E7705"/>
    <w:rsid w:val="004E7AAC"/>
    <w:rsid w:val="004E7AF1"/>
    <w:rsid w:val="004F02DF"/>
    <w:rsid w:val="004F0A58"/>
    <w:rsid w:val="004F0D84"/>
    <w:rsid w:val="004F0EED"/>
    <w:rsid w:val="004F0FE9"/>
    <w:rsid w:val="004F1F63"/>
    <w:rsid w:val="004F26ED"/>
    <w:rsid w:val="004F27CF"/>
    <w:rsid w:val="004F28A9"/>
    <w:rsid w:val="004F2AA0"/>
    <w:rsid w:val="004F2E80"/>
    <w:rsid w:val="004F30A1"/>
    <w:rsid w:val="004F319D"/>
    <w:rsid w:val="004F32FA"/>
    <w:rsid w:val="004F3460"/>
    <w:rsid w:val="004F3A8B"/>
    <w:rsid w:val="004F4027"/>
    <w:rsid w:val="004F4453"/>
    <w:rsid w:val="004F4665"/>
    <w:rsid w:val="004F4AB2"/>
    <w:rsid w:val="004F512D"/>
    <w:rsid w:val="004F5CCF"/>
    <w:rsid w:val="004F5E7E"/>
    <w:rsid w:val="004F5F16"/>
    <w:rsid w:val="004F64E5"/>
    <w:rsid w:val="004F66EA"/>
    <w:rsid w:val="004F69A9"/>
    <w:rsid w:val="004F6B46"/>
    <w:rsid w:val="004F6CF9"/>
    <w:rsid w:val="004F736F"/>
    <w:rsid w:val="004F767E"/>
    <w:rsid w:val="004F7705"/>
    <w:rsid w:val="004F775E"/>
    <w:rsid w:val="004F78C9"/>
    <w:rsid w:val="004F7903"/>
    <w:rsid w:val="004F79EC"/>
    <w:rsid w:val="004F7B84"/>
    <w:rsid w:val="0050055B"/>
    <w:rsid w:val="00500A3B"/>
    <w:rsid w:val="0050109E"/>
    <w:rsid w:val="00501182"/>
    <w:rsid w:val="00501A19"/>
    <w:rsid w:val="00501EFA"/>
    <w:rsid w:val="00501F23"/>
    <w:rsid w:val="00501FB6"/>
    <w:rsid w:val="005020DD"/>
    <w:rsid w:val="00502282"/>
    <w:rsid w:val="005024CA"/>
    <w:rsid w:val="00502520"/>
    <w:rsid w:val="00502590"/>
    <w:rsid w:val="00502604"/>
    <w:rsid w:val="005027E3"/>
    <w:rsid w:val="00503D22"/>
    <w:rsid w:val="005041EC"/>
    <w:rsid w:val="00504649"/>
    <w:rsid w:val="00504854"/>
    <w:rsid w:val="00504DD1"/>
    <w:rsid w:val="005050C1"/>
    <w:rsid w:val="005057D6"/>
    <w:rsid w:val="00505BAB"/>
    <w:rsid w:val="00505C61"/>
    <w:rsid w:val="00505F1C"/>
    <w:rsid w:val="005060AD"/>
    <w:rsid w:val="00506596"/>
    <w:rsid w:val="0050663B"/>
    <w:rsid w:val="005069E3"/>
    <w:rsid w:val="00506E81"/>
    <w:rsid w:val="00507490"/>
    <w:rsid w:val="005074E4"/>
    <w:rsid w:val="0050794A"/>
    <w:rsid w:val="00507ADD"/>
    <w:rsid w:val="00507FBD"/>
    <w:rsid w:val="00510CB9"/>
    <w:rsid w:val="00510F2B"/>
    <w:rsid w:val="00510F5C"/>
    <w:rsid w:val="005113B0"/>
    <w:rsid w:val="005115B9"/>
    <w:rsid w:val="00511728"/>
    <w:rsid w:val="0051176E"/>
    <w:rsid w:val="0051189C"/>
    <w:rsid w:val="00511D54"/>
    <w:rsid w:val="0051256E"/>
    <w:rsid w:val="00513E8C"/>
    <w:rsid w:val="00513FAE"/>
    <w:rsid w:val="00514832"/>
    <w:rsid w:val="00514D7A"/>
    <w:rsid w:val="0051599F"/>
    <w:rsid w:val="005162AA"/>
    <w:rsid w:val="00516B02"/>
    <w:rsid w:val="00517259"/>
    <w:rsid w:val="005177AB"/>
    <w:rsid w:val="00517841"/>
    <w:rsid w:val="00517FE8"/>
    <w:rsid w:val="0052048F"/>
    <w:rsid w:val="00520D2B"/>
    <w:rsid w:val="0052137B"/>
    <w:rsid w:val="005216B7"/>
    <w:rsid w:val="00521BD8"/>
    <w:rsid w:val="0052207B"/>
    <w:rsid w:val="00522129"/>
    <w:rsid w:val="0052224C"/>
    <w:rsid w:val="005228A3"/>
    <w:rsid w:val="00522A5C"/>
    <w:rsid w:val="00522EBD"/>
    <w:rsid w:val="00523145"/>
    <w:rsid w:val="005233CF"/>
    <w:rsid w:val="00523AB1"/>
    <w:rsid w:val="00524382"/>
    <w:rsid w:val="0052449A"/>
    <w:rsid w:val="00524796"/>
    <w:rsid w:val="0052499D"/>
    <w:rsid w:val="00524C0D"/>
    <w:rsid w:val="00524D09"/>
    <w:rsid w:val="00524DDF"/>
    <w:rsid w:val="0052547E"/>
    <w:rsid w:val="00525B13"/>
    <w:rsid w:val="005264BA"/>
    <w:rsid w:val="00526BA0"/>
    <w:rsid w:val="00526D1C"/>
    <w:rsid w:val="005274B6"/>
    <w:rsid w:val="00527670"/>
    <w:rsid w:val="005276AB"/>
    <w:rsid w:val="005276C1"/>
    <w:rsid w:val="005276C4"/>
    <w:rsid w:val="00527E6E"/>
    <w:rsid w:val="005304CD"/>
    <w:rsid w:val="00530B35"/>
    <w:rsid w:val="00531302"/>
    <w:rsid w:val="00531DD2"/>
    <w:rsid w:val="00531F2A"/>
    <w:rsid w:val="005323CB"/>
    <w:rsid w:val="005326AE"/>
    <w:rsid w:val="0053317F"/>
    <w:rsid w:val="005338B7"/>
    <w:rsid w:val="005338E4"/>
    <w:rsid w:val="0053390C"/>
    <w:rsid w:val="00533B31"/>
    <w:rsid w:val="00533CEC"/>
    <w:rsid w:val="00533E6C"/>
    <w:rsid w:val="00533E99"/>
    <w:rsid w:val="00533FDD"/>
    <w:rsid w:val="00534306"/>
    <w:rsid w:val="005348AD"/>
    <w:rsid w:val="00534A61"/>
    <w:rsid w:val="00534C47"/>
    <w:rsid w:val="00534F5A"/>
    <w:rsid w:val="00535155"/>
    <w:rsid w:val="00535559"/>
    <w:rsid w:val="005355D7"/>
    <w:rsid w:val="00535CB8"/>
    <w:rsid w:val="0053626A"/>
    <w:rsid w:val="00536777"/>
    <w:rsid w:val="00536816"/>
    <w:rsid w:val="00536AD0"/>
    <w:rsid w:val="00537284"/>
    <w:rsid w:val="005372E5"/>
    <w:rsid w:val="0053742C"/>
    <w:rsid w:val="0053751D"/>
    <w:rsid w:val="00537BA1"/>
    <w:rsid w:val="00540396"/>
    <w:rsid w:val="0054040A"/>
    <w:rsid w:val="005406D7"/>
    <w:rsid w:val="0054082A"/>
    <w:rsid w:val="0054086F"/>
    <w:rsid w:val="00540AE6"/>
    <w:rsid w:val="00540EBC"/>
    <w:rsid w:val="00540FD3"/>
    <w:rsid w:val="005418A2"/>
    <w:rsid w:val="00542630"/>
    <w:rsid w:val="0054314C"/>
    <w:rsid w:val="005433B3"/>
    <w:rsid w:val="00543609"/>
    <w:rsid w:val="005436C8"/>
    <w:rsid w:val="0054399C"/>
    <w:rsid w:val="00543D05"/>
    <w:rsid w:val="00543D6C"/>
    <w:rsid w:val="00543DF0"/>
    <w:rsid w:val="005440F6"/>
    <w:rsid w:val="00544CF8"/>
    <w:rsid w:val="005457BA"/>
    <w:rsid w:val="00545962"/>
    <w:rsid w:val="00546143"/>
    <w:rsid w:val="005464B6"/>
    <w:rsid w:val="00546832"/>
    <w:rsid w:val="005469D8"/>
    <w:rsid w:val="00546BA2"/>
    <w:rsid w:val="00546DD9"/>
    <w:rsid w:val="00547A00"/>
    <w:rsid w:val="00547A28"/>
    <w:rsid w:val="0055038F"/>
    <w:rsid w:val="0055094E"/>
    <w:rsid w:val="00550A72"/>
    <w:rsid w:val="00550D2D"/>
    <w:rsid w:val="00550EBF"/>
    <w:rsid w:val="005510A3"/>
    <w:rsid w:val="00551ACC"/>
    <w:rsid w:val="0055239C"/>
    <w:rsid w:val="00553209"/>
    <w:rsid w:val="00553772"/>
    <w:rsid w:val="00554A3E"/>
    <w:rsid w:val="00554E28"/>
    <w:rsid w:val="0055515C"/>
    <w:rsid w:val="0055592E"/>
    <w:rsid w:val="00555DE2"/>
    <w:rsid w:val="0055612F"/>
    <w:rsid w:val="005562DB"/>
    <w:rsid w:val="00556548"/>
    <w:rsid w:val="00556772"/>
    <w:rsid w:val="005567DF"/>
    <w:rsid w:val="005568D1"/>
    <w:rsid w:val="00556A1D"/>
    <w:rsid w:val="0055739A"/>
    <w:rsid w:val="005578E0"/>
    <w:rsid w:val="00557DE7"/>
    <w:rsid w:val="00560295"/>
    <w:rsid w:val="00560D92"/>
    <w:rsid w:val="00561A9E"/>
    <w:rsid w:val="00561D6D"/>
    <w:rsid w:val="00562320"/>
    <w:rsid w:val="00562B44"/>
    <w:rsid w:val="00562B6D"/>
    <w:rsid w:val="00562DDD"/>
    <w:rsid w:val="00562EDC"/>
    <w:rsid w:val="00562F6C"/>
    <w:rsid w:val="00563319"/>
    <w:rsid w:val="0056343C"/>
    <w:rsid w:val="0056354B"/>
    <w:rsid w:val="00563BF1"/>
    <w:rsid w:val="005640BE"/>
    <w:rsid w:val="005641BA"/>
    <w:rsid w:val="005644A3"/>
    <w:rsid w:val="0056466C"/>
    <w:rsid w:val="00565501"/>
    <w:rsid w:val="00565581"/>
    <w:rsid w:val="0056560F"/>
    <w:rsid w:val="0056568E"/>
    <w:rsid w:val="0056575B"/>
    <w:rsid w:val="00565C51"/>
    <w:rsid w:val="0056628D"/>
    <w:rsid w:val="005667C6"/>
    <w:rsid w:val="00566998"/>
    <w:rsid w:val="00566B79"/>
    <w:rsid w:val="00566C5B"/>
    <w:rsid w:val="005672E0"/>
    <w:rsid w:val="00567F64"/>
    <w:rsid w:val="00570001"/>
    <w:rsid w:val="00570C50"/>
    <w:rsid w:val="00570F38"/>
    <w:rsid w:val="0057160F"/>
    <w:rsid w:val="00571B9A"/>
    <w:rsid w:val="00571EE2"/>
    <w:rsid w:val="0057214A"/>
    <w:rsid w:val="005727A8"/>
    <w:rsid w:val="00572A81"/>
    <w:rsid w:val="005738A8"/>
    <w:rsid w:val="00573BB9"/>
    <w:rsid w:val="00573BFD"/>
    <w:rsid w:val="00575484"/>
    <w:rsid w:val="005756D9"/>
    <w:rsid w:val="00575833"/>
    <w:rsid w:val="00575C8F"/>
    <w:rsid w:val="00575FD8"/>
    <w:rsid w:val="00576033"/>
    <w:rsid w:val="005761E5"/>
    <w:rsid w:val="0057669C"/>
    <w:rsid w:val="00576760"/>
    <w:rsid w:val="005767F2"/>
    <w:rsid w:val="00576960"/>
    <w:rsid w:val="00576A5F"/>
    <w:rsid w:val="00577072"/>
    <w:rsid w:val="00577221"/>
    <w:rsid w:val="00577A01"/>
    <w:rsid w:val="00577A1D"/>
    <w:rsid w:val="00577B1A"/>
    <w:rsid w:val="00577C0A"/>
    <w:rsid w:val="005800F6"/>
    <w:rsid w:val="0058022A"/>
    <w:rsid w:val="00580426"/>
    <w:rsid w:val="0058064B"/>
    <w:rsid w:val="00581017"/>
    <w:rsid w:val="005813CA"/>
    <w:rsid w:val="005814B9"/>
    <w:rsid w:val="005818ED"/>
    <w:rsid w:val="005819D3"/>
    <w:rsid w:val="00581B3E"/>
    <w:rsid w:val="005821AD"/>
    <w:rsid w:val="0058286C"/>
    <w:rsid w:val="00582BDC"/>
    <w:rsid w:val="00583334"/>
    <w:rsid w:val="005834C8"/>
    <w:rsid w:val="0058382B"/>
    <w:rsid w:val="0058398C"/>
    <w:rsid w:val="00583DA4"/>
    <w:rsid w:val="005847E4"/>
    <w:rsid w:val="005848ED"/>
    <w:rsid w:val="005852B7"/>
    <w:rsid w:val="0058549F"/>
    <w:rsid w:val="005865AA"/>
    <w:rsid w:val="00586844"/>
    <w:rsid w:val="00586B5D"/>
    <w:rsid w:val="00586BEF"/>
    <w:rsid w:val="00586E09"/>
    <w:rsid w:val="0058705A"/>
    <w:rsid w:val="00587381"/>
    <w:rsid w:val="005875C8"/>
    <w:rsid w:val="005876B3"/>
    <w:rsid w:val="00587AE1"/>
    <w:rsid w:val="005900E5"/>
    <w:rsid w:val="005904A5"/>
    <w:rsid w:val="0059068C"/>
    <w:rsid w:val="00590CD9"/>
    <w:rsid w:val="00590D02"/>
    <w:rsid w:val="00590E90"/>
    <w:rsid w:val="005912B3"/>
    <w:rsid w:val="00591496"/>
    <w:rsid w:val="0059173C"/>
    <w:rsid w:val="0059191F"/>
    <w:rsid w:val="00592001"/>
    <w:rsid w:val="005920DC"/>
    <w:rsid w:val="005924C9"/>
    <w:rsid w:val="00592520"/>
    <w:rsid w:val="0059293F"/>
    <w:rsid w:val="00592A60"/>
    <w:rsid w:val="005935AC"/>
    <w:rsid w:val="00593A49"/>
    <w:rsid w:val="00593EF4"/>
    <w:rsid w:val="00593FB8"/>
    <w:rsid w:val="00594E18"/>
    <w:rsid w:val="00594FBB"/>
    <w:rsid w:val="00595879"/>
    <w:rsid w:val="00595DBE"/>
    <w:rsid w:val="005966AC"/>
    <w:rsid w:val="00596796"/>
    <w:rsid w:val="00596AE1"/>
    <w:rsid w:val="00596D55"/>
    <w:rsid w:val="0059708F"/>
    <w:rsid w:val="00597227"/>
    <w:rsid w:val="00597BC9"/>
    <w:rsid w:val="00597C7B"/>
    <w:rsid w:val="00597FD1"/>
    <w:rsid w:val="005A007D"/>
    <w:rsid w:val="005A01D8"/>
    <w:rsid w:val="005A0D6B"/>
    <w:rsid w:val="005A0D7B"/>
    <w:rsid w:val="005A12C2"/>
    <w:rsid w:val="005A1919"/>
    <w:rsid w:val="005A1E15"/>
    <w:rsid w:val="005A234E"/>
    <w:rsid w:val="005A2571"/>
    <w:rsid w:val="005A2DA4"/>
    <w:rsid w:val="005A2E7F"/>
    <w:rsid w:val="005A335A"/>
    <w:rsid w:val="005A3763"/>
    <w:rsid w:val="005A387C"/>
    <w:rsid w:val="005A3924"/>
    <w:rsid w:val="005A3B8B"/>
    <w:rsid w:val="005A415F"/>
    <w:rsid w:val="005A4261"/>
    <w:rsid w:val="005A4419"/>
    <w:rsid w:val="005A4921"/>
    <w:rsid w:val="005A4BAA"/>
    <w:rsid w:val="005A4D05"/>
    <w:rsid w:val="005A50F1"/>
    <w:rsid w:val="005A5AD4"/>
    <w:rsid w:val="005A6AB2"/>
    <w:rsid w:val="005A6CDD"/>
    <w:rsid w:val="005A76BD"/>
    <w:rsid w:val="005A7758"/>
    <w:rsid w:val="005A7CD1"/>
    <w:rsid w:val="005A7EB1"/>
    <w:rsid w:val="005A7FF7"/>
    <w:rsid w:val="005B002B"/>
    <w:rsid w:val="005B03FA"/>
    <w:rsid w:val="005B086F"/>
    <w:rsid w:val="005B08CE"/>
    <w:rsid w:val="005B101F"/>
    <w:rsid w:val="005B1442"/>
    <w:rsid w:val="005B1496"/>
    <w:rsid w:val="005B1AEA"/>
    <w:rsid w:val="005B1BA2"/>
    <w:rsid w:val="005B21BA"/>
    <w:rsid w:val="005B2397"/>
    <w:rsid w:val="005B2967"/>
    <w:rsid w:val="005B2A26"/>
    <w:rsid w:val="005B2E1C"/>
    <w:rsid w:val="005B3323"/>
    <w:rsid w:val="005B3CB6"/>
    <w:rsid w:val="005B406D"/>
    <w:rsid w:val="005B4083"/>
    <w:rsid w:val="005B4191"/>
    <w:rsid w:val="005B482E"/>
    <w:rsid w:val="005B489A"/>
    <w:rsid w:val="005B48F6"/>
    <w:rsid w:val="005B4C8B"/>
    <w:rsid w:val="005B5039"/>
    <w:rsid w:val="005B5261"/>
    <w:rsid w:val="005B5387"/>
    <w:rsid w:val="005B565F"/>
    <w:rsid w:val="005B56E0"/>
    <w:rsid w:val="005B6388"/>
    <w:rsid w:val="005B66D3"/>
    <w:rsid w:val="005B68B6"/>
    <w:rsid w:val="005B6DED"/>
    <w:rsid w:val="005B7091"/>
    <w:rsid w:val="005B7EE0"/>
    <w:rsid w:val="005B7EF0"/>
    <w:rsid w:val="005C009C"/>
    <w:rsid w:val="005C032C"/>
    <w:rsid w:val="005C04A5"/>
    <w:rsid w:val="005C072A"/>
    <w:rsid w:val="005C0CBB"/>
    <w:rsid w:val="005C25B2"/>
    <w:rsid w:val="005C26B4"/>
    <w:rsid w:val="005C2C2D"/>
    <w:rsid w:val="005C3A65"/>
    <w:rsid w:val="005C3FAC"/>
    <w:rsid w:val="005C3FAE"/>
    <w:rsid w:val="005C48AA"/>
    <w:rsid w:val="005C492D"/>
    <w:rsid w:val="005C4F55"/>
    <w:rsid w:val="005C5391"/>
    <w:rsid w:val="005C584E"/>
    <w:rsid w:val="005C5F2B"/>
    <w:rsid w:val="005C6A9C"/>
    <w:rsid w:val="005C6B7F"/>
    <w:rsid w:val="005C6BE7"/>
    <w:rsid w:val="005C7AF9"/>
    <w:rsid w:val="005C7D64"/>
    <w:rsid w:val="005D0114"/>
    <w:rsid w:val="005D0820"/>
    <w:rsid w:val="005D0AF9"/>
    <w:rsid w:val="005D10E1"/>
    <w:rsid w:val="005D192C"/>
    <w:rsid w:val="005D1A08"/>
    <w:rsid w:val="005D1A64"/>
    <w:rsid w:val="005D22E5"/>
    <w:rsid w:val="005D238F"/>
    <w:rsid w:val="005D338B"/>
    <w:rsid w:val="005D3921"/>
    <w:rsid w:val="005D3F92"/>
    <w:rsid w:val="005D48F0"/>
    <w:rsid w:val="005D4CFC"/>
    <w:rsid w:val="005D4FC5"/>
    <w:rsid w:val="005D530C"/>
    <w:rsid w:val="005D61F3"/>
    <w:rsid w:val="005D6678"/>
    <w:rsid w:val="005D68C3"/>
    <w:rsid w:val="005D6D2A"/>
    <w:rsid w:val="005D6E2E"/>
    <w:rsid w:val="005D734D"/>
    <w:rsid w:val="005D7DBB"/>
    <w:rsid w:val="005D7EE4"/>
    <w:rsid w:val="005E0183"/>
    <w:rsid w:val="005E03CD"/>
    <w:rsid w:val="005E03E8"/>
    <w:rsid w:val="005E053A"/>
    <w:rsid w:val="005E0841"/>
    <w:rsid w:val="005E0B48"/>
    <w:rsid w:val="005E1563"/>
    <w:rsid w:val="005E15AC"/>
    <w:rsid w:val="005E197D"/>
    <w:rsid w:val="005E1AA1"/>
    <w:rsid w:val="005E1F61"/>
    <w:rsid w:val="005E223B"/>
    <w:rsid w:val="005E24E7"/>
    <w:rsid w:val="005E278B"/>
    <w:rsid w:val="005E2A55"/>
    <w:rsid w:val="005E30EF"/>
    <w:rsid w:val="005E3A60"/>
    <w:rsid w:val="005E3EE6"/>
    <w:rsid w:val="005E40B6"/>
    <w:rsid w:val="005E41E8"/>
    <w:rsid w:val="005E455B"/>
    <w:rsid w:val="005E4722"/>
    <w:rsid w:val="005E4E58"/>
    <w:rsid w:val="005E4E9A"/>
    <w:rsid w:val="005E4F74"/>
    <w:rsid w:val="005E505A"/>
    <w:rsid w:val="005E531F"/>
    <w:rsid w:val="005E53BA"/>
    <w:rsid w:val="005E56D5"/>
    <w:rsid w:val="005E60FA"/>
    <w:rsid w:val="005E61E8"/>
    <w:rsid w:val="005E62A1"/>
    <w:rsid w:val="005E643A"/>
    <w:rsid w:val="005E670F"/>
    <w:rsid w:val="005E6A02"/>
    <w:rsid w:val="005E723C"/>
    <w:rsid w:val="005E7C2A"/>
    <w:rsid w:val="005F0A1D"/>
    <w:rsid w:val="005F0A9B"/>
    <w:rsid w:val="005F0CC5"/>
    <w:rsid w:val="005F1947"/>
    <w:rsid w:val="005F1A31"/>
    <w:rsid w:val="005F1A33"/>
    <w:rsid w:val="005F1CF9"/>
    <w:rsid w:val="005F1FB1"/>
    <w:rsid w:val="005F23F7"/>
    <w:rsid w:val="005F2955"/>
    <w:rsid w:val="005F2B34"/>
    <w:rsid w:val="005F2B74"/>
    <w:rsid w:val="005F2DEE"/>
    <w:rsid w:val="005F3535"/>
    <w:rsid w:val="005F388F"/>
    <w:rsid w:val="005F3CDD"/>
    <w:rsid w:val="005F4062"/>
    <w:rsid w:val="005F45AF"/>
    <w:rsid w:val="005F4F40"/>
    <w:rsid w:val="005F512A"/>
    <w:rsid w:val="005F51A6"/>
    <w:rsid w:val="005F51DE"/>
    <w:rsid w:val="005F5CB1"/>
    <w:rsid w:val="005F6394"/>
    <w:rsid w:val="005F64B7"/>
    <w:rsid w:val="005F6D25"/>
    <w:rsid w:val="005F7231"/>
    <w:rsid w:val="005F74D1"/>
    <w:rsid w:val="005F7DB8"/>
    <w:rsid w:val="005F7FA4"/>
    <w:rsid w:val="006000B6"/>
    <w:rsid w:val="00600205"/>
    <w:rsid w:val="00600562"/>
    <w:rsid w:val="006009CF"/>
    <w:rsid w:val="006014A3"/>
    <w:rsid w:val="0060230F"/>
    <w:rsid w:val="00602462"/>
    <w:rsid w:val="00602505"/>
    <w:rsid w:val="006026CD"/>
    <w:rsid w:val="00602D2C"/>
    <w:rsid w:val="00603003"/>
    <w:rsid w:val="006032C4"/>
    <w:rsid w:val="006033EF"/>
    <w:rsid w:val="00603A69"/>
    <w:rsid w:val="0060411D"/>
    <w:rsid w:val="006041EE"/>
    <w:rsid w:val="00604403"/>
    <w:rsid w:val="00604A69"/>
    <w:rsid w:val="00604AC5"/>
    <w:rsid w:val="00604D52"/>
    <w:rsid w:val="00604DB4"/>
    <w:rsid w:val="00604F18"/>
    <w:rsid w:val="00604F28"/>
    <w:rsid w:val="0060531F"/>
    <w:rsid w:val="00605529"/>
    <w:rsid w:val="00606630"/>
    <w:rsid w:val="006066EB"/>
    <w:rsid w:val="00606A13"/>
    <w:rsid w:val="00606CC3"/>
    <w:rsid w:val="006071D7"/>
    <w:rsid w:val="006075AF"/>
    <w:rsid w:val="006079CF"/>
    <w:rsid w:val="00607F20"/>
    <w:rsid w:val="006105ED"/>
    <w:rsid w:val="00610C5D"/>
    <w:rsid w:val="00610DF2"/>
    <w:rsid w:val="00610ED7"/>
    <w:rsid w:val="00611226"/>
    <w:rsid w:val="006121DB"/>
    <w:rsid w:val="00612207"/>
    <w:rsid w:val="00612A3A"/>
    <w:rsid w:val="00612E94"/>
    <w:rsid w:val="00612EA3"/>
    <w:rsid w:val="0061316D"/>
    <w:rsid w:val="0061321B"/>
    <w:rsid w:val="00613F35"/>
    <w:rsid w:val="0061448C"/>
    <w:rsid w:val="00615D3C"/>
    <w:rsid w:val="00615E40"/>
    <w:rsid w:val="00615EEB"/>
    <w:rsid w:val="00616826"/>
    <w:rsid w:val="00616A73"/>
    <w:rsid w:val="00616C4F"/>
    <w:rsid w:val="006173F1"/>
    <w:rsid w:val="00617675"/>
    <w:rsid w:val="006178D1"/>
    <w:rsid w:val="00617C9F"/>
    <w:rsid w:val="006202BA"/>
    <w:rsid w:val="00620394"/>
    <w:rsid w:val="00620A22"/>
    <w:rsid w:val="0062189D"/>
    <w:rsid w:val="00621E52"/>
    <w:rsid w:val="006222CE"/>
    <w:rsid w:val="00622942"/>
    <w:rsid w:val="00622947"/>
    <w:rsid w:val="00622974"/>
    <w:rsid w:val="00622CB6"/>
    <w:rsid w:val="006230C2"/>
    <w:rsid w:val="0062336D"/>
    <w:rsid w:val="00623673"/>
    <w:rsid w:val="0062471B"/>
    <w:rsid w:val="00624DFC"/>
    <w:rsid w:val="006250C7"/>
    <w:rsid w:val="00625240"/>
    <w:rsid w:val="0062530F"/>
    <w:rsid w:val="006253F4"/>
    <w:rsid w:val="006256EA"/>
    <w:rsid w:val="00625E89"/>
    <w:rsid w:val="0062689A"/>
    <w:rsid w:val="0062689F"/>
    <w:rsid w:val="0062693E"/>
    <w:rsid w:val="006270A6"/>
    <w:rsid w:val="00627129"/>
    <w:rsid w:val="00627198"/>
    <w:rsid w:val="006279F8"/>
    <w:rsid w:val="00627FC9"/>
    <w:rsid w:val="00630287"/>
    <w:rsid w:val="0063031B"/>
    <w:rsid w:val="00630B79"/>
    <w:rsid w:val="00630CB4"/>
    <w:rsid w:val="00630E1C"/>
    <w:rsid w:val="00630ED5"/>
    <w:rsid w:val="0063176D"/>
    <w:rsid w:val="006317C0"/>
    <w:rsid w:val="00631A63"/>
    <w:rsid w:val="00631B14"/>
    <w:rsid w:val="00631BC4"/>
    <w:rsid w:val="0063221F"/>
    <w:rsid w:val="00632C20"/>
    <w:rsid w:val="00632F9E"/>
    <w:rsid w:val="0063303C"/>
    <w:rsid w:val="006331FE"/>
    <w:rsid w:val="006335F5"/>
    <w:rsid w:val="006340DA"/>
    <w:rsid w:val="006347F8"/>
    <w:rsid w:val="00634A2F"/>
    <w:rsid w:val="00634E35"/>
    <w:rsid w:val="00636520"/>
    <w:rsid w:val="006369FC"/>
    <w:rsid w:val="00636DDD"/>
    <w:rsid w:val="0063760F"/>
    <w:rsid w:val="00637864"/>
    <w:rsid w:val="006379D5"/>
    <w:rsid w:val="0064038A"/>
    <w:rsid w:val="006408E4"/>
    <w:rsid w:val="00640A22"/>
    <w:rsid w:val="00640B46"/>
    <w:rsid w:val="00640C22"/>
    <w:rsid w:val="00640D46"/>
    <w:rsid w:val="00640D98"/>
    <w:rsid w:val="00640DC7"/>
    <w:rsid w:val="00640EBF"/>
    <w:rsid w:val="00641A10"/>
    <w:rsid w:val="00641CD3"/>
    <w:rsid w:val="00641F6C"/>
    <w:rsid w:val="006421D6"/>
    <w:rsid w:val="00642A68"/>
    <w:rsid w:val="00642F69"/>
    <w:rsid w:val="006432E7"/>
    <w:rsid w:val="00643893"/>
    <w:rsid w:val="00643DA9"/>
    <w:rsid w:val="00644028"/>
    <w:rsid w:val="00644372"/>
    <w:rsid w:val="00644601"/>
    <w:rsid w:val="006456C2"/>
    <w:rsid w:val="00645C57"/>
    <w:rsid w:val="00646161"/>
    <w:rsid w:val="006467B6"/>
    <w:rsid w:val="00646A67"/>
    <w:rsid w:val="00647AF0"/>
    <w:rsid w:val="00647D52"/>
    <w:rsid w:val="00647DA8"/>
    <w:rsid w:val="006507F9"/>
    <w:rsid w:val="00650B72"/>
    <w:rsid w:val="00650F98"/>
    <w:rsid w:val="00651676"/>
    <w:rsid w:val="00651943"/>
    <w:rsid w:val="00651E68"/>
    <w:rsid w:val="00651F16"/>
    <w:rsid w:val="00651FB7"/>
    <w:rsid w:val="00652E3A"/>
    <w:rsid w:val="00652F4A"/>
    <w:rsid w:val="00653CAF"/>
    <w:rsid w:val="00654679"/>
    <w:rsid w:val="00654727"/>
    <w:rsid w:val="00654B13"/>
    <w:rsid w:val="0065519D"/>
    <w:rsid w:val="0065536C"/>
    <w:rsid w:val="0065549B"/>
    <w:rsid w:val="00655812"/>
    <w:rsid w:val="006558C4"/>
    <w:rsid w:val="0065590B"/>
    <w:rsid w:val="00655A84"/>
    <w:rsid w:val="00655C06"/>
    <w:rsid w:val="00656C99"/>
    <w:rsid w:val="00656D3D"/>
    <w:rsid w:val="00656FDC"/>
    <w:rsid w:val="006571A3"/>
    <w:rsid w:val="006603D3"/>
    <w:rsid w:val="00660E3E"/>
    <w:rsid w:val="00661125"/>
    <w:rsid w:val="0066152E"/>
    <w:rsid w:val="0066160A"/>
    <w:rsid w:val="00661A1A"/>
    <w:rsid w:val="00662497"/>
    <w:rsid w:val="00663388"/>
    <w:rsid w:val="0066342D"/>
    <w:rsid w:val="00663D46"/>
    <w:rsid w:val="00664061"/>
    <w:rsid w:val="0066408B"/>
    <w:rsid w:val="0066486A"/>
    <w:rsid w:val="006648D7"/>
    <w:rsid w:val="00664B4D"/>
    <w:rsid w:val="00664C10"/>
    <w:rsid w:val="006650C5"/>
    <w:rsid w:val="00665271"/>
    <w:rsid w:val="006655AD"/>
    <w:rsid w:val="00665878"/>
    <w:rsid w:val="00665B62"/>
    <w:rsid w:val="00665DFB"/>
    <w:rsid w:val="0066620B"/>
    <w:rsid w:val="00666674"/>
    <w:rsid w:val="006668FE"/>
    <w:rsid w:val="00667792"/>
    <w:rsid w:val="0066787A"/>
    <w:rsid w:val="0067046D"/>
    <w:rsid w:val="006705C0"/>
    <w:rsid w:val="00670878"/>
    <w:rsid w:val="00670926"/>
    <w:rsid w:val="00670ACC"/>
    <w:rsid w:val="0067117B"/>
    <w:rsid w:val="00672389"/>
    <w:rsid w:val="0067251F"/>
    <w:rsid w:val="00672A64"/>
    <w:rsid w:val="00672E59"/>
    <w:rsid w:val="00673A94"/>
    <w:rsid w:val="00673D2B"/>
    <w:rsid w:val="006748C6"/>
    <w:rsid w:val="0067497B"/>
    <w:rsid w:val="00674CAE"/>
    <w:rsid w:val="006751B4"/>
    <w:rsid w:val="00675412"/>
    <w:rsid w:val="006754E8"/>
    <w:rsid w:val="006757F9"/>
    <w:rsid w:val="00675E56"/>
    <w:rsid w:val="00676726"/>
    <w:rsid w:val="00676EA9"/>
    <w:rsid w:val="006770B9"/>
    <w:rsid w:val="006773A0"/>
    <w:rsid w:val="00677711"/>
    <w:rsid w:val="00680223"/>
    <w:rsid w:val="006802C3"/>
    <w:rsid w:val="006803F9"/>
    <w:rsid w:val="0068091C"/>
    <w:rsid w:val="00680979"/>
    <w:rsid w:val="00680B5E"/>
    <w:rsid w:val="00680B6C"/>
    <w:rsid w:val="00680D2B"/>
    <w:rsid w:val="006815B9"/>
    <w:rsid w:val="00681EFE"/>
    <w:rsid w:val="00683902"/>
    <w:rsid w:val="00683C6D"/>
    <w:rsid w:val="00684166"/>
    <w:rsid w:val="00684F3D"/>
    <w:rsid w:val="00685676"/>
    <w:rsid w:val="00685B24"/>
    <w:rsid w:val="00685F28"/>
    <w:rsid w:val="00686B54"/>
    <w:rsid w:val="006870F0"/>
    <w:rsid w:val="00687585"/>
    <w:rsid w:val="00690092"/>
    <w:rsid w:val="0069080E"/>
    <w:rsid w:val="00690EBA"/>
    <w:rsid w:val="00690F0D"/>
    <w:rsid w:val="0069134A"/>
    <w:rsid w:val="006915DF"/>
    <w:rsid w:val="00691663"/>
    <w:rsid w:val="00691C7B"/>
    <w:rsid w:val="00692502"/>
    <w:rsid w:val="00692A93"/>
    <w:rsid w:val="006931CA"/>
    <w:rsid w:val="00693577"/>
    <w:rsid w:val="006937BA"/>
    <w:rsid w:val="0069391C"/>
    <w:rsid w:val="006939FD"/>
    <w:rsid w:val="00693B2E"/>
    <w:rsid w:val="00694035"/>
    <w:rsid w:val="006944DF"/>
    <w:rsid w:val="00694952"/>
    <w:rsid w:val="00694FA7"/>
    <w:rsid w:val="006953E5"/>
    <w:rsid w:val="0069627D"/>
    <w:rsid w:val="0069667F"/>
    <w:rsid w:val="006966C2"/>
    <w:rsid w:val="00696D30"/>
    <w:rsid w:val="006976F9"/>
    <w:rsid w:val="006977C8"/>
    <w:rsid w:val="00697D48"/>
    <w:rsid w:val="00697E87"/>
    <w:rsid w:val="006A04D3"/>
    <w:rsid w:val="006A06AE"/>
    <w:rsid w:val="006A0C61"/>
    <w:rsid w:val="006A0DD3"/>
    <w:rsid w:val="006A0ECB"/>
    <w:rsid w:val="006A17C5"/>
    <w:rsid w:val="006A24C7"/>
    <w:rsid w:val="006A272F"/>
    <w:rsid w:val="006A27C2"/>
    <w:rsid w:val="006A2D4C"/>
    <w:rsid w:val="006A2EC0"/>
    <w:rsid w:val="006A3273"/>
    <w:rsid w:val="006A3647"/>
    <w:rsid w:val="006A417F"/>
    <w:rsid w:val="006A47A4"/>
    <w:rsid w:val="006A4A5D"/>
    <w:rsid w:val="006A50A5"/>
    <w:rsid w:val="006A5553"/>
    <w:rsid w:val="006A5568"/>
    <w:rsid w:val="006A5BFB"/>
    <w:rsid w:val="006A5C54"/>
    <w:rsid w:val="006A5CE8"/>
    <w:rsid w:val="006A61AA"/>
    <w:rsid w:val="006A646E"/>
    <w:rsid w:val="006A6E2E"/>
    <w:rsid w:val="006A704A"/>
    <w:rsid w:val="006A7378"/>
    <w:rsid w:val="006A77A3"/>
    <w:rsid w:val="006A7C12"/>
    <w:rsid w:val="006A7CB6"/>
    <w:rsid w:val="006A7FB0"/>
    <w:rsid w:val="006B00FB"/>
    <w:rsid w:val="006B02B1"/>
    <w:rsid w:val="006B03D8"/>
    <w:rsid w:val="006B09D4"/>
    <w:rsid w:val="006B11CD"/>
    <w:rsid w:val="006B126F"/>
    <w:rsid w:val="006B19A5"/>
    <w:rsid w:val="006B2589"/>
    <w:rsid w:val="006B2590"/>
    <w:rsid w:val="006B265A"/>
    <w:rsid w:val="006B3344"/>
    <w:rsid w:val="006B3433"/>
    <w:rsid w:val="006B38A9"/>
    <w:rsid w:val="006B3A00"/>
    <w:rsid w:val="006B3D33"/>
    <w:rsid w:val="006B4419"/>
    <w:rsid w:val="006B454E"/>
    <w:rsid w:val="006B48DA"/>
    <w:rsid w:val="006B4B02"/>
    <w:rsid w:val="006B4CFB"/>
    <w:rsid w:val="006B4D17"/>
    <w:rsid w:val="006B4E7C"/>
    <w:rsid w:val="006B4E8D"/>
    <w:rsid w:val="006B5087"/>
    <w:rsid w:val="006B53FF"/>
    <w:rsid w:val="006B58E3"/>
    <w:rsid w:val="006B5A5A"/>
    <w:rsid w:val="006B5A9B"/>
    <w:rsid w:val="006B5F10"/>
    <w:rsid w:val="006B623F"/>
    <w:rsid w:val="006B6636"/>
    <w:rsid w:val="006B6695"/>
    <w:rsid w:val="006B67EB"/>
    <w:rsid w:val="006B69BF"/>
    <w:rsid w:val="006B6A68"/>
    <w:rsid w:val="006B6B8C"/>
    <w:rsid w:val="006B6F17"/>
    <w:rsid w:val="006B743D"/>
    <w:rsid w:val="006B75BB"/>
    <w:rsid w:val="006B7620"/>
    <w:rsid w:val="006B7F27"/>
    <w:rsid w:val="006C09CA"/>
    <w:rsid w:val="006C1024"/>
    <w:rsid w:val="006C1115"/>
    <w:rsid w:val="006C13AB"/>
    <w:rsid w:val="006C16D7"/>
    <w:rsid w:val="006C1A0E"/>
    <w:rsid w:val="006C2041"/>
    <w:rsid w:val="006C24BE"/>
    <w:rsid w:val="006C27EB"/>
    <w:rsid w:val="006C28B7"/>
    <w:rsid w:val="006C2CE9"/>
    <w:rsid w:val="006C34CD"/>
    <w:rsid w:val="006C3D5E"/>
    <w:rsid w:val="006C40DA"/>
    <w:rsid w:val="006C4683"/>
    <w:rsid w:val="006C488C"/>
    <w:rsid w:val="006C4B46"/>
    <w:rsid w:val="006C5055"/>
    <w:rsid w:val="006C515C"/>
    <w:rsid w:val="006C524F"/>
    <w:rsid w:val="006C5489"/>
    <w:rsid w:val="006C6150"/>
    <w:rsid w:val="006C65E9"/>
    <w:rsid w:val="006C68F9"/>
    <w:rsid w:val="006C7C47"/>
    <w:rsid w:val="006D01AC"/>
    <w:rsid w:val="006D0295"/>
    <w:rsid w:val="006D0393"/>
    <w:rsid w:val="006D084C"/>
    <w:rsid w:val="006D08BE"/>
    <w:rsid w:val="006D0B1B"/>
    <w:rsid w:val="006D0C8D"/>
    <w:rsid w:val="006D0E46"/>
    <w:rsid w:val="006D1505"/>
    <w:rsid w:val="006D2018"/>
    <w:rsid w:val="006D244F"/>
    <w:rsid w:val="006D279B"/>
    <w:rsid w:val="006D2879"/>
    <w:rsid w:val="006D30AB"/>
    <w:rsid w:val="006D3761"/>
    <w:rsid w:val="006D40FC"/>
    <w:rsid w:val="006D415E"/>
    <w:rsid w:val="006D438D"/>
    <w:rsid w:val="006D4536"/>
    <w:rsid w:val="006D485F"/>
    <w:rsid w:val="006D497D"/>
    <w:rsid w:val="006D5553"/>
    <w:rsid w:val="006D6043"/>
    <w:rsid w:val="006D61AD"/>
    <w:rsid w:val="006D6A3D"/>
    <w:rsid w:val="006D72BA"/>
    <w:rsid w:val="006D7A7F"/>
    <w:rsid w:val="006D7B62"/>
    <w:rsid w:val="006D7CA6"/>
    <w:rsid w:val="006D7DC3"/>
    <w:rsid w:val="006E0327"/>
    <w:rsid w:val="006E03AC"/>
    <w:rsid w:val="006E0656"/>
    <w:rsid w:val="006E0A39"/>
    <w:rsid w:val="006E0C90"/>
    <w:rsid w:val="006E0CBA"/>
    <w:rsid w:val="006E0FE7"/>
    <w:rsid w:val="006E1161"/>
    <w:rsid w:val="006E1474"/>
    <w:rsid w:val="006E17D3"/>
    <w:rsid w:val="006E1D62"/>
    <w:rsid w:val="006E284F"/>
    <w:rsid w:val="006E29DC"/>
    <w:rsid w:val="006E2EC9"/>
    <w:rsid w:val="006E2FF3"/>
    <w:rsid w:val="006E31EE"/>
    <w:rsid w:val="006E3686"/>
    <w:rsid w:val="006E370D"/>
    <w:rsid w:val="006E3C88"/>
    <w:rsid w:val="006E40B9"/>
    <w:rsid w:val="006E4428"/>
    <w:rsid w:val="006E4CF5"/>
    <w:rsid w:val="006E4FFB"/>
    <w:rsid w:val="006E52EC"/>
    <w:rsid w:val="006E531C"/>
    <w:rsid w:val="006E551E"/>
    <w:rsid w:val="006E6147"/>
    <w:rsid w:val="006E6910"/>
    <w:rsid w:val="006E6F66"/>
    <w:rsid w:val="006E7F3B"/>
    <w:rsid w:val="006F0185"/>
    <w:rsid w:val="006F084A"/>
    <w:rsid w:val="006F0919"/>
    <w:rsid w:val="006F0E56"/>
    <w:rsid w:val="006F1160"/>
    <w:rsid w:val="006F1BC2"/>
    <w:rsid w:val="006F1CF3"/>
    <w:rsid w:val="006F1D15"/>
    <w:rsid w:val="006F1DEB"/>
    <w:rsid w:val="006F27F9"/>
    <w:rsid w:val="006F2C3D"/>
    <w:rsid w:val="006F2DA9"/>
    <w:rsid w:val="006F35A1"/>
    <w:rsid w:val="006F373E"/>
    <w:rsid w:val="006F3C12"/>
    <w:rsid w:val="006F3F80"/>
    <w:rsid w:val="006F4728"/>
    <w:rsid w:val="006F4FE8"/>
    <w:rsid w:val="006F5727"/>
    <w:rsid w:val="006F57B0"/>
    <w:rsid w:val="006F58F5"/>
    <w:rsid w:val="006F5C2A"/>
    <w:rsid w:val="006F626D"/>
    <w:rsid w:val="006F64DA"/>
    <w:rsid w:val="006F655D"/>
    <w:rsid w:val="006F6E99"/>
    <w:rsid w:val="006F75F7"/>
    <w:rsid w:val="006F7E45"/>
    <w:rsid w:val="00700004"/>
    <w:rsid w:val="0070019E"/>
    <w:rsid w:val="0070066E"/>
    <w:rsid w:val="00700721"/>
    <w:rsid w:val="00700C7E"/>
    <w:rsid w:val="007015C2"/>
    <w:rsid w:val="00701828"/>
    <w:rsid w:val="00701B2D"/>
    <w:rsid w:val="00701C48"/>
    <w:rsid w:val="00701DD5"/>
    <w:rsid w:val="00702133"/>
    <w:rsid w:val="00702219"/>
    <w:rsid w:val="00702289"/>
    <w:rsid w:val="007024D6"/>
    <w:rsid w:val="0070317C"/>
    <w:rsid w:val="00703622"/>
    <w:rsid w:val="00703672"/>
    <w:rsid w:val="0070414C"/>
    <w:rsid w:val="00704533"/>
    <w:rsid w:val="00704805"/>
    <w:rsid w:val="007048A8"/>
    <w:rsid w:val="007049A7"/>
    <w:rsid w:val="00704A2E"/>
    <w:rsid w:val="007057E8"/>
    <w:rsid w:val="00705877"/>
    <w:rsid w:val="00705A65"/>
    <w:rsid w:val="00705CBB"/>
    <w:rsid w:val="0070665D"/>
    <w:rsid w:val="00706ECE"/>
    <w:rsid w:val="0070707F"/>
    <w:rsid w:val="007079DD"/>
    <w:rsid w:val="00710758"/>
    <w:rsid w:val="00710D79"/>
    <w:rsid w:val="00710F08"/>
    <w:rsid w:val="007111D6"/>
    <w:rsid w:val="007111DF"/>
    <w:rsid w:val="00711590"/>
    <w:rsid w:val="0071161D"/>
    <w:rsid w:val="00711747"/>
    <w:rsid w:val="007117D2"/>
    <w:rsid w:val="007117FF"/>
    <w:rsid w:val="00711965"/>
    <w:rsid w:val="00711FC8"/>
    <w:rsid w:val="00712231"/>
    <w:rsid w:val="007128FA"/>
    <w:rsid w:val="0071293D"/>
    <w:rsid w:val="00712A7E"/>
    <w:rsid w:val="00712B1B"/>
    <w:rsid w:val="00712EE0"/>
    <w:rsid w:val="00713CDB"/>
    <w:rsid w:val="00713DBD"/>
    <w:rsid w:val="00714DE4"/>
    <w:rsid w:val="00715018"/>
    <w:rsid w:val="00715E38"/>
    <w:rsid w:val="00715E79"/>
    <w:rsid w:val="0071693B"/>
    <w:rsid w:val="007169CA"/>
    <w:rsid w:val="00716F9C"/>
    <w:rsid w:val="0071708D"/>
    <w:rsid w:val="00717CAB"/>
    <w:rsid w:val="0072059C"/>
    <w:rsid w:val="007209A4"/>
    <w:rsid w:val="00721046"/>
    <w:rsid w:val="00721A69"/>
    <w:rsid w:val="00721D94"/>
    <w:rsid w:val="00723215"/>
    <w:rsid w:val="0072457A"/>
    <w:rsid w:val="00724F89"/>
    <w:rsid w:val="0072501C"/>
    <w:rsid w:val="007251C9"/>
    <w:rsid w:val="00725332"/>
    <w:rsid w:val="00725409"/>
    <w:rsid w:val="007258D8"/>
    <w:rsid w:val="00726366"/>
    <w:rsid w:val="00726559"/>
    <w:rsid w:val="007265CC"/>
    <w:rsid w:val="00727635"/>
    <w:rsid w:val="00730005"/>
    <w:rsid w:val="007300B6"/>
    <w:rsid w:val="00730F4A"/>
    <w:rsid w:val="00730FDC"/>
    <w:rsid w:val="00731513"/>
    <w:rsid w:val="00731F22"/>
    <w:rsid w:val="00732B38"/>
    <w:rsid w:val="00732CFA"/>
    <w:rsid w:val="00733766"/>
    <w:rsid w:val="007338FB"/>
    <w:rsid w:val="00733EB1"/>
    <w:rsid w:val="00734AF8"/>
    <w:rsid w:val="00734E7A"/>
    <w:rsid w:val="007350C7"/>
    <w:rsid w:val="00735689"/>
    <w:rsid w:val="00735D3D"/>
    <w:rsid w:val="007363F5"/>
    <w:rsid w:val="00736459"/>
    <w:rsid w:val="0073664B"/>
    <w:rsid w:val="00736785"/>
    <w:rsid w:val="00736B4D"/>
    <w:rsid w:val="00736F1D"/>
    <w:rsid w:val="00737162"/>
    <w:rsid w:val="00740063"/>
    <w:rsid w:val="0074009F"/>
    <w:rsid w:val="00740107"/>
    <w:rsid w:val="007402E1"/>
    <w:rsid w:val="00740384"/>
    <w:rsid w:val="007406D4"/>
    <w:rsid w:val="007406D6"/>
    <w:rsid w:val="0074099E"/>
    <w:rsid w:val="007409C0"/>
    <w:rsid w:val="007413D6"/>
    <w:rsid w:val="00741405"/>
    <w:rsid w:val="00741BE4"/>
    <w:rsid w:val="00742530"/>
    <w:rsid w:val="00742620"/>
    <w:rsid w:val="00742A29"/>
    <w:rsid w:val="00742BCE"/>
    <w:rsid w:val="00742DA5"/>
    <w:rsid w:val="00742DC5"/>
    <w:rsid w:val="00742F24"/>
    <w:rsid w:val="007430FC"/>
    <w:rsid w:val="00743EB5"/>
    <w:rsid w:val="00744725"/>
    <w:rsid w:val="00744A2E"/>
    <w:rsid w:val="00745748"/>
    <w:rsid w:val="00746240"/>
    <w:rsid w:val="007465B1"/>
    <w:rsid w:val="007467B2"/>
    <w:rsid w:val="007473F0"/>
    <w:rsid w:val="00747DEF"/>
    <w:rsid w:val="007504D1"/>
    <w:rsid w:val="007506C7"/>
    <w:rsid w:val="0075071F"/>
    <w:rsid w:val="00750DD6"/>
    <w:rsid w:val="00750E25"/>
    <w:rsid w:val="007510A3"/>
    <w:rsid w:val="007510BD"/>
    <w:rsid w:val="00751471"/>
    <w:rsid w:val="00751900"/>
    <w:rsid w:val="00751E48"/>
    <w:rsid w:val="007520AD"/>
    <w:rsid w:val="007522B1"/>
    <w:rsid w:val="0075264B"/>
    <w:rsid w:val="00753136"/>
    <w:rsid w:val="00753BA8"/>
    <w:rsid w:val="0075411C"/>
    <w:rsid w:val="00754A63"/>
    <w:rsid w:val="00754AB4"/>
    <w:rsid w:val="00754C09"/>
    <w:rsid w:val="007554E1"/>
    <w:rsid w:val="007557BA"/>
    <w:rsid w:val="00755A43"/>
    <w:rsid w:val="00755ABC"/>
    <w:rsid w:val="00755D0F"/>
    <w:rsid w:val="00755ED5"/>
    <w:rsid w:val="00756245"/>
    <w:rsid w:val="00756381"/>
    <w:rsid w:val="0075661B"/>
    <w:rsid w:val="00756C85"/>
    <w:rsid w:val="00756E99"/>
    <w:rsid w:val="00756F95"/>
    <w:rsid w:val="00757AB5"/>
    <w:rsid w:val="00757C7F"/>
    <w:rsid w:val="0076044A"/>
    <w:rsid w:val="007606A5"/>
    <w:rsid w:val="00760B0D"/>
    <w:rsid w:val="00760B9D"/>
    <w:rsid w:val="00760E42"/>
    <w:rsid w:val="00761173"/>
    <w:rsid w:val="0076134B"/>
    <w:rsid w:val="007624F8"/>
    <w:rsid w:val="007625E5"/>
    <w:rsid w:val="00762770"/>
    <w:rsid w:val="007635B8"/>
    <w:rsid w:val="00763B06"/>
    <w:rsid w:val="00763D74"/>
    <w:rsid w:val="00763DDE"/>
    <w:rsid w:val="00763EEC"/>
    <w:rsid w:val="00765049"/>
    <w:rsid w:val="007653E1"/>
    <w:rsid w:val="0076555F"/>
    <w:rsid w:val="00766097"/>
    <w:rsid w:val="00766DC8"/>
    <w:rsid w:val="00767123"/>
    <w:rsid w:val="007672A7"/>
    <w:rsid w:val="007674CC"/>
    <w:rsid w:val="007678D1"/>
    <w:rsid w:val="00767AC0"/>
    <w:rsid w:val="00767D9F"/>
    <w:rsid w:val="00770103"/>
    <w:rsid w:val="007702D4"/>
    <w:rsid w:val="007706F4"/>
    <w:rsid w:val="0077072B"/>
    <w:rsid w:val="0077074A"/>
    <w:rsid w:val="00770BB5"/>
    <w:rsid w:val="00771360"/>
    <w:rsid w:val="00771A04"/>
    <w:rsid w:val="00772767"/>
    <w:rsid w:val="00772942"/>
    <w:rsid w:val="00772CDE"/>
    <w:rsid w:val="0077321C"/>
    <w:rsid w:val="007733BB"/>
    <w:rsid w:val="007734CD"/>
    <w:rsid w:val="00773A6B"/>
    <w:rsid w:val="0077409C"/>
    <w:rsid w:val="00774186"/>
    <w:rsid w:val="00774440"/>
    <w:rsid w:val="007751CF"/>
    <w:rsid w:val="00775538"/>
    <w:rsid w:val="00775EC6"/>
    <w:rsid w:val="00775F7C"/>
    <w:rsid w:val="00776E43"/>
    <w:rsid w:val="00777495"/>
    <w:rsid w:val="00780149"/>
    <w:rsid w:val="007802F5"/>
    <w:rsid w:val="00780556"/>
    <w:rsid w:val="007810AB"/>
    <w:rsid w:val="00781186"/>
    <w:rsid w:val="00781494"/>
    <w:rsid w:val="007815EA"/>
    <w:rsid w:val="00781FC4"/>
    <w:rsid w:val="00782367"/>
    <w:rsid w:val="007824CF"/>
    <w:rsid w:val="007826B0"/>
    <w:rsid w:val="00782E42"/>
    <w:rsid w:val="0078300D"/>
    <w:rsid w:val="00783285"/>
    <w:rsid w:val="00783E68"/>
    <w:rsid w:val="007843CB"/>
    <w:rsid w:val="00785646"/>
    <w:rsid w:val="00785FD1"/>
    <w:rsid w:val="00786AD3"/>
    <w:rsid w:val="00787026"/>
    <w:rsid w:val="00787713"/>
    <w:rsid w:val="0078791A"/>
    <w:rsid w:val="00787B36"/>
    <w:rsid w:val="00787BEF"/>
    <w:rsid w:val="00787C56"/>
    <w:rsid w:val="00787FAB"/>
    <w:rsid w:val="0079023F"/>
    <w:rsid w:val="007902CD"/>
    <w:rsid w:val="0079038D"/>
    <w:rsid w:val="00790590"/>
    <w:rsid w:val="0079059A"/>
    <w:rsid w:val="007906AB"/>
    <w:rsid w:val="00790826"/>
    <w:rsid w:val="0079086B"/>
    <w:rsid w:val="00790A8E"/>
    <w:rsid w:val="00790E8A"/>
    <w:rsid w:val="00791007"/>
    <w:rsid w:val="007915AB"/>
    <w:rsid w:val="00791D16"/>
    <w:rsid w:val="00791D2C"/>
    <w:rsid w:val="00791EDD"/>
    <w:rsid w:val="0079215F"/>
    <w:rsid w:val="00792581"/>
    <w:rsid w:val="0079277D"/>
    <w:rsid w:val="00792AC4"/>
    <w:rsid w:val="00792CBF"/>
    <w:rsid w:val="00792EB2"/>
    <w:rsid w:val="00794494"/>
    <w:rsid w:val="007949B2"/>
    <w:rsid w:val="00794B98"/>
    <w:rsid w:val="00794B9C"/>
    <w:rsid w:val="00794CCF"/>
    <w:rsid w:val="00794DB9"/>
    <w:rsid w:val="0079539A"/>
    <w:rsid w:val="00795EA5"/>
    <w:rsid w:val="00796356"/>
    <w:rsid w:val="00796A9B"/>
    <w:rsid w:val="007972C2"/>
    <w:rsid w:val="007977B7"/>
    <w:rsid w:val="00797861"/>
    <w:rsid w:val="00797DDD"/>
    <w:rsid w:val="007A04F3"/>
    <w:rsid w:val="007A1408"/>
    <w:rsid w:val="007A2351"/>
    <w:rsid w:val="007A24E2"/>
    <w:rsid w:val="007A25D6"/>
    <w:rsid w:val="007A2F31"/>
    <w:rsid w:val="007A2FAF"/>
    <w:rsid w:val="007A36E1"/>
    <w:rsid w:val="007A38BD"/>
    <w:rsid w:val="007A3E6C"/>
    <w:rsid w:val="007A55E6"/>
    <w:rsid w:val="007A5938"/>
    <w:rsid w:val="007A5B57"/>
    <w:rsid w:val="007A5DCC"/>
    <w:rsid w:val="007A60A7"/>
    <w:rsid w:val="007A6101"/>
    <w:rsid w:val="007A6792"/>
    <w:rsid w:val="007A7343"/>
    <w:rsid w:val="007A73A0"/>
    <w:rsid w:val="007A75A3"/>
    <w:rsid w:val="007A7A45"/>
    <w:rsid w:val="007B03E5"/>
    <w:rsid w:val="007B045C"/>
    <w:rsid w:val="007B08B9"/>
    <w:rsid w:val="007B09C3"/>
    <w:rsid w:val="007B0AE0"/>
    <w:rsid w:val="007B0D32"/>
    <w:rsid w:val="007B14FB"/>
    <w:rsid w:val="007B18DC"/>
    <w:rsid w:val="007B1D68"/>
    <w:rsid w:val="007B1FA0"/>
    <w:rsid w:val="007B1FEE"/>
    <w:rsid w:val="007B231B"/>
    <w:rsid w:val="007B24BF"/>
    <w:rsid w:val="007B273B"/>
    <w:rsid w:val="007B2936"/>
    <w:rsid w:val="007B2A18"/>
    <w:rsid w:val="007B2DFD"/>
    <w:rsid w:val="007B2F21"/>
    <w:rsid w:val="007B2F2A"/>
    <w:rsid w:val="007B3415"/>
    <w:rsid w:val="007B3B2E"/>
    <w:rsid w:val="007B3C81"/>
    <w:rsid w:val="007B3EA7"/>
    <w:rsid w:val="007B4176"/>
    <w:rsid w:val="007B430F"/>
    <w:rsid w:val="007B4528"/>
    <w:rsid w:val="007B4CF0"/>
    <w:rsid w:val="007B51F4"/>
    <w:rsid w:val="007B520C"/>
    <w:rsid w:val="007B5387"/>
    <w:rsid w:val="007B55EB"/>
    <w:rsid w:val="007B574D"/>
    <w:rsid w:val="007B579B"/>
    <w:rsid w:val="007B5870"/>
    <w:rsid w:val="007B5C0F"/>
    <w:rsid w:val="007B6914"/>
    <w:rsid w:val="007B6AFE"/>
    <w:rsid w:val="007C1921"/>
    <w:rsid w:val="007C247B"/>
    <w:rsid w:val="007C2629"/>
    <w:rsid w:val="007C289E"/>
    <w:rsid w:val="007C2DB9"/>
    <w:rsid w:val="007C306E"/>
    <w:rsid w:val="007C383F"/>
    <w:rsid w:val="007C3A85"/>
    <w:rsid w:val="007C3D89"/>
    <w:rsid w:val="007C461F"/>
    <w:rsid w:val="007C466D"/>
    <w:rsid w:val="007C4B40"/>
    <w:rsid w:val="007C50B5"/>
    <w:rsid w:val="007C53FC"/>
    <w:rsid w:val="007C5C8C"/>
    <w:rsid w:val="007C5F50"/>
    <w:rsid w:val="007C616F"/>
    <w:rsid w:val="007C61D0"/>
    <w:rsid w:val="007C6287"/>
    <w:rsid w:val="007C67A7"/>
    <w:rsid w:val="007C6884"/>
    <w:rsid w:val="007C6A2E"/>
    <w:rsid w:val="007C6F6D"/>
    <w:rsid w:val="007C7AB3"/>
    <w:rsid w:val="007C7DBA"/>
    <w:rsid w:val="007D0932"/>
    <w:rsid w:val="007D0D83"/>
    <w:rsid w:val="007D0F84"/>
    <w:rsid w:val="007D114E"/>
    <w:rsid w:val="007D149F"/>
    <w:rsid w:val="007D1861"/>
    <w:rsid w:val="007D28F1"/>
    <w:rsid w:val="007D2A14"/>
    <w:rsid w:val="007D3791"/>
    <w:rsid w:val="007D390E"/>
    <w:rsid w:val="007D3D44"/>
    <w:rsid w:val="007D3DEE"/>
    <w:rsid w:val="007D3F1D"/>
    <w:rsid w:val="007D4890"/>
    <w:rsid w:val="007D4B9C"/>
    <w:rsid w:val="007D4FC5"/>
    <w:rsid w:val="007D544D"/>
    <w:rsid w:val="007D56F0"/>
    <w:rsid w:val="007D598C"/>
    <w:rsid w:val="007D599B"/>
    <w:rsid w:val="007D5D64"/>
    <w:rsid w:val="007D63EA"/>
    <w:rsid w:val="007D65A9"/>
    <w:rsid w:val="007D66BF"/>
    <w:rsid w:val="007D67D1"/>
    <w:rsid w:val="007D6D01"/>
    <w:rsid w:val="007D6D4F"/>
    <w:rsid w:val="007D6D82"/>
    <w:rsid w:val="007D6D87"/>
    <w:rsid w:val="007D74D4"/>
    <w:rsid w:val="007D76D7"/>
    <w:rsid w:val="007D7E78"/>
    <w:rsid w:val="007E04BC"/>
    <w:rsid w:val="007E0AAA"/>
    <w:rsid w:val="007E0C31"/>
    <w:rsid w:val="007E0E1C"/>
    <w:rsid w:val="007E1050"/>
    <w:rsid w:val="007E148E"/>
    <w:rsid w:val="007E176D"/>
    <w:rsid w:val="007E190E"/>
    <w:rsid w:val="007E217E"/>
    <w:rsid w:val="007E2864"/>
    <w:rsid w:val="007E2E18"/>
    <w:rsid w:val="007E2F45"/>
    <w:rsid w:val="007E301C"/>
    <w:rsid w:val="007E312C"/>
    <w:rsid w:val="007E35A4"/>
    <w:rsid w:val="007E3634"/>
    <w:rsid w:val="007E36EE"/>
    <w:rsid w:val="007E4594"/>
    <w:rsid w:val="007E489A"/>
    <w:rsid w:val="007E4ED5"/>
    <w:rsid w:val="007E4F21"/>
    <w:rsid w:val="007E5657"/>
    <w:rsid w:val="007E579C"/>
    <w:rsid w:val="007E5997"/>
    <w:rsid w:val="007E5DEA"/>
    <w:rsid w:val="007E5F16"/>
    <w:rsid w:val="007E6143"/>
    <w:rsid w:val="007E6152"/>
    <w:rsid w:val="007E64D6"/>
    <w:rsid w:val="007E65EB"/>
    <w:rsid w:val="007E6842"/>
    <w:rsid w:val="007E69E1"/>
    <w:rsid w:val="007E6B0E"/>
    <w:rsid w:val="007E7147"/>
    <w:rsid w:val="007E7156"/>
    <w:rsid w:val="007E721C"/>
    <w:rsid w:val="007E72F9"/>
    <w:rsid w:val="007E7FFD"/>
    <w:rsid w:val="007F1528"/>
    <w:rsid w:val="007F1988"/>
    <w:rsid w:val="007F1E77"/>
    <w:rsid w:val="007F2165"/>
    <w:rsid w:val="007F2373"/>
    <w:rsid w:val="007F23D5"/>
    <w:rsid w:val="007F24C6"/>
    <w:rsid w:val="007F325C"/>
    <w:rsid w:val="007F33A1"/>
    <w:rsid w:val="007F3C87"/>
    <w:rsid w:val="007F41CB"/>
    <w:rsid w:val="007F438D"/>
    <w:rsid w:val="007F46C1"/>
    <w:rsid w:val="007F4BA9"/>
    <w:rsid w:val="007F52B6"/>
    <w:rsid w:val="007F575B"/>
    <w:rsid w:val="007F62EA"/>
    <w:rsid w:val="007F679E"/>
    <w:rsid w:val="007F6E45"/>
    <w:rsid w:val="007F704B"/>
    <w:rsid w:val="007F76AC"/>
    <w:rsid w:val="007F7A58"/>
    <w:rsid w:val="007F7E64"/>
    <w:rsid w:val="00800345"/>
    <w:rsid w:val="008006E3"/>
    <w:rsid w:val="00800985"/>
    <w:rsid w:val="00800B64"/>
    <w:rsid w:val="00800B98"/>
    <w:rsid w:val="00800DC7"/>
    <w:rsid w:val="00802FBD"/>
    <w:rsid w:val="00803792"/>
    <w:rsid w:val="00804193"/>
    <w:rsid w:val="008043A6"/>
    <w:rsid w:val="00804E20"/>
    <w:rsid w:val="008050B5"/>
    <w:rsid w:val="0080621A"/>
    <w:rsid w:val="00806618"/>
    <w:rsid w:val="00806B4F"/>
    <w:rsid w:val="00806E15"/>
    <w:rsid w:val="00806F16"/>
    <w:rsid w:val="0080717C"/>
    <w:rsid w:val="00807E91"/>
    <w:rsid w:val="008103CA"/>
    <w:rsid w:val="00810502"/>
    <w:rsid w:val="008109BD"/>
    <w:rsid w:val="008111E7"/>
    <w:rsid w:val="008114A0"/>
    <w:rsid w:val="00811911"/>
    <w:rsid w:val="00811941"/>
    <w:rsid w:val="00811B02"/>
    <w:rsid w:val="0081208A"/>
    <w:rsid w:val="0081252E"/>
    <w:rsid w:val="00812535"/>
    <w:rsid w:val="008129D1"/>
    <w:rsid w:val="00813238"/>
    <w:rsid w:val="0081410C"/>
    <w:rsid w:val="00814121"/>
    <w:rsid w:val="00814971"/>
    <w:rsid w:val="00815203"/>
    <w:rsid w:val="008157DD"/>
    <w:rsid w:val="00815E2C"/>
    <w:rsid w:val="008161E0"/>
    <w:rsid w:val="00816A54"/>
    <w:rsid w:val="00816CC3"/>
    <w:rsid w:val="008171C3"/>
    <w:rsid w:val="0081760A"/>
    <w:rsid w:val="00817B70"/>
    <w:rsid w:val="008206DC"/>
    <w:rsid w:val="00820954"/>
    <w:rsid w:val="00820A3B"/>
    <w:rsid w:val="00820F77"/>
    <w:rsid w:val="00821367"/>
    <w:rsid w:val="00821698"/>
    <w:rsid w:val="008216E2"/>
    <w:rsid w:val="00821D16"/>
    <w:rsid w:val="00822820"/>
    <w:rsid w:val="00822C1F"/>
    <w:rsid w:val="008230BF"/>
    <w:rsid w:val="0082322E"/>
    <w:rsid w:val="008240C0"/>
    <w:rsid w:val="00824954"/>
    <w:rsid w:val="00824C7F"/>
    <w:rsid w:val="00824FF3"/>
    <w:rsid w:val="008255AB"/>
    <w:rsid w:val="00825845"/>
    <w:rsid w:val="008258FF"/>
    <w:rsid w:val="00825E56"/>
    <w:rsid w:val="008262E9"/>
    <w:rsid w:val="00826C93"/>
    <w:rsid w:val="00826D1F"/>
    <w:rsid w:val="008270C2"/>
    <w:rsid w:val="00827151"/>
    <w:rsid w:val="0082730A"/>
    <w:rsid w:val="00827459"/>
    <w:rsid w:val="00827851"/>
    <w:rsid w:val="00827BEB"/>
    <w:rsid w:val="00827FAE"/>
    <w:rsid w:val="00830969"/>
    <w:rsid w:val="00830A2D"/>
    <w:rsid w:val="00830FF7"/>
    <w:rsid w:val="00831501"/>
    <w:rsid w:val="00831D60"/>
    <w:rsid w:val="00831DB4"/>
    <w:rsid w:val="008324F0"/>
    <w:rsid w:val="00832530"/>
    <w:rsid w:val="0083312B"/>
    <w:rsid w:val="00833305"/>
    <w:rsid w:val="008336D2"/>
    <w:rsid w:val="008339EE"/>
    <w:rsid w:val="00833D0D"/>
    <w:rsid w:val="008348E2"/>
    <w:rsid w:val="00834A89"/>
    <w:rsid w:val="0083504A"/>
    <w:rsid w:val="0083516E"/>
    <w:rsid w:val="00835383"/>
    <w:rsid w:val="00835491"/>
    <w:rsid w:val="008355C1"/>
    <w:rsid w:val="008359E4"/>
    <w:rsid w:val="00835F5E"/>
    <w:rsid w:val="0083617C"/>
    <w:rsid w:val="008361D0"/>
    <w:rsid w:val="0083675E"/>
    <w:rsid w:val="00836815"/>
    <w:rsid w:val="0083684F"/>
    <w:rsid w:val="00837143"/>
    <w:rsid w:val="00837186"/>
    <w:rsid w:val="008373A5"/>
    <w:rsid w:val="00837820"/>
    <w:rsid w:val="00837DE7"/>
    <w:rsid w:val="00840A71"/>
    <w:rsid w:val="00841126"/>
    <w:rsid w:val="008415CE"/>
    <w:rsid w:val="00841727"/>
    <w:rsid w:val="0084184C"/>
    <w:rsid w:val="00841DBD"/>
    <w:rsid w:val="008423AF"/>
    <w:rsid w:val="0084246A"/>
    <w:rsid w:val="0084343B"/>
    <w:rsid w:val="00843B99"/>
    <w:rsid w:val="00843BDE"/>
    <w:rsid w:val="00843D65"/>
    <w:rsid w:val="00843F21"/>
    <w:rsid w:val="008441C8"/>
    <w:rsid w:val="00844315"/>
    <w:rsid w:val="00844BD1"/>
    <w:rsid w:val="008456E5"/>
    <w:rsid w:val="00845C3D"/>
    <w:rsid w:val="008462FC"/>
    <w:rsid w:val="00846540"/>
    <w:rsid w:val="008465CB"/>
    <w:rsid w:val="00846A32"/>
    <w:rsid w:val="00846A53"/>
    <w:rsid w:val="00846C7A"/>
    <w:rsid w:val="00847115"/>
    <w:rsid w:val="008473CF"/>
    <w:rsid w:val="008474CB"/>
    <w:rsid w:val="008475B8"/>
    <w:rsid w:val="0084767D"/>
    <w:rsid w:val="00847777"/>
    <w:rsid w:val="00847A0A"/>
    <w:rsid w:val="00847D5E"/>
    <w:rsid w:val="00850137"/>
    <w:rsid w:val="008505DC"/>
    <w:rsid w:val="008507C4"/>
    <w:rsid w:val="008509AA"/>
    <w:rsid w:val="00850CAE"/>
    <w:rsid w:val="00850CF5"/>
    <w:rsid w:val="00850D7A"/>
    <w:rsid w:val="00850F75"/>
    <w:rsid w:val="008511BA"/>
    <w:rsid w:val="00851286"/>
    <w:rsid w:val="00851453"/>
    <w:rsid w:val="008516B3"/>
    <w:rsid w:val="0085170F"/>
    <w:rsid w:val="00851C96"/>
    <w:rsid w:val="00852367"/>
    <w:rsid w:val="00852469"/>
    <w:rsid w:val="00852BA2"/>
    <w:rsid w:val="00853346"/>
    <w:rsid w:val="00853AE5"/>
    <w:rsid w:val="00853D5C"/>
    <w:rsid w:val="0085428B"/>
    <w:rsid w:val="0085471F"/>
    <w:rsid w:val="0085485B"/>
    <w:rsid w:val="008548E9"/>
    <w:rsid w:val="008549B8"/>
    <w:rsid w:val="0085549A"/>
    <w:rsid w:val="0085551F"/>
    <w:rsid w:val="00856345"/>
    <w:rsid w:val="008565FC"/>
    <w:rsid w:val="00856A05"/>
    <w:rsid w:val="00856C45"/>
    <w:rsid w:val="008574BD"/>
    <w:rsid w:val="008604C8"/>
    <w:rsid w:val="00860561"/>
    <w:rsid w:val="00860AA3"/>
    <w:rsid w:val="00861359"/>
    <w:rsid w:val="0086169B"/>
    <w:rsid w:val="008618F3"/>
    <w:rsid w:val="00862130"/>
    <w:rsid w:val="008627A7"/>
    <w:rsid w:val="00862925"/>
    <w:rsid w:val="00863701"/>
    <w:rsid w:val="00863CCD"/>
    <w:rsid w:val="008640C2"/>
    <w:rsid w:val="008642AC"/>
    <w:rsid w:val="008648D1"/>
    <w:rsid w:val="00864D65"/>
    <w:rsid w:val="00864FA1"/>
    <w:rsid w:val="008653DF"/>
    <w:rsid w:val="008657D8"/>
    <w:rsid w:val="00865920"/>
    <w:rsid w:val="008659F5"/>
    <w:rsid w:val="00865A99"/>
    <w:rsid w:val="00865C6B"/>
    <w:rsid w:val="008664B5"/>
    <w:rsid w:val="00866B8E"/>
    <w:rsid w:val="00866E9F"/>
    <w:rsid w:val="00867239"/>
    <w:rsid w:val="00867696"/>
    <w:rsid w:val="00870431"/>
    <w:rsid w:val="008705C6"/>
    <w:rsid w:val="008707C4"/>
    <w:rsid w:val="0087121C"/>
    <w:rsid w:val="00871B21"/>
    <w:rsid w:val="00871BDE"/>
    <w:rsid w:val="008724AE"/>
    <w:rsid w:val="00872850"/>
    <w:rsid w:val="00872E81"/>
    <w:rsid w:val="00873467"/>
    <w:rsid w:val="00873539"/>
    <w:rsid w:val="008735DC"/>
    <w:rsid w:val="008740A6"/>
    <w:rsid w:val="008740C0"/>
    <w:rsid w:val="0087441F"/>
    <w:rsid w:val="00874F07"/>
    <w:rsid w:val="00875645"/>
    <w:rsid w:val="00875A17"/>
    <w:rsid w:val="00875B6A"/>
    <w:rsid w:val="00875E68"/>
    <w:rsid w:val="008766B2"/>
    <w:rsid w:val="0087686C"/>
    <w:rsid w:val="00876BD9"/>
    <w:rsid w:val="00876CBE"/>
    <w:rsid w:val="008774DC"/>
    <w:rsid w:val="008776CD"/>
    <w:rsid w:val="0087784E"/>
    <w:rsid w:val="00877A45"/>
    <w:rsid w:val="00877C0F"/>
    <w:rsid w:val="00880208"/>
    <w:rsid w:val="008804FB"/>
    <w:rsid w:val="0088061E"/>
    <w:rsid w:val="008808A7"/>
    <w:rsid w:val="00880A71"/>
    <w:rsid w:val="00880E62"/>
    <w:rsid w:val="00880FC2"/>
    <w:rsid w:val="008812B1"/>
    <w:rsid w:val="00881426"/>
    <w:rsid w:val="008818A2"/>
    <w:rsid w:val="008818F6"/>
    <w:rsid w:val="00881B49"/>
    <w:rsid w:val="00881C1A"/>
    <w:rsid w:val="0088216D"/>
    <w:rsid w:val="00882622"/>
    <w:rsid w:val="00882C7E"/>
    <w:rsid w:val="00882E08"/>
    <w:rsid w:val="00882ECA"/>
    <w:rsid w:val="00883C4B"/>
    <w:rsid w:val="00884038"/>
    <w:rsid w:val="008843BB"/>
    <w:rsid w:val="008847DD"/>
    <w:rsid w:val="0088483C"/>
    <w:rsid w:val="00885333"/>
    <w:rsid w:val="008854ED"/>
    <w:rsid w:val="008862DF"/>
    <w:rsid w:val="008871E3"/>
    <w:rsid w:val="00887B84"/>
    <w:rsid w:val="008901D3"/>
    <w:rsid w:val="00890378"/>
    <w:rsid w:val="008907FC"/>
    <w:rsid w:val="00890A83"/>
    <w:rsid w:val="00890B22"/>
    <w:rsid w:val="00890E46"/>
    <w:rsid w:val="008912FA"/>
    <w:rsid w:val="00891403"/>
    <w:rsid w:val="008915CE"/>
    <w:rsid w:val="008915D0"/>
    <w:rsid w:val="0089169D"/>
    <w:rsid w:val="00891A2F"/>
    <w:rsid w:val="00891EC3"/>
    <w:rsid w:val="00892816"/>
    <w:rsid w:val="00892992"/>
    <w:rsid w:val="00892D1D"/>
    <w:rsid w:val="008939D7"/>
    <w:rsid w:val="00893DB4"/>
    <w:rsid w:val="00894238"/>
    <w:rsid w:val="00894735"/>
    <w:rsid w:val="00894B7A"/>
    <w:rsid w:val="00894C95"/>
    <w:rsid w:val="0089521B"/>
    <w:rsid w:val="00895296"/>
    <w:rsid w:val="008956D1"/>
    <w:rsid w:val="0089582F"/>
    <w:rsid w:val="00895A8D"/>
    <w:rsid w:val="00896735"/>
    <w:rsid w:val="00896D3A"/>
    <w:rsid w:val="00896F19"/>
    <w:rsid w:val="00897628"/>
    <w:rsid w:val="008976F2"/>
    <w:rsid w:val="008979C1"/>
    <w:rsid w:val="00897D39"/>
    <w:rsid w:val="008A0279"/>
    <w:rsid w:val="008A044B"/>
    <w:rsid w:val="008A0955"/>
    <w:rsid w:val="008A0A0C"/>
    <w:rsid w:val="008A0DCF"/>
    <w:rsid w:val="008A1008"/>
    <w:rsid w:val="008A128E"/>
    <w:rsid w:val="008A1BB0"/>
    <w:rsid w:val="008A1D60"/>
    <w:rsid w:val="008A1DC6"/>
    <w:rsid w:val="008A1E01"/>
    <w:rsid w:val="008A2465"/>
    <w:rsid w:val="008A2FB2"/>
    <w:rsid w:val="008A3282"/>
    <w:rsid w:val="008A340B"/>
    <w:rsid w:val="008A3B45"/>
    <w:rsid w:val="008A3B71"/>
    <w:rsid w:val="008A4518"/>
    <w:rsid w:val="008A47D6"/>
    <w:rsid w:val="008A4A31"/>
    <w:rsid w:val="008A5369"/>
    <w:rsid w:val="008A6133"/>
    <w:rsid w:val="008A72E8"/>
    <w:rsid w:val="008A734C"/>
    <w:rsid w:val="008A79D4"/>
    <w:rsid w:val="008B0562"/>
    <w:rsid w:val="008B08B4"/>
    <w:rsid w:val="008B0C45"/>
    <w:rsid w:val="008B1526"/>
    <w:rsid w:val="008B15AE"/>
    <w:rsid w:val="008B1AB6"/>
    <w:rsid w:val="008B239C"/>
    <w:rsid w:val="008B2493"/>
    <w:rsid w:val="008B2E14"/>
    <w:rsid w:val="008B3ABA"/>
    <w:rsid w:val="008B3B6E"/>
    <w:rsid w:val="008B3EEC"/>
    <w:rsid w:val="008B4326"/>
    <w:rsid w:val="008B4915"/>
    <w:rsid w:val="008B58A8"/>
    <w:rsid w:val="008B599F"/>
    <w:rsid w:val="008B59AA"/>
    <w:rsid w:val="008B5DBE"/>
    <w:rsid w:val="008B6325"/>
    <w:rsid w:val="008B65AF"/>
    <w:rsid w:val="008B706D"/>
    <w:rsid w:val="008B754C"/>
    <w:rsid w:val="008C0045"/>
    <w:rsid w:val="008C021D"/>
    <w:rsid w:val="008C02B1"/>
    <w:rsid w:val="008C0A4A"/>
    <w:rsid w:val="008C0B8A"/>
    <w:rsid w:val="008C0CB9"/>
    <w:rsid w:val="008C14B4"/>
    <w:rsid w:val="008C15FE"/>
    <w:rsid w:val="008C1690"/>
    <w:rsid w:val="008C1701"/>
    <w:rsid w:val="008C1F64"/>
    <w:rsid w:val="008C248E"/>
    <w:rsid w:val="008C2525"/>
    <w:rsid w:val="008C2960"/>
    <w:rsid w:val="008C2F51"/>
    <w:rsid w:val="008C3031"/>
    <w:rsid w:val="008C349B"/>
    <w:rsid w:val="008C4438"/>
    <w:rsid w:val="008C4F1C"/>
    <w:rsid w:val="008C568B"/>
    <w:rsid w:val="008C5C5C"/>
    <w:rsid w:val="008C6424"/>
    <w:rsid w:val="008C6636"/>
    <w:rsid w:val="008C6DCE"/>
    <w:rsid w:val="008C7117"/>
    <w:rsid w:val="008C7425"/>
    <w:rsid w:val="008C7546"/>
    <w:rsid w:val="008C7608"/>
    <w:rsid w:val="008C78D5"/>
    <w:rsid w:val="008C7ABB"/>
    <w:rsid w:val="008C7AED"/>
    <w:rsid w:val="008C7EFC"/>
    <w:rsid w:val="008D0105"/>
    <w:rsid w:val="008D029D"/>
    <w:rsid w:val="008D0342"/>
    <w:rsid w:val="008D0952"/>
    <w:rsid w:val="008D0CF8"/>
    <w:rsid w:val="008D0E11"/>
    <w:rsid w:val="008D129A"/>
    <w:rsid w:val="008D184A"/>
    <w:rsid w:val="008D1AA2"/>
    <w:rsid w:val="008D1B65"/>
    <w:rsid w:val="008D1FC6"/>
    <w:rsid w:val="008D226A"/>
    <w:rsid w:val="008D22B6"/>
    <w:rsid w:val="008D2595"/>
    <w:rsid w:val="008D276E"/>
    <w:rsid w:val="008D27B2"/>
    <w:rsid w:val="008D28B5"/>
    <w:rsid w:val="008D2D44"/>
    <w:rsid w:val="008D2E7A"/>
    <w:rsid w:val="008D2EE4"/>
    <w:rsid w:val="008D329E"/>
    <w:rsid w:val="008D3530"/>
    <w:rsid w:val="008D4177"/>
    <w:rsid w:val="008D4355"/>
    <w:rsid w:val="008D4D41"/>
    <w:rsid w:val="008D4D80"/>
    <w:rsid w:val="008D5138"/>
    <w:rsid w:val="008D5156"/>
    <w:rsid w:val="008D51CE"/>
    <w:rsid w:val="008D5577"/>
    <w:rsid w:val="008D59B7"/>
    <w:rsid w:val="008D5AF0"/>
    <w:rsid w:val="008D645E"/>
    <w:rsid w:val="008D65E8"/>
    <w:rsid w:val="008D668E"/>
    <w:rsid w:val="008D6709"/>
    <w:rsid w:val="008D7141"/>
    <w:rsid w:val="008D7D31"/>
    <w:rsid w:val="008E02E7"/>
    <w:rsid w:val="008E07A1"/>
    <w:rsid w:val="008E09B8"/>
    <w:rsid w:val="008E0A64"/>
    <w:rsid w:val="008E14FE"/>
    <w:rsid w:val="008E158B"/>
    <w:rsid w:val="008E1947"/>
    <w:rsid w:val="008E2B11"/>
    <w:rsid w:val="008E2C19"/>
    <w:rsid w:val="008E2E16"/>
    <w:rsid w:val="008E383B"/>
    <w:rsid w:val="008E3905"/>
    <w:rsid w:val="008E40E7"/>
    <w:rsid w:val="008E50D3"/>
    <w:rsid w:val="008E54E9"/>
    <w:rsid w:val="008E5656"/>
    <w:rsid w:val="008E5710"/>
    <w:rsid w:val="008E5B12"/>
    <w:rsid w:val="008E5E22"/>
    <w:rsid w:val="008E602B"/>
    <w:rsid w:val="008E60DC"/>
    <w:rsid w:val="008E624A"/>
    <w:rsid w:val="008E658D"/>
    <w:rsid w:val="008E65BB"/>
    <w:rsid w:val="008E6ED9"/>
    <w:rsid w:val="008E704D"/>
    <w:rsid w:val="008E7118"/>
    <w:rsid w:val="008E73EE"/>
    <w:rsid w:val="008E7570"/>
    <w:rsid w:val="008E75F6"/>
    <w:rsid w:val="008F0656"/>
    <w:rsid w:val="008F102E"/>
    <w:rsid w:val="008F1596"/>
    <w:rsid w:val="008F2899"/>
    <w:rsid w:val="008F2D6A"/>
    <w:rsid w:val="008F2E92"/>
    <w:rsid w:val="008F2F3E"/>
    <w:rsid w:val="008F3717"/>
    <w:rsid w:val="008F3C3A"/>
    <w:rsid w:val="008F4108"/>
    <w:rsid w:val="008F4C9C"/>
    <w:rsid w:val="008F4FEA"/>
    <w:rsid w:val="008F55AE"/>
    <w:rsid w:val="008F56BE"/>
    <w:rsid w:val="008F572A"/>
    <w:rsid w:val="008F5C7B"/>
    <w:rsid w:val="008F61B2"/>
    <w:rsid w:val="008F62CA"/>
    <w:rsid w:val="008F6455"/>
    <w:rsid w:val="008F6814"/>
    <w:rsid w:val="008F6CD6"/>
    <w:rsid w:val="008F6F4A"/>
    <w:rsid w:val="008F7139"/>
    <w:rsid w:val="008F7232"/>
    <w:rsid w:val="008F7737"/>
    <w:rsid w:val="008F798E"/>
    <w:rsid w:val="008F7EE3"/>
    <w:rsid w:val="00900013"/>
    <w:rsid w:val="00900859"/>
    <w:rsid w:val="00900CD1"/>
    <w:rsid w:val="00901666"/>
    <w:rsid w:val="009017FB"/>
    <w:rsid w:val="00901996"/>
    <w:rsid w:val="00901A79"/>
    <w:rsid w:val="00901E7A"/>
    <w:rsid w:val="00901F63"/>
    <w:rsid w:val="009022BD"/>
    <w:rsid w:val="0090236E"/>
    <w:rsid w:val="0090253C"/>
    <w:rsid w:val="009029F6"/>
    <w:rsid w:val="00902B04"/>
    <w:rsid w:val="00902E9D"/>
    <w:rsid w:val="00903C9D"/>
    <w:rsid w:val="00903F97"/>
    <w:rsid w:val="009041F9"/>
    <w:rsid w:val="00904768"/>
    <w:rsid w:val="00904A8C"/>
    <w:rsid w:val="00904BFB"/>
    <w:rsid w:val="00904F00"/>
    <w:rsid w:val="00904F47"/>
    <w:rsid w:val="00905055"/>
    <w:rsid w:val="009051E6"/>
    <w:rsid w:val="009054BF"/>
    <w:rsid w:val="00905897"/>
    <w:rsid w:val="009058B1"/>
    <w:rsid w:val="00905BBA"/>
    <w:rsid w:val="00905E93"/>
    <w:rsid w:val="00906263"/>
    <w:rsid w:val="009065A4"/>
    <w:rsid w:val="009067AF"/>
    <w:rsid w:val="009069D6"/>
    <w:rsid w:val="00906E99"/>
    <w:rsid w:val="009070B0"/>
    <w:rsid w:val="00907A2B"/>
    <w:rsid w:val="00907AF1"/>
    <w:rsid w:val="00910127"/>
    <w:rsid w:val="00910540"/>
    <w:rsid w:val="00910C75"/>
    <w:rsid w:val="00911263"/>
    <w:rsid w:val="00911E3B"/>
    <w:rsid w:val="009123E9"/>
    <w:rsid w:val="009124C3"/>
    <w:rsid w:val="00912AC4"/>
    <w:rsid w:val="00912F85"/>
    <w:rsid w:val="009133F0"/>
    <w:rsid w:val="0091476B"/>
    <w:rsid w:val="00914CEC"/>
    <w:rsid w:val="009156A4"/>
    <w:rsid w:val="00915AA1"/>
    <w:rsid w:val="00915AF1"/>
    <w:rsid w:val="009164DA"/>
    <w:rsid w:val="00916866"/>
    <w:rsid w:val="00916BA7"/>
    <w:rsid w:val="00916EDD"/>
    <w:rsid w:val="0091707E"/>
    <w:rsid w:val="009171D3"/>
    <w:rsid w:val="00917DFF"/>
    <w:rsid w:val="0092028A"/>
    <w:rsid w:val="00920941"/>
    <w:rsid w:val="00920B25"/>
    <w:rsid w:val="00920C50"/>
    <w:rsid w:val="00920F5C"/>
    <w:rsid w:val="00920FB4"/>
    <w:rsid w:val="009210D8"/>
    <w:rsid w:val="0092113C"/>
    <w:rsid w:val="00921739"/>
    <w:rsid w:val="00921F43"/>
    <w:rsid w:val="009221B0"/>
    <w:rsid w:val="009225B9"/>
    <w:rsid w:val="00922AA5"/>
    <w:rsid w:val="00923CBD"/>
    <w:rsid w:val="00924204"/>
    <w:rsid w:val="00924B50"/>
    <w:rsid w:val="00925E4D"/>
    <w:rsid w:val="00925F83"/>
    <w:rsid w:val="0092607F"/>
    <w:rsid w:val="0092612E"/>
    <w:rsid w:val="009266C5"/>
    <w:rsid w:val="00926A27"/>
    <w:rsid w:val="00926D2A"/>
    <w:rsid w:val="009274DB"/>
    <w:rsid w:val="0092755E"/>
    <w:rsid w:val="00927A42"/>
    <w:rsid w:val="00927DBC"/>
    <w:rsid w:val="00930010"/>
    <w:rsid w:val="00930485"/>
    <w:rsid w:val="009304D1"/>
    <w:rsid w:val="009305AC"/>
    <w:rsid w:val="009307A2"/>
    <w:rsid w:val="00930A83"/>
    <w:rsid w:val="0093165D"/>
    <w:rsid w:val="009317E4"/>
    <w:rsid w:val="00931B3B"/>
    <w:rsid w:val="00931B80"/>
    <w:rsid w:val="00931D64"/>
    <w:rsid w:val="0093250B"/>
    <w:rsid w:val="0093292E"/>
    <w:rsid w:val="00932A48"/>
    <w:rsid w:val="00932F61"/>
    <w:rsid w:val="009334A7"/>
    <w:rsid w:val="00933814"/>
    <w:rsid w:val="0093388B"/>
    <w:rsid w:val="00933BC6"/>
    <w:rsid w:val="0093402F"/>
    <w:rsid w:val="009340F4"/>
    <w:rsid w:val="009342B5"/>
    <w:rsid w:val="00934B6D"/>
    <w:rsid w:val="00934B70"/>
    <w:rsid w:val="00934BDF"/>
    <w:rsid w:val="00934E27"/>
    <w:rsid w:val="009358EA"/>
    <w:rsid w:val="00935916"/>
    <w:rsid w:val="0093629C"/>
    <w:rsid w:val="009364D9"/>
    <w:rsid w:val="00936548"/>
    <w:rsid w:val="00936684"/>
    <w:rsid w:val="00936BC8"/>
    <w:rsid w:val="00936FBB"/>
    <w:rsid w:val="00937B3C"/>
    <w:rsid w:val="00937BB7"/>
    <w:rsid w:val="00937D61"/>
    <w:rsid w:val="00940062"/>
    <w:rsid w:val="0094052D"/>
    <w:rsid w:val="009405A8"/>
    <w:rsid w:val="00940AD2"/>
    <w:rsid w:val="0094186F"/>
    <w:rsid w:val="00941898"/>
    <w:rsid w:val="00941B50"/>
    <w:rsid w:val="00941E63"/>
    <w:rsid w:val="009420E3"/>
    <w:rsid w:val="009429CA"/>
    <w:rsid w:val="00943115"/>
    <w:rsid w:val="009437A6"/>
    <w:rsid w:val="00943832"/>
    <w:rsid w:val="00943C39"/>
    <w:rsid w:val="00943FBE"/>
    <w:rsid w:val="009442B7"/>
    <w:rsid w:val="00944B99"/>
    <w:rsid w:val="00944F6B"/>
    <w:rsid w:val="009457A9"/>
    <w:rsid w:val="0094590B"/>
    <w:rsid w:val="00945C5E"/>
    <w:rsid w:val="00945CD5"/>
    <w:rsid w:val="00946095"/>
    <w:rsid w:val="0094613B"/>
    <w:rsid w:val="009462B5"/>
    <w:rsid w:val="00946499"/>
    <w:rsid w:val="00946EB8"/>
    <w:rsid w:val="0094706B"/>
    <w:rsid w:val="009475EB"/>
    <w:rsid w:val="00947A75"/>
    <w:rsid w:val="00947AA9"/>
    <w:rsid w:val="00947B4F"/>
    <w:rsid w:val="00947EB1"/>
    <w:rsid w:val="00947F5D"/>
    <w:rsid w:val="00950897"/>
    <w:rsid w:val="00950965"/>
    <w:rsid w:val="00950CF7"/>
    <w:rsid w:val="0095101C"/>
    <w:rsid w:val="009515C2"/>
    <w:rsid w:val="00951913"/>
    <w:rsid w:val="0095193A"/>
    <w:rsid w:val="00951C3C"/>
    <w:rsid w:val="00951C62"/>
    <w:rsid w:val="009520DE"/>
    <w:rsid w:val="0095222D"/>
    <w:rsid w:val="00952419"/>
    <w:rsid w:val="0095270A"/>
    <w:rsid w:val="00952998"/>
    <w:rsid w:val="009533BB"/>
    <w:rsid w:val="009536EA"/>
    <w:rsid w:val="00954206"/>
    <w:rsid w:val="00954237"/>
    <w:rsid w:val="0095424A"/>
    <w:rsid w:val="00954485"/>
    <w:rsid w:val="00954C71"/>
    <w:rsid w:val="00954D3A"/>
    <w:rsid w:val="00954D40"/>
    <w:rsid w:val="00954D95"/>
    <w:rsid w:val="00955073"/>
    <w:rsid w:val="0095534F"/>
    <w:rsid w:val="00955A81"/>
    <w:rsid w:val="00955FA2"/>
    <w:rsid w:val="00956051"/>
    <w:rsid w:val="0095640C"/>
    <w:rsid w:val="00956690"/>
    <w:rsid w:val="00956F73"/>
    <w:rsid w:val="00956FD2"/>
    <w:rsid w:val="009573E4"/>
    <w:rsid w:val="009574D6"/>
    <w:rsid w:val="009578CF"/>
    <w:rsid w:val="009579F3"/>
    <w:rsid w:val="00957BCE"/>
    <w:rsid w:val="00957CD3"/>
    <w:rsid w:val="009600CD"/>
    <w:rsid w:val="00960324"/>
    <w:rsid w:val="0096052B"/>
    <w:rsid w:val="00960B80"/>
    <w:rsid w:val="00960D4E"/>
    <w:rsid w:val="0096103C"/>
    <w:rsid w:val="009610DB"/>
    <w:rsid w:val="00961970"/>
    <w:rsid w:val="00961A6A"/>
    <w:rsid w:val="00961EE2"/>
    <w:rsid w:val="0096226F"/>
    <w:rsid w:val="009622A8"/>
    <w:rsid w:val="009624CA"/>
    <w:rsid w:val="009626B8"/>
    <w:rsid w:val="0096291C"/>
    <w:rsid w:val="00962E7C"/>
    <w:rsid w:val="00962ED3"/>
    <w:rsid w:val="00963318"/>
    <w:rsid w:val="0096368C"/>
    <w:rsid w:val="00964016"/>
    <w:rsid w:val="00964254"/>
    <w:rsid w:val="00964825"/>
    <w:rsid w:val="0096547D"/>
    <w:rsid w:val="009657B2"/>
    <w:rsid w:val="0096622C"/>
    <w:rsid w:val="00966682"/>
    <w:rsid w:val="00966800"/>
    <w:rsid w:val="00966929"/>
    <w:rsid w:val="009669C2"/>
    <w:rsid w:val="009669E9"/>
    <w:rsid w:val="00966BFB"/>
    <w:rsid w:val="00966C66"/>
    <w:rsid w:val="00967755"/>
    <w:rsid w:val="009677E9"/>
    <w:rsid w:val="0096789B"/>
    <w:rsid w:val="00967A8B"/>
    <w:rsid w:val="009702DA"/>
    <w:rsid w:val="009704AD"/>
    <w:rsid w:val="00970554"/>
    <w:rsid w:val="00970AED"/>
    <w:rsid w:val="00970D4F"/>
    <w:rsid w:val="00970EEC"/>
    <w:rsid w:val="00970FAB"/>
    <w:rsid w:val="0097109A"/>
    <w:rsid w:val="00971295"/>
    <w:rsid w:val="009719FC"/>
    <w:rsid w:val="00972162"/>
    <w:rsid w:val="00972B49"/>
    <w:rsid w:val="009730ED"/>
    <w:rsid w:val="009730FD"/>
    <w:rsid w:val="00973B69"/>
    <w:rsid w:val="00973E1D"/>
    <w:rsid w:val="0097438D"/>
    <w:rsid w:val="009743D3"/>
    <w:rsid w:val="0097448F"/>
    <w:rsid w:val="00974785"/>
    <w:rsid w:val="00974823"/>
    <w:rsid w:val="00974D1C"/>
    <w:rsid w:val="00975016"/>
    <w:rsid w:val="0097584B"/>
    <w:rsid w:val="00975961"/>
    <w:rsid w:val="00975982"/>
    <w:rsid w:val="00975A6B"/>
    <w:rsid w:val="00975D2F"/>
    <w:rsid w:val="009768A7"/>
    <w:rsid w:val="009768D1"/>
    <w:rsid w:val="00976F5B"/>
    <w:rsid w:val="00977066"/>
    <w:rsid w:val="009774AB"/>
    <w:rsid w:val="00977634"/>
    <w:rsid w:val="00977999"/>
    <w:rsid w:val="00980CD5"/>
    <w:rsid w:val="00980DED"/>
    <w:rsid w:val="00980FAA"/>
    <w:rsid w:val="00980FD3"/>
    <w:rsid w:val="0098104F"/>
    <w:rsid w:val="00981C90"/>
    <w:rsid w:val="00981EB2"/>
    <w:rsid w:val="009823BC"/>
    <w:rsid w:val="009829BB"/>
    <w:rsid w:val="00982FDE"/>
    <w:rsid w:val="00983B47"/>
    <w:rsid w:val="00983C7F"/>
    <w:rsid w:val="00983CC4"/>
    <w:rsid w:val="00983DC1"/>
    <w:rsid w:val="009841FC"/>
    <w:rsid w:val="009843AC"/>
    <w:rsid w:val="009849F9"/>
    <w:rsid w:val="0098511C"/>
    <w:rsid w:val="00985B71"/>
    <w:rsid w:val="00986CD4"/>
    <w:rsid w:val="0098712D"/>
    <w:rsid w:val="0098714D"/>
    <w:rsid w:val="00987176"/>
    <w:rsid w:val="00987333"/>
    <w:rsid w:val="00987376"/>
    <w:rsid w:val="009874BD"/>
    <w:rsid w:val="009875BC"/>
    <w:rsid w:val="00987717"/>
    <w:rsid w:val="00990352"/>
    <w:rsid w:val="00990D3F"/>
    <w:rsid w:val="00990F9B"/>
    <w:rsid w:val="0099152D"/>
    <w:rsid w:val="00991586"/>
    <w:rsid w:val="00991A97"/>
    <w:rsid w:val="00992131"/>
    <w:rsid w:val="009925CF"/>
    <w:rsid w:val="0099306F"/>
    <w:rsid w:val="009935CC"/>
    <w:rsid w:val="00993955"/>
    <w:rsid w:val="00993997"/>
    <w:rsid w:val="00993A7B"/>
    <w:rsid w:val="00994533"/>
    <w:rsid w:val="00994A42"/>
    <w:rsid w:val="00994B0C"/>
    <w:rsid w:val="00995050"/>
    <w:rsid w:val="0099506D"/>
    <w:rsid w:val="009951A8"/>
    <w:rsid w:val="00995393"/>
    <w:rsid w:val="009954C5"/>
    <w:rsid w:val="00995627"/>
    <w:rsid w:val="00995E86"/>
    <w:rsid w:val="009977BE"/>
    <w:rsid w:val="00997EDA"/>
    <w:rsid w:val="009A05B2"/>
    <w:rsid w:val="009A0AEB"/>
    <w:rsid w:val="009A155F"/>
    <w:rsid w:val="009A172A"/>
    <w:rsid w:val="009A1CCA"/>
    <w:rsid w:val="009A251E"/>
    <w:rsid w:val="009A2F36"/>
    <w:rsid w:val="009A309B"/>
    <w:rsid w:val="009A30A0"/>
    <w:rsid w:val="009A313D"/>
    <w:rsid w:val="009A3DF7"/>
    <w:rsid w:val="009A5648"/>
    <w:rsid w:val="009A59B3"/>
    <w:rsid w:val="009A5D37"/>
    <w:rsid w:val="009A5FFF"/>
    <w:rsid w:val="009A60A8"/>
    <w:rsid w:val="009A647C"/>
    <w:rsid w:val="009A6B6F"/>
    <w:rsid w:val="009A6DA8"/>
    <w:rsid w:val="009A6F01"/>
    <w:rsid w:val="009A7CBE"/>
    <w:rsid w:val="009B0075"/>
    <w:rsid w:val="009B06D8"/>
    <w:rsid w:val="009B073B"/>
    <w:rsid w:val="009B0795"/>
    <w:rsid w:val="009B0891"/>
    <w:rsid w:val="009B0EBC"/>
    <w:rsid w:val="009B0FC3"/>
    <w:rsid w:val="009B11CF"/>
    <w:rsid w:val="009B194A"/>
    <w:rsid w:val="009B1A07"/>
    <w:rsid w:val="009B1DF8"/>
    <w:rsid w:val="009B22EC"/>
    <w:rsid w:val="009B2315"/>
    <w:rsid w:val="009B2319"/>
    <w:rsid w:val="009B25EE"/>
    <w:rsid w:val="009B296B"/>
    <w:rsid w:val="009B2DD5"/>
    <w:rsid w:val="009B2EFD"/>
    <w:rsid w:val="009B320E"/>
    <w:rsid w:val="009B321C"/>
    <w:rsid w:val="009B3887"/>
    <w:rsid w:val="009B41D6"/>
    <w:rsid w:val="009B4506"/>
    <w:rsid w:val="009B518E"/>
    <w:rsid w:val="009B57E0"/>
    <w:rsid w:val="009B580E"/>
    <w:rsid w:val="009B58D6"/>
    <w:rsid w:val="009B5FE6"/>
    <w:rsid w:val="009B66D8"/>
    <w:rsid w:val="009B6794"/>
    <w:rsid w:val="009B6E3F"/>
    <w:rsid w:val="009B6F76"/>
    <w:rsid w:val="009B70C9"/>
    <w:rsid w:val="009B7D5D"/>
    <w:rsid w:val="009C08AC"/>
    <w:rsid w:val="009C09D2"/>
    <w:rsid w:val="009C138B"/>
    <w:rsid w:val="009C245E"/>
    <w:rsid w:val="009C24A3"/>
    <w:rsid w:val="009C2B27"/>
    <w:rsid w:val="009C2B93"/>
    <w:rsid w:val="009C2ED2"/>
    <w:rsid w:val="009C3105"/>
    <w:rsid w:val="009C3FAA"/>
    <w:rsid w:val="009C470F"/>
    <w:rsid w:val="009C47F3"/>
    <w:rsid w:val="009C4D39"/>
    <w:rsid w:val="009C4FEB"/>
    <w:rsid w:val="009C5145"/>
    <w:rsid w:val="009C522A"/>
    <w:rsid w:val="009C5573"/>
    <w:rsid w:val="009C589D"/>
    <w:rsid w:val="009C5B20"/>
    <w:rsid w:val="009C6D86"/>
    <w:rsid w:val="009C75E7"/>
    <w:rsid w:val="009C77CF"/>
    <w:rsid w:val="009C79B9"/>
    <w:rsid w:val="009C79C4"/>
    <w:rsid w:val="009C7A0F"/>
    <w:rsid w:val="009C7FAB"/>
    <w:rsid w:val="009D0147"/>
    <w:rsid w:val="009D0153"/>
    <w:rsid w:val="009D0261"/>
    <w:rsid w:val="009D0357"/>
    <w:rsid w:val="009D0640"/>
    <w:rsid w:val="009D09CE"/>
    <w:rsid w:val="009D1008"/>
    <w:rsid w:val="009D157B"/>
    <w:rsid w:val="009D1659"/>
    <w:rsid w:val="009D18E1"/>
    <w:rsid w:val="009D265E"/>
    <w:rsid w:val="009D2BA4"/>
    <w:rsid w:val="009D353A"/>
    <w:rsid w:val="009D3C6B"/>
    <w:rsid w:val="009D46EA"/>
    <w:rsid w:val="009D4D35"/>
    <w:rsid w:val="009D524B"/>
    <w:rsid w:val="009D5605"/>
    <w:rsid w:val="009D5663"/>
    <w:rsid w:val="009D61F7"/>
    <w:rsid w:val="009D6371"/>
    <w:rsid w:val="009D64F9"/>
    <w:rsid w:val="009D7268"/>
    <w:rsid w:val="009E0375"/>
    <w:rsid w:val="009E03F1"/>
    <w:rsid w:val="009E0964"/>
    <w:rsid w:val="009E0D4B"/>
    <w:rsid w:val="009E0FE3"/>
    <w:rsid w:val="009E10A5"/>
    <w:rsid w:val="009E1132"/>
    <w:rsid w:val="009E128A"/>
    <w:rsid w:val="009E1429"/>
    <w:rsid w:val="009E17C6"/>
    <w:rsid w:val="009E1B4A"/>
    <w:rsid w:val="009E1D1B"/>
    <w:rsid w:val="009E1EE9"/>
    <w:rsid w:val="009E242B"/>
    <w:rsid w:val="009E2C14"/>
    <w:rsid w:val="009E2C1C"/>
    <w:rsid w:val="009E3AA0"/>
    <w:rsid w:val="009E4A19"/>
    <w:rsid w:val="009E5269"/>
    <w:rsid w:val="009E5566"/>
    <w:rsid w:val="009E5612"/>
    <w:rsid w:val="009E5968"/>
    <w:rsid w:val="009E5D03"/>
    <w:rsid w:val="009E6140"/>
    <w:rsid w:val="009E62B1"/>
    <w:rsid w:val="009E636B"/>
    <w:rsid w:val="009E6869"/>
    <w:rsid w:val="009E68B8"/>
    <w:rsid w:val="009E6986"/>
    <w:rsid w:val="009E6AB6"/>
    <w:rsid w:val="009E6C24"/>
    <w:rsid w:val="009E758F"/>
    <w:rsid w:val="009E7C57"/>
    <w:rsid w:val="009E7F44"/>
    <w:rsid w:val="009F0159"/>
    <w:rsid w:val="009F0538"/>
    <w:rsid w:val="009F0980"/>
    <w:rsid w:val="009F0A17"/>
    <w:rsid w:val="009F0BA4"/>
    <w:rsid w:val="009F135C"/>
    <w:rsid w:val="009F184B"/>
    <w:rsid w:val="009F1853"/>
    <w:rsid w:val="009F27A1"/>
    <w:rsid w:val="009F2AC7"/>
    <w:rsid w:val="009F313C"/>
    <w:rsid w:val="009F330D"/>
    <w:rsid w:val="009F3396"/>
    <w:rsid w:val="009F3C33"/>
    <w:rsid w:val="009F3C56"/>
    <w:rsid w:val="009F3CDF"/>
    <w:rsid w:val="009F3EC2"/>
    <w:rsid w:val="009F46EE"/>
    <w:rsid w:val="009F4E1B"/>
    <w:rsid w:val="009F5219"/>
    <w:rsid w:val="009F5ABF"/>
    <w:rsid w:val="009F5BB0"/>
    <w:rsid w:val="009F5E17"/>
    <w:rsid w:val="009F622F"/>
    <w:rsid w:val="009F66ED"/>
    <w:rsid w:val="009F6897"/>
    <w:rsid w:val="009F699D"/>
    <w:rsid w:val="009F7BD5"/>
    <w:rsid w:val="00A001B5"/>
    <w:rsid w:val="00A002B7"/>
    <w:rsid w:val="00A00705"/>
    <w:rsid w:val="00A00AA8"/>
    <w:rsid w:val="00A0129B"/>
    <w:rsid w:val="00A016CE"/>
    <w:rsid w:val="00A01C9C"/>
    <w:rsid w:val="00A02354"/>
    <w:rsid w:val="00A024A9"/>
    <w:rsid w:val="00A02F78"/>
    <w:rsid w:val="00A030EA"/>
    <w:rsid w:val="00A036E2"/>
    <w:rsid w:val="00A03F6D"/>
    <w:rsid w:val="00A0439F"/>
    <w:rsid w:val="00A049B4"/>
    <w:rsid w:val="00A05144"/>
    <w:rsid w:val="00A066FA"/>
    <w:rsid w:val="00A069AF"/>
    <w:rsid w:val="00A06C86"/>
    <w:rsid w:val="00A06F43"/>
    <w:rsid w:val="00A06FCC"/>
    <w:rsid w:val="00A076D2"/>
    <w:rsid w:val="00A07BE4"/>
    <w:rsid w:val="00A07DDB"/>
    <w:rsid w:val="00A07E47"/>
    <w:rsid w:val="00A10051"/>
    <w:rsid w:val="00A106F5"/>
    <w:rsid w:val="00A10729"/>
    <w:rsid w:val="00A10B0D"/>
    <w:rsid w:val="00A10E49"/>
    <w:rsid w:val="00A111A6"/>
    <w:rsid w:val="00A117CD"/>
    <w:rsid w:val="00A11803"/>
    <w:rsid w:val="00A119E0"/>
    <w:rsid w:val="00A11A85"/>
    <w:rsid w:val="00A11ECC"/>
    <w:rsid w:val="00A11FAC"/>
    <w:rsid w:val="00A11FFD"/>
    <w:rsid w:val="00A120D8"/>
    <w:rsid w:val="00A123CE"/>
    <w:rsid w:val="00A12410"/>
    <w:rsid w:val="00A12629"/>
    <w:rsid w:val="00A12B88"/>
    <w:rsid w:val="00A12DDB"/>
    <w:rsid w:val="00A12EDD"/>
    <w:rsid w:val="00A131A5"/>
    <w:rsid w:val="00A131B1"/>
    <w:rsid w:val="00A13413"/>
    <w:rsid w:val="00A13A23"/>
    <w:rsid w:val="00A13A53"/>
    <w:rsid w:val="00A13E73"/>
    <w:rsid w:val="00A14204"/>
    <w:rsid w:val="00A14577"/>
    <w:rsid w:val="00A1476A"/>
    <w:rsid w:val="00A1497D"/>
    <w:rsid w:val="00A14C32"/>
    <w:rsid w:val="00A159E3"/>
    <w:rsid w:val="00A16305"/>
    <w:rsid w:val="00A168FE"/>
    <w:rsid w:val="00A169C0"/>
    <w:rsid w:val="00A170C7"/>
    <w:rsid w:val="00A1766A"/>
    <w:rsid w:val="00A203C1"/>
    <w:rsid w:val="00A2066C"/>
    <w:rsid w:val="00A20964"/>
    <w:rsid w:val="00A21CB4"/>
    <w:rsid w:val="00A2274C"/>
    <w:rsid w:val="00A22836"/>
    <w:rsid w:val="00A2296A"/>
    <w:rsid w:val="00A229CB"/>
    <w:rsid w:val="00A23D46"/>
    <w:rsid w:val="00A23FC4"/>
    <w:rsid w:val="00A2477A"/>
    <w:rsid w:val="00A24786"/>
    <w:rsid w:val="00A248A0"/>
    <w:rsid w:val="00A251F5"/>
    <w:rsid w:val="00A25C1C"/>
    <w:rsid w:val="00A2667D"/>
    <w:rsid w:val="00A2691B"/>
    <w:rsid w:val="00A270B1"/>
    <w:rsid w:val="00A2732A"/>
    <w:rsid w:val="00A27370"/>
    <w:rsid w:val="00A27697"/>
    <w:rsid w:val="00A2769A"/>
    <w:rsid w:val="00A27C7B"/>
    <w:rsid w:val="00A27DB9"/>
    <w:rsid w:val="00A27E99"/>
    <w:rsid w:val="00A30579"/>
    <w:rsid w:val="00A30C7C"/>
    <w:rsid w:val="00A30FD0"/>
    <w:rsid w:val="00A30FEA"/>
    <w:rsid w:val="00A311EF"/>
    <w:rsid w:val="00A31EAF"/>
    <w:rsid w:val="00A32063"/>
    <w:rsid w:val="00A325D8"/>
    <w:rsid w:val="00A3263F"/>
    <w:rsid w:val="00A32C29"/>
    <w:rsid w:val="00A32C2C"/>
    <w:rsid w:val="00A32C7E"/>
    <w:rsid w:val="00A32EE0"/>
    <w:rsid w:val="00A3339E"/>
    <w:rsid w:val="00A336FE"/>
    <w:rsid w:val="00A339CD"/>
    <w:rsid w:val="00A33AA2"/>
    <w:rsid w:val="00A33E61"/>
    <w:rsid w:val="00A3454B"/>
    <w:rsid w:val="00A34907"/>
    <w:rsid w:val="00A34CE0"/>
    <w:rsid w:val="00A34E5F"/>
    <w:rsid w:val="00A3559D"/>
    <w:rsid w:val="00A35629"/>
    <w:rsid w:val="00A36555"/>
    <w:rsid w:val="00A367C2"/>
    <w:rsid w:val="00A36921"/>
    <w:rsid w:val="00A37ADF"/>
    <w:rsid w:val="00A37B64"/>
    <w:rsid w:val="00A4002D"/>
    <w:rsid w:val="00A40562"/>
    <w:rsid w:val="00A40A6C"/>
    <w:rsid w:val="00A40EB1"/>
    <w:rsid w:val="00A41026"/>
    <w:rsid w:val="00A41889"/>
    <w:rsid w:val="00A419A8"/>
    <w:rsid w:val="00A41DFD"/>
    <w:rsid w:val="00A420B9"/>
    <w:rsid w:val="00A42177"/>
    <w:rsid w:val="00A422D5"/>
    <w:rsid w:val="00A4239A"/>
    <w:rsid w:val="00A42611"/>
    <w:rsid w:val="00A426F5"/>
    <w:rsid w:val="00A429A7"/>
    <w:rsid w:val="00A429B0"/>
    <w:rsid w:val="00A43558"/>
    <w:rsid w:val="00A4357D"/>
    <w:rsid w:val="00A439C7"/>
    <w:rsid w:val="00A43E78"/>
    <w:rsid w:val="00A44157"/>
    <w:rsid w:val="00A44600"/>
    <w:rsid w:val="00A44845"/>
    <w:rsid w:val="00A44ACD"/>
    <w:rsid w:val="00A44BE7"/>
    <w:rsid w:val="00A4598F"/>
    <w:rsid w:val="00A45A58"/>
    <w:rsid w:val="00A45D81"/>
    <w:rsid w:val="00A462EF"/>
    <w:rsid w:val="00A465BB"/>
    <w:rsid w:val="00A46649"/>
    <w:rsid w:val="00A46875"/>
    <w:rsid w:val="00A46968"/>
    <w:rsid w:val="00A469F8"/>
    <w:rsid w:val="00A46AC0"/>
    <w:rsid w:val="00A46FC0"/>
    <w:rsid w:val="00A471AA"/>
    <w:rsid w:val="00A47588"/>
    <w:rsid w:val="00A47785"/>
    <w:rsid w:val="00A47AB8"/>
    <w:rsid w:val="00A47E00"/>
    <w:rsid w:val="00A47E14"/>
    <w:rsid w:val="00A47F63"/>
    <w:rsid w:val="00A5002D"/>
    <w:rsid w:val="00A50553"/>
    <w:rsid w:val="00A50919"/>
    <w:rsid w:val="00A514D8"/>
    <w:rsid w:val="00A5169A"/>
    <w:rsid w:val="00A51E0D"/>
    <w:rsid w:val="00A52213"/>
    <w:rsid w:val="00A5237A"/>
    <w:rsid w:val="00A5298E"/>
    <w:rsid w:val="00A529C1"/>
    <w:rsid w:val="00A52E83"/>
    <w:rsid w:val="00A53284"/>
    <w:rsid w:val="00A53303"/>
    <w:rsid w:val="00A5363A"/>
    <w:rsid w:val="00A53772"/>
    <w:rsid w:val="00A53EF1"/>
    <w:rsid w:val="00A53F5B"/>
    <w:rsid w:val="00A54FE9"/>
    <w:rsid w:val="00A55002"/>
    <w:rsid w:val="00A55343"/>
    <w:rsid w:val="00A553A5"/>
    <w:rsid w:val="00A557C6"/>
    <w:rsid w:val="00A5621D"/>
    <w:rsid w:val="00A56354"/>
    <w:rsid w:val="00A5693E"/>
    <w:rsid w:val="00A5703B"/>
    <w:rsid w:val="00A5711C"/>
    <w:rsid w:val="00A5752B"/>
    <w:rsid w:val="00A575BC"/>
    <w:rsid w:val="00A578FF"/>
    <w:rsid w:val="00A60163"/>
    <w:rsid w:val="00A6053B"/>
    <w:rsid w:val="00A60911"/>
    <w:rsid w:val="00A60C91"/>
    <w:rsid w:val="00A61634"/>
    <w:rsid w:val="00A6169C"/>
    <w:rsid w:val="00A61859"/>
    <w:rsid w:val="00A62648"/>
    <w:rsid w:val="00A62CB0"/>
    <w:rsid w:val="00A6313A"/>
    <w:rsid w:val="00A6315D"/>
    <w:rsid w:val="00A631D8"/>
    <w:rsid w:val="00A648E6"/>
    <w:rsid w:val="00A65440"/>
    <w:rsid w:val="00A6562C"/>
    <w:rsid w:val="00A65A54"/>
    <w:rsid w:val="00A66863"/>
    <w:rsid w:val="00A66A93"/>
    <w:rsid w:val="00A66C4D"/>
    <w:rsid w:val="00A66E19"/>
    <w:rsid w:val="00A67733"/>
    <w:rsid w:val="00A679A0"/>
    <w:rsid w:val="00A67FB5"/>
    <w:rsid w:val="00A706C6"/>
    <w:rsid w:val="00A70C68"/>
    <w:rsid w:val="00A70F30"/>
    <w:rsid w:val="00A71535"/>
    <w:rsid w:val="00A71862"/>
    <w:rsid w:val="00A722A3"/>
    <w:rsid w:val="00A72BE6"/>
    <w:rsid w:val="00A73144"/>
    <w:rsid w:val="00A73162"/>
    <w:rsid w:val="00A7343A"/>
    <w:rsid w:val="00A73CBE"/>
    <w:rsid w:val="00A73D2B"/>
    <w:rsid w:val="00A7449B"/>
    <w:rsid w:val="00A74EB8"/>
    <w:rsid w:val="00A74EFF"/>
    <w:rsid w:val="00A74F51"/>
    <w:rsid w:val="00A7514C"/>
    <w:rsid w:val="00A75166"/>
    <w:rsid w:val="00A757AF"/>
    <w:rsid w:val="00A75A91"/>
    <w:rsid w:val="00A75C6B"/>
    <w:rsid w:val="00A76111"/>
    <w:rsid w:val="00A7683C"/>
    <w:rsid w:val="00A76B90"/>
    <w:rsid w:val="00A76F3B"/>
    <w:rsid w:val="00A77787"/>
    <w:rsid w:val="00A77BBA"/>
    <w:rsid w:val="00A77D8E"/>
    <w:rsid w:val="00A80B71"/>
    <w:rsid w:val="00A80D26"/>
    <w:rsid w:val="00A81097"/>
    <w:rsid w:val="00A81285"/>
    <w:rsid w:val="00A812F8"/>
    <w:rsid w:val="00A813B4"/>
    <w:rsid w:val="00A815F4"/>
    <w:rsid w:val="00A818C3"/>
    <w:rsid w:val="00A81D64"/>
    <w:rsid w:val="00A8227C"/>
    <w:rsid w:val="00A82559"/>
    <w:rsid w:val="00A82757"/>
    <w:rsid w:val="00A827D4"/>
    <w:rsid w:val="00A829B3"/>
    <w:rsid w:val="00A82E6F"/>
    <w:rsid w:val="00A82EC5"/>
    <w:rsid w:val="00A8300A"/>
    <w:rsid w:val="00A83170"/>
    <w:rsid w:val="00A834C5"/>
    <w:rsid w:val="00A8393D"/>
    <w:rsid w:val="00A83CED"/>
    <w:rsid w:val="00A84DBF"/>
    <w:rsid w:val="00A84EDE"/>
    <w:rsid w:val="00A853E8"/>
    <w:rsid w:val="00A85CA4"/>
    <w:rsid w:val="00A8699D"/>
    <w:rsid w:val="00A87486"/>
    <w:rsid w:val="00A87DFC"/>
    <w:rsid w:val="00A87E0D"/>
    <w:rsid w:val="00A87E1A"/>
    <w:rsid w:val="00A90690"/>
    <w:rsid w:val="00A90EBA"/>
    <w:rsid w:val="00A90EEB"/>
    <w:rsid w:val="00A90EF8"/>
    <w:rsid w:val="00A911E9"/>
    <w:rsid w:val="00A9120E"/>
    <w:rsid w:val="00A91722"/>
    <w:rsid w:val="00A91E0A"/>
    <w:rsid w:val="00A92214"/>
    <w:rsid w:val="00A92694"/>
    <w:rsid w:val="00A926AD"/>
    <w:rsid w:val="00A927AD"/>
    <w:rsid w:val="00A92877"/>
    <w:rsid w:val="00A92D64"/>
    <w:rsid w:val="00A9348E"/>
    <w:rsid w:val="00A94390"/>
    <w:rsid w:val="00A94508"/>
    <w:rsid w:val="00A949DA"/>
    <w:rsid w:val="00A94D8C"/>
    <w:rsid w:val="00A95140"/>
    <w:rsid w:val="00A953B9"/>
    <w:rsid w:val="00A95D86"/>
    <w:rsid w:val="00A95DF6"/>
    <w:rsid w:val="00A960D0"/>
    <w:rsid w:val="00A966AE"/>
    <w:rsid w:val="00A96B59"/>
    <w:rsid w:val="00A96F14"/>
    <w:rsid w:val="00A97116"/>
    <w:rsid w:val="00A97530"/>
    <w:rsid w:val="00A97D9E"/>
    <w:rsid w:val="00AA0173"/>
    <w:rsid w:val="00AA07FE"/>
    <w:rsid w:val="00AA0878"/>
    <w:rsid w:val="00AA0ACA"/>
    <w:rsid w:val="00AA0BAF"/>
    <w:rsid w:val="00AA12A8"/>
    <w:rsid w:val="00AA14A0"/>
    <w:rsid w:val="00AA1661"/>
    <w:rsid w:val="00AA1D20"/>
    <w:rsid w:val="00AA3166"/>
    <w:rsid w:val="00AA3C32"/>
    <w:rsid w:val="00AA3D13"/>
    <w:rsid w:val="00AA442E"/>
    <w:rsid w:val="00AA47AA"/>
    <w:rsid w:val="00AA49A2"/>
    <w:rsid w:val="00AA4EAB"/>
    <w:rsid w:val="00AA59EC"/>
    <w:rsid w:val="00AA5ABE"/>
    <w:rsid w:val="00AA6296"/>
    <w:rsid w:val="00AA6447"/>
    <w:rsid w:val="00AA6B3D"/>
    <w:rsid w:val="00AA6FF6"/>
    <w:rsid w:val="00AA7523"/>
    <w:rsid w:val="00AA756B"/>
    <w:rsid w:val="00AA7683"/>
    <w:rsid w:val="00AA7F62"/>
    <w:rsid w:val="00AB03C9"/>
    <w:rsid w:val="00AB078D"/>
    <w:rsid w:val="00AB1116"/>
    <w:rsid w:val="00AB142E"/>
    <w:rsid w:val="00AB1538"/>
    <w:rsid w:val="00AB16F3"/>
    <w:rsid w:val="00AB1AF3"/>
    <w:rsid w:val="00AB2C2B"/>
    <w:rsid w:val="00AB3034"/>
    <w:rsid w:val="00AB34EE"/>
    <w:rsid w:val="00AB37DE"/>
    <w:rsid w:val="00AB3A59"/>
    <w:rsid w:val="00AB3C3F"/>
    <w:rsid w:val="00AB4206"/>
    <w:rsid w:val="00AB43B4"/>
    <w:rsid w:val="00AB46A7"/>
    <w:rsid w:val="00AB4817"/>
    <w:rsid w:val="00AB4AB6"/>
    <w:rsid w:val="00AB54BD"/>
    <w:rsid w:val="00AB5CF2"/>
    <w:rsid w:val="00AB62F9"/>
    <w:rsid w:val="00AB63B4"/>
    <w:rsid w:val="00AB69DE"/>
    <w:rsid w:val="00AB7167"/>
    <w:rsid w:val="00AB7534"/>
    <w:rsid w:val="00AC01EB"/>
    <w:rsid w:val="00AC026F"/>
    <w:rsid w:val="00AC19AA"/>
    <w:rsid w:val="00AC20B6"/>
    <w:rsid w:val="00AC2291"/>
    <w:rsid w:val="00AC2820"/>
    <w:rsid w:val="00AC2922"/>
    <w:rsid w:val="00AC293B"/>
    <w:rsid w:val="00AC2CA3"/>
    <w:rsid w:val="00AC2EF9"/>
    <w:rsid w:val="00AC300C"/>
    <w:rsid w:val="00AC339C"/>
    <w:rsid w:val="00AC3565"/>
    <w:rsid w:val="00AC3905"/>
    <w:rsid w:val="00AC3A85"/>
    <w:rsid w:val="00AC3D7D"/>
    <w:rsid w:val="00AC3E2C"/>
    <w:rsid w:val="00AC3F28"/>
    <w:rsid w:val="00AC427E"/>
    <w:rsid w:val="00AC4806"/>
    <w:rsid w:val="00AC4DE7"/>
    <w:rsid w:val="00AC50C7"/>
    <w:rsid w:val="00AC51F5"/>
    <w:rsid w:val="00AC5862"/>
    <w:rsid w:val="00AC5878"/>
    <w:rsid w:val="00AC58CC"/>
    <w:rsid w:val="00AC5E17"/>
    <w:rsid w:val="00AC693A"/>
    <w:rsid w:val="00AC6994"/>
    <w:rsid w:val="00AC6D53"/>
    <w:rsid w:val="00AC6E64"/>
    <w:rsid w:val="00AC6E6A"/>
    <w:rsid w:val="00AC6ECC"/>
    <w:rsid w:val="00AC7C36"/>
    <w:rsid w:val="00AC7DFC"/>
    <w:rsid w:val="00AD03DB"/>
    <w:rsid w:val="00AD08B4"/>
    <w:rsid w:val="00AD115E"/>
    <w:rsid w:val="00AD1602"/>
    <w:rsid w:val="00AD16C4"/>
    <w:rsid w:val="00AD1834"/>
    <w:rsid w:val="00AD18A6"/>
    <w:rsid w:val="00AD2894"/>
    <w:rsid w:val="00AD28BF"/>
    <w:rsid w:val="00AD2A6D"/>
    <w:rsid w:val="00AD2CF5"/>
    <w:rsid w:val="00AD318A"/>
    <w:rsid w:val="00AD3293"/>
    <w:rsid w:val="00AD35AC"/>
    <w:rsid w:val="00AD378F"/>
    <w:rsid w:val="00AD3A84"/>
    <w:rsid w:val="00AD3EC6"/>
    <w:rsid w:val="00AD41BE"/>
    <w:rsid w:val="00AD45F7"/>
    <w:rsid w:val="00AD5274"/>
    <w:rsid w:val="00AD52C7"/>
    <w:rsid w:val="00AD535D"/>
    <w:rsid w:val="00AD54D0"/>
    <w:rsid w:val="00AD57C2"/>
    <w:rsid w:val="00AD6770"/>
    <w:rsid w:val="00AD6A95"/>
    <w:rsid w:val="00AD71F0"/>
    <w:rsid w:val="00AD7C3E"/>
    <w:rsid w:val="00AD7E1F"/>
    <w:rsid w:val="00AE0969"/>
    <w:rsid w:val="00AE0F44"/>
    <w:rsid w:val="00AE1740"/>
    <w:rsid w:val="00AE1833"/>
    <w:rsid w:val="00AE198E"/>
    <w:rsid w:val="00AE1A07"/>
    <w:rsid w:val="00AE1A80"/>
    <w:rsid w:val="00AE21CA"/>
    <w:rsid w:val="00AE21D3"/>
    <w:rsid w:val="00AE25FC"/>
    <w:rsid w:val="00AE2A99"/>
    <w:rsid w:val="00AE33B3"/>
    <w:rsid w:val="00AE34A0"/>
    <w:rsid w:val="00AE3543"/>
    <w:rsid w:val="00AE3604"/>
    <w:rsid w:val="00AE3C72"/>
    <w:rsid w:val="00AE3F65"/>
    <w:rsid w:val="00AE49F8"/>
    <w:rsid w:val="00AE4B60"/>
    <w:rsid w:val="00AE4BDD"/>
    <w:rsid w:val="00AE4CF5"/>
    <w:rsid w:val="00AE5A06"/>
    <w:rsid w:val="00AE62BF"/>
    <w:rsid w:val="00AE7419"/>
    <w:rsid w:val="00AE7657"/>
    <w:rsid w:val="00AE77EB"/>
    <w:rsid w:val="00AE781F"/>
    <w:rsid w:val="00AF021B"/>
    <w:rsid w:val="00AF073E"/>
    <w:rsid w:val="00AF095F"/>
    <w:rsid w:val="00AF0EB5"/>
    <w:rsid w:val="00AF15FE"/>
    <w:rsid w:val="00AF161C"/>
    <w:rsid w:val="00AF163C"/>
    <w:rsid w:val="00AF1E1C"/>
    <w:rsid w:val="00AF26BE"/>
    <w:rsid w:val="00AF2763"/>
    <w:rsid w:val="00AF292E"/>
    <w:rsid w:val="00AF2DBF"/>
    <w:rsid w:val="00AF330F"/>
    <w:rsid w:val="00AF3C15"/>
    <w:rsid w:val="00AF4256"/>
    <w:rsid w:val="00AF4A2D"/>
    <w:rsid w:val="00AF4C2D"/>
    <w:rsid w:val="00AF54DE"/>
    <w:rsid w:val="00AF56AE"/>
    <w:rsid w:val="00AF5761"/>
    <w:rsid w:val="00AF5AE7"/>
    <w:rsid w:val="00AF60F3"/>
    <w:rsid w:val="00AF621C"/>
    <w:rsid w:val="00AF6608"/>
    <w:rsid w:val="00AF72E6"/>
    <w:rsid w:val="00AF766C"/>
    <w:rsid w:val="00AF76F2"/>
    <w:rsid w:val="00AF771A"/>
    <w:rsid w:val="00AF78ED"/>
    <w:rsid w:val="00AF79D6"/>
    <w:rsid w:val="00B0011E"/>
    <w:rsid w:val="00B002DF"/>
    <w:rsid w:val="00B006BB"/>
    <w:rsid w:val="00B008A9"/>
    <w:rsid w:val="00B00CB5"/>
    <w:rsid w:val="00B010E9"/>
    <w:rsid w:val="00B01B0B"/>
    <w:rsid w:val="00B02527"/>
    <w:rsid w:val="00B02AE2"/>
    <w:rsid w:val="00B02E5E"/>
    <w:rsid w:val="00B03533"/>
    <w:rsid w:val="00B03AC5"/>
    <w:rsid w:val="00B03BFA"/>
    <w:rsid w:val="00B03F59"/>
    <w:rsid w:val="00B0440A"/>
    <w:rsid w:val="00B045F9"/>
    <w:rsid w:val="00B04603"/>
    <w:rsid w:val="00B04606"/>
    <w:rsid w:val="00B04622"/>
    <w:rsid w:val="00B05227"/>
    <w:rsid w:val="00B05317"/>
    <w:rsid w:val="00B05C98"/>
    <w:rsid w:val="00B05CEA"/>
    <w:rsid w:val="00B05E57"/>
    <w:rsid w:val="00B05EF1"/>
    <w:rsid w:val="00B065F5"/>
    <w:rsid w:val="00B078BF"/>
    <w:rsid w:val="00B07A04"/>
    <w:rsid w:val="00B07B7E"/>
    <w:rsid w:val="00B07C37"/>
    <w:rsid w:val="00B10018"/>
    <w:rsid w:val="00B101B6"/>
    <w:rsid w:val="00B102AA"/>
    <w:rsid w:val="00B106DD"/>
    <w:rsid w:val="00B1076A"/>
    <w:rsid w:val="00B10E48"/>
    <w:rsid w:val="00B1105C"/>
    <w:rsid w:val="00B11644"/>
    <w:rsid w:val="00B11767"/>
    <w:rsid w:val="00B11C91"/>
    <w:rsid w:val="00B11D7E"/>
    <w:rsid w:val="00B12175"/>
    <w:rsid w:val="00B122EA"/>
    <w:rsid w:val="00B1257C"/>
    <w:rsid w:val="00B1257D"/>
    <w:rsid w:val="00B1275A"/>
    <w:rsid w:val="00B12B30"/>
    <w:rsid w:val="00B12D05"/>
    <w:rsid w:val="00B1401D"/>
    <w:rsid w:val="00B141D2"/>
    <w:rsid w:val="00B146D2"/>
    <w:rsid w:val="00B14CA4"/>
    <w:rsid w:val="00B14DE2"/>
    <w:rsid w:val="00B14EED"/>
    <w:rsid w:val="00B15320"/>
    <w:rsid w:val="00B157A3"/>
    <w:rsid w:val="00B160FB"/>
    <w:rsid w:val="00B16170"/>
    <w:rsid w:val="00B1631F"/>
    <w:rsid w:val="00B1636C"/>
    <w:rsid w:val="00B165C0"/>
    <w:rsid w:val="00B16A83"/>
    <w:rsid w:val="00B16D13"/>
    <w:rsid w:val="00B16D64"/>
    <w:rsid w:val="00B171B2"/>
    <w:rsid w:val="00B17387"/>
    <w:rsid w:val="00B1797D"/>
    <w:rsid w:val="00B20497"/>
    <w:rsid w:val="00B20F4F"/>
    <w:rsid w:val="00B21132"/>
    <w:rsid w:val="00B21D78"/>
    <w:rsid w:val="00B22002"/>
    <w:rsid w:val="00B221C8"/>
    <w:rsid w:val="00B2259B"/>
    <w:rsid w:val="00B22A6C"/>
    <w:rsid w:val="00B22C7D"/>
    <w:rsid w:val="00B23347"/>
    <w:rsid w:val="00B240EB"/>
    <w:rsid w:val="00B242E6"/>
    <w:rsid w:val="00B24439"/>
    <w:rsid w:val="00B24AC2"/>
    <w:rsid w:val="00B24FC7"/>
    <w:rsid w:val="00B25198"/>
    <w:rsid w:val="00B25F2D"/>
    <w:rsid w:val="00B2612D"/>
    <w:rsid w:val="00B26B5A"/>
    <w:rsid w:val="00B26C56"/>
    <w:rsid w:val="00B26D3C"/>
    <w:rsid w:val="00B26E62"/>
    <w:rsid w:val="00B272EC"/>
    <w:rsid w:val="00B27670"/>
    <w:rsid w:val="00B27B26"/>
    <w:rsid w:val="00B302BD"/>
    <w:rsid w:val="00B306E5"/>
    <w:rsid w:val="00B30A25"/>
    <w:rsid w:val="00B30B24"/>
    <w:rsid w:val="00B30E59"/>
    <w:rsid w:val="00B30F6A"/>
    <w:rsid w:val="00B3128D"/>
    <w:rsid w:val="00B312BB"/>
    <w:rsid w:val="00B314E0"/>
    <w:rsid w:val="00B3182A"/>
    <w:rsid w:val="00B31961"/>
    <w:rsid w:val="00B31982"/>
    <w:rsid w:val="00B31A9F"/>
    <w:rsid w:val="00B3263C"/>
    <w:rsid w:val="00B32651"/>
    <w:rsid w:val="00B329BC"/>
    <w:rsid w:val="00B32D4A"/>
    <w:rsid w:val="00B333B3"/>
    <w:rsid w:val="00B33671"/>
    <w:rsid w:val="00B3423B"/>
    <w:rsid w:val="00B345C7"/>
    <w:rsid w:val="00B3583D"/>
    <w:rsid w:val="00B3606C"/>
    <w:rsid w:val="00B36181"/>
    <w:rsid w:val="00B37050"/>
    <w:rsid w:val="00B372F0"/>
    <w:rsid w:val="00B3770B"/>
    <w:rsid w:val="00B37B8B"/>
    <w:rsid w:val="00B40123"/>
    <w:rsid w:val="00B401F1"/>
    <w:rsid w:val="00B40FE2"/>
    <w:rsid w:val="00B4102E"/>
    <w:rsid w:val="00B41B9D"/>
    <w:rsid w:val="00B41CA3"/>
    <w:rsid w:val="00B41CD9"/>
    <w:rsid w:val="00B41DF9"/>
    <w:rsid w:val="00B41ED1"/>
    <w:rsid w:val="00B41F8B"/>
    <w:rsid w:val="00B42965"/>
    <w:rsid w:val="00B42C07"/>
    <w:rsid w:val="00B42D7C"/>
    <w:rsid w:val="00B43425"/>
    <w:rsid w:val="00B437ED"/>
    <w:rsid w:val="00B441D5"/>
    <w:rsid w:val="00B44470"/>
    <w:rsid w:val="00B44618"/>
    <w:rsid w:val="00B44760"/>
    <w:rsid w:val="00B4511F"/>
    <w:rsid w:val="00B452B5"/>
    <w:rsid w:val="00B454E2"/>
    <w:rsid w:val="00B455D5"/>
    <w:rsid w:val="00B45BE3"/>
    <w:rsid w:val="00B46317"/>
    <w:rsid w:val="00B464D2"/>
    <w:rsid w:val="00B46F93"/>
    <w:rsid w:val="00B47057"/>
    <w:rsid w:val="00B470B3"/>
    <w:rsid w:val="00B47435"/>
    <w:rsid w:val="00B47688"/>
    <w:rsid w:val="00B47E24"/>
    <w:rsid w:val="00B50659"/>
    <w:rsid w:val="00B50DD5"/>
    <w:rsid w:val="00B523A9"/>
    <w:rsid w:val="00B529F6"/>
    <w:rsid w:val="00B535B2"/>
    <w:rsid w:val="00B53D2D"/>
    <w:rsid w:val="00B53E56"/>
    <w:rsid w:val="00B545B7"/>
    <w:rsid w:val="00B5563B"/>
    <w:rsid w:val="00B55828"/>
    <w:rsid w:val="00B55EAC"/>
    <w:rsid w:val="00B55F06"/>
    <w:rsid w:val="00B567A1"/>
    <w:rsid w:val="00B56D32"/>
    <w:rsid w:val="00B570FC"/>
    <w:rsid w:val="00B57540"/>
    <w:rsid w:val="00B57823"/>
    <w:rsid w:val="00B57936"/>
    <w:rsid w:val="00B57F71"/>
    <w:rsid w:val="00B6030F"/>
    <w:rsid w:val="00B60BD1"/>
    <w:rsid w:val="00B610D0"/>
    <w:rsid w:val="00B61123"/>
    <w:rsid w:val="00B613F3"/>
    <w:rsid w:val="00B61E54"/>
    <w:rsid w:val="00B6219E"/>
    <w:rsid w:val="00B62A25"/>
    <w:rsid w:val="00B62B9E"/>
    <w:rsid w:val="00B632C4"/>
    <w:rsid w:val="00B635CF"/>
    <w:rsid w:val="00B6377D"/>
    <w:rsid w:val="00B63A01"/>
    <w:rsid w:val="00B63D50"/>
    <w:rsid w:val="00B63E16"/>
    <w:rsid w:val="00B6434C"/>
    <w:rsid w:val="00B6466E"/>
    <w:rsid w:val="00B647CE"/>
    <w:rsid w:val="00B64C42"/>
    <w:rsid w:val="00B65357"/>
    <w:rsid w:val="00B65848"/>
    <w:rsid w:val="00B6599B"/>
    <w:rsid w:val="00B65C38"/>
    <w:rsid w:val="00B65F05"/>
    <w:rsid w:val="00B66725"/>
    <w:rsid w:val="00B67782"/>
    <w:rsid w:val="00B67CBD"/>
    <w:rsid w:val="00B67E4E"/>
    <w:rsid w:val="00B70307"/>
    <w:rsid w:val="00B706B1"/>
    <w:rsid w:val="00B7071E"/>
    <w:rsid w:val="00B7081A"/>
    <w:rsid w:val="00B709A0"/>
    <w:rsid w:val="00B70EC0"/>
    <w:rsid w:val="00B7157E"/>
    <w:rsid w:val="00B71789"/>
    <w:rsid w:val="00B72442"/>
    <w:rsid w:val="00B72830"/>
    <w:rsid w:val="00B73E12"/>
    <w:rsid w:val="00B73EEA"/>
    <w:rsid w:val="00B744C6"/>
    <w:rsid w:val="00B74711"/>
    <w:rsid w:val="00B7472A"/>
    <w:rsid w:val="00B75046"/>
    <w:rsid w:val="00B75541"/>
    <w:rsid w:val="00B75585"/>
    <w:rsid w:val="00B75733"/>
    <w:rsid w:val="00B75EE5"/>
    <w:rsid w:val="00B761DC"/>
    <w:rsid w:val="00B764E3"/>
    <w:rsid w:val="00B76A19"/>
    <w:rsid w:val="00B76B39"/>
    <w:rsid w:val="00B77286"/>
    <w:rsid w:val="00B7796D"/>
    <w:rsid w:val="00B80698"/>
    <w:rsid w:val="00B80783"/>
    <w:rsid w:val="00B807E0"/>
    <w:rsid w:val="00B80982"/>
    <w:rsid w:val="00B80D41"/>
    <w:rsid w:val="00B80F6F"/>
    <w:rsid w:val="00B813BB"/>
    <w:rsid w:val="00B814FB"/>
    <w:rsid w:val="00B8183B"/>
    <w:rsid w:val="00B81AFE"/>
    <w:rsid w:val="00B82041"/>
    <w:rsid w:val="00B822BD"/>
    <w:rsid w:val="00B8231E"/>
    <w:rsid w:val="00B82877"/>
    <w:rsid w:val="00B829D8"/>
    <w:rsid w:val="00B82D8F"/>
    <w:rsid w:val="00B82F98"/>
    <w:rsid w:val="00B8312F"/>
    <w:rsid w:val="00B83473"/>
    <w:rsid w:val="00B8389B"/>
    <w:rsid w:val="00B83B9A"/>
    <w:rsid w:val="00B847C2"/>
    <w:rsid w:val="00B85A00"/>
    <w:rsid w:val="00B8619D"/>
    <w:rsid w:val="00B8639A"/>
    <w:rsid w:val="00B86595"/>
    <w:rsid w:val="00B86A62"/>
    <w:rsid w:val="00B87694"/>
    <w:rsid w:val="00B902CD"/>
    <w:rsid w:val="00B90316"/>
    <w:rsid w:val="00B90754"/>
    <w:rsid w:val="00B90D31"/>
    <w:rsid w:val="00B91159"/>
    <w:rsid w:val="00B9132C"/>
    <w:rsid w:val="00B916A8"/>
    <w:rsid w:val="00B92A2E"/>
    <w:rsid w:val="00B92B57"/>
    <w:rsid w:val="00B93323"/>
    <w:rsid w:val="00B93393"/>
    <w:rsid w:val="00B936CD"/>
    <w:rsid w:val="00B93954"/>
    <w:rsid w:val="00B93D4D"/>
    <w:rsid w:val="00B94735"/>
    <w:rsid w:val="00B9474B"/>
    <w:rsid w:val="00B95462"/>
    <w:rsid w:val="00B9573B"/>
    <w:rsid w:val="00B96008"/>
    <w:rsid w:val="00B96315"/>
    <w:rsid w:val="00B9636E"/>
    <w:rsid w:val="00B973C5"/>
    <w:rsid w:val="00B97883"/>
    <w:rsid w:val="00BA06D6"/>
    <w:rsid w:val="00BA0CF9"/>
    <w:rsid w:val="00BA0CFC"/>
    <w:rsid w:val="00BA11DB"/>
    <w:rsid w:val="00BA20E2"/>
    <w:rsid w:val="00BA2311"/>
    <w:rsid w:val="00BA2C41"/>
    <w:rsid w:val="00BA3545"/>
    <w:rsid w:val="00BA38BB"/>
    <w:rsid w:val="00BA48A6"/>
    <w:rsid w:val="00BA5416"/>
    <w:rsid w:val="00BA5898"/>
    <w:rsid w:val="00BA59CE"/>
    <w:rsid w:val="00BA5A19"/>
    <w:rsid w:val="00BA5C0F"/>
    <w:rsid w:val="00BA7709"/>
    <w:rsid w:val="00BA7F67"/>
    <w:rsid w:val="00BB00DC"/>
    <w:rsid w:val="00BB011A"/>
    <w:rsid w:val="00BB0AEB"/>
    <w:rsid w:val="00BB10F9"/>
    <w:rsid w:val="00BB1120"/>
    <w:rsid w:val="00BB1B97"/>
    <w:rsid w:val="00BB1FB1"/>
    <w:rsid w:val="00BB2783"/>
    <w:rsid w:val="00BB2903"/>
    <w:rsid w:val="00BB2F6C"/>
    <w:rsid w:val="00BB360A"/>
    <w:rsid w:val="00BB39A6"/>
    <w:rsid w:val="00BB3BB9"/>
    <w:rsid w:val="00BB3E3B"/>
    <w:rsid w:val="00BB418B"/>
    <w:rsid w:val="00BB43E1"/>
    <w:rsid w:val="00BB45C2"/>
    <w:rsid w:val="00BB4B7C"/>
    <w:rsid w:val="00BB4FDD"/>
    <w:rsid w:val="00BB5A2F"/>
    <w:rsid w:val="00BB5CC5"/>
    <w:rsid w:val="00BB5D8B"/>
    <w:rsid w:val="00BB65AE"/>
    <w:rsid w:val="00BB6768"/>
    <w:rsid w:val="00BB679A"/>
    <w:rsid w:val="00BB6964"/>
    <w:rsid w:val="00BB728A"/>
    <w:rsid w:val="00BB73B0"/>
    <w:rsid w:val="00BB7C48"/>
    <w:rsid w:val="00BC0044"/>
    <w:rsid w:val="00BC041D"/>
    <w:rsid w:val="00BC0981"/>
    <w:rsid w:val="00BC130B"/>
    <w:rsid w:val="00BC13C7"/>
    <w:rsid w:val="00BC1673"/>
    <w:rsid w:val="00BC1825"/>
    <w:rsid w:val="00BC184E"/>
    <w:rsid w:val="00BC1D15"/>
    <w:rsid w:val="00BC1EB6"/>
    <w:rsid w:val="00BC24C7"/>
    <w:rsid w:val="00BC2815"/>
    <w:rsid w:val="00BC28E2"/>
    <w:rsid w:val="00BC28F1"/>
    <w:rsid w:val="00BC2901"/>
    <w:rsid w:val="00BC2997"/>
    <w:rsid w:val="00BC2B0C"/>
    <w:rsid w:val="00BC3279"/>
    <w:rsid w:val="00BC3851"/>
    <w:rsid w:val="00BC3C3A"/>
    <w:rsid w:val="00BC3CC3"/>
    <w:rsid w:val="00BC4D65"/>
    <w:rsid w:val="00BC4DB1"/>
    <w:rsid w:val="00BC4F91"/>
    <w:rsid w:val="00BC50F6"/>
    <w:rsid w:val="00BC5120"/>
    <w:rsid w:val="00BC5489"/>
    <w:rsid w:val="00BC5513"/>
    <w:rsid w:val="00BC5B6E"/>
    <w:rsid w:val="00BC6207"/>
    <w:rsid w:val="00BC6385"/>
    <w:rsid w:val="00BC63C3"/>
    <w:rsid w:val="00BC6ACB"/>
    <w:rsid w:val="00BC6BA7"/>
    <w:rsid w:val="00BC6F2B"/>
    <w:rsid w:val="00BC76F7"/>
    <w:rsid w:val="00BC786B"/>
    <w:rsid w:val="00BD037D"/>
    <w:rsid w:val="00BD04F2"/>
    <w:rsid w:val="00BD079D"/>
    <w:rsid w:val="00BD0C92"/>
    <w:rsid w:val="00BD122D"/>
    <w:rsid w:val="00BD1F4E"/>
    <w:rsid w:val="00BD24DC"/>
    <w:rsid w:val="00BD26E6"/>
    <w:rsid w:val="00BD2BE5"/>
    <w:rsid w:val="00BD2D5C"/>
    <w:rsid w:val="00BD2E72"/>
    <w:rsid w:val="00BD3DDF"/>
    <w:rsid w:val="00BD4340"/>
    <w:rsid w:val="00BD457C"/>
    <w:rsid w:val="00BD5F3E"/>
    <w:rsid w:val="00BD5FE1"/>
    <w:rsid w:val="00BD65AC"/>
    <w:rsid w:val="00BD6669"/>
    <w:rsid w:val="00BD6932"/>
    <w:rsid w:val="00BD6A1B"/>
    <w:rsid w:val="00BD7022"/>
    <w:rsid w:val="00BE057D"/>
    <w:rsid w:val="00BE0C42"/>
    <w:rsid w:val="00BE1182"/>
    <w:rsid w:val="00BE2D4E"/>
    <w:rsid w:val="00BE2DA6"/>
    <w:rsid w:val="00BE3368"/>
    <w:rsid w:val="00BE35F8"/>
    <w:rsid w:val="00BE35FA"/>
    <w:rsid w:val="00BE3674"/>
    <w:rsid w:val="00BE398B"/>
    <w:rsid w:val="00BE3EB2"/>
    <w:rsid w:val="00BE4737"/>
    <w:rsid w:val="00BE4882"/>
    <w:rsid w:val="00BE49A5"/>
    <w:rsid w:val="00BE4B97"/>
    <w:rsid w:val="00BE4E3C"/>
    <w:rsid w:val="00BE4ECE"/>
    <w:rsid w:val="00BE4FB6"/>
    <w:rsid w:val="00BE5413"/>
    <w:rsid w:val="00BE5810"/>
    <w:rsid w:val="00BE5E7D"/>
    <w:rsid w:val="00BE612B"/>
    <w:rsid w:val="00BE6260"/>
    <w:rsid w:val="00BE6448"/>
    <w:rsid w:val="00BE66FC"/>
    <w:rsid w:val="00BE69DA"/>
    <w:rsid w:val="00BE6B1C"/>
    <w:rsid w:val="00BE6B83"/>
    <w:rsid w:val="00BE71F9"/>
    <w:rsid w:val="00BE7379"/>
    <w:rsid w:val="00BE772A"/>
    <w:rsid w:val="00BE77A8"/>
    <w:rsid w:val="00BE7DEE"/>
    <w:rsid w:val="00BF041B"/>
    <w:rsid w:val="00BF078F"/>
    <w:rsid w:val="00BF07F9"/>
    <w:rsid w:val="00BF0F2F"/>
    <w:rsid w:val="00BF1425"/>
    <w:rsid w:val="00BF1428"/>
    <w:rsid w:val="00BF167F"/>
    <w:rsid w:val="00BF1C48"/>
    <w:rsid w:val="00BF2179"/>
    <w:rsid w:val="00BF2253"/>
    <w:rsid w:val="00BF25D0"/>
    <w:rsid w:val="00BF2C3B"/>
    <w:rsid w:val="00BF2FCD"/>
    <w:rsid w:val="00BF30BE"/>
    <w:rsid w:val="00BF36BF"/>
    <w:rsid w:val="00BF38CB"/>
    <w:rsid w:val="00BF4203"/>
    <w:rsid w:val="00BF42D2"/>
    <w:rsid w:val="00BF465F"/>
    <w:rsid w:val="00BF4710"/>
    <w:rsid w:val="00BF4BDE"/>
    <w:rsid w:val="00BF4CFD"/>
    <w:rsid w:val="00BF510C"/>
    <w:rsid w:val="00BF55C1"/>
    <w:rsid w:val="00BF5AA4"/>
    <w:rsid w:val="00BF6AF8"/>
    <w:rsid w:val="00BF7123"/>
    <w:rsid w:val="00BF7A25"/>
    <w:rsid w:val="00BF7A8D"/>
    <w:rsid w:val="00BF7B49"/>
    <w:rsid w:val="00BF7C30"/>
    <w:rsid w:val="00BF7C5F"/>
    <w:rsid w:val="00BF7E9D"/>
    <w:rsid w:val="00C003F9"/>
    <w:rsid w:val="00C0055B"/>
    <w:rsid w:val="00C01034"/>
    <w:rsid w:val="00C017B9"/>
    <w:rsid w:val="00C0187D"/>
    <w:rsid w:val="00C018C2"/>
    <w:rsid w:val="00C01BA9"/>
    <w:rsid w:val="00C01EFF"/>
    <w:rsid w:val="00C01FE4"/>
    <w:rsid w:val="00C024A5"/>
    <w:rsid w:val="00C03347"/>
    <w:rsid w:val="00C037A4"/>
    <w:rsid w:val="00C03F6E"/>
    <w:rsid w:val="00C04041"/>
    <w:rsid w:val="00C0498E"/>
    <w:rsid w:val="00C04C06"/>
    <w:rsid w:val="00C050B0"/>
    <w:rsid w:val="00C05D23"/>
    <w:rsid w:val="00C05D7F"/>
    <w:rsid w:val="00C069CD"/>
    <w:rsid w:val="00C06A2B"/>
    <w:rsid w:val="00C06FC2"/>
    <w:rsid w:val="00C073BB"/>
    <w:rsid w:val="00C07C34"/>
    <w:rsid w:val="00C07D68"/>
    <w:rsid w:val="00C10471"/>
    <w:rsid w:val="00C10743"/>
    <w:rsid w:val="00C10F5A"/>
    <w:rsid w:val="00C11205"/>
    <w:rsid w:val="00C11223"/>
    <w:rsid w:val="00C11444"/>
    <w:rsid w:val="00C12386"/>
    <w:rsid w:val="00C1250C"/>
    <w:rsid w:val="00C12D94"/>
    <w:rsid w:val="00C13234"/>
    <w:rsid w:val="00C13C2F"/>
    <w:rsid w:val="00C148EA"/>
    <w:rsid w:val="00C14BBF"/>
    <w:rsid w:val="00C14CDF"/>
    <w:rsid w:val="00C14E65"/>
    <w:rsid w:val="00C14F38"/>
    <w:rsid w:val="00C152DE"/>
    <w:rsid w:val="00C15553"/>
    <w:rsid w:val="00C157BE"/>
    <w:rsid w:val="00C15B74"/>
    <w:rsid w:val="00C15E12"/>
    <w:rsid w:val="00C16C13"/>
    <w:rsid w:val="00C174D1"/>
    <w:rsid w:val="00C17B0C"/>
    <w:rsid w:val="00C17B51"/>
    <w:rsid w:val="00C2035F"/>
    <w:rsid w:val="00C20615"/>
    <w:rsid w:val="00C206E9"/>
    <w:rsid w:val="00C207F2"/>
    <w:rsid w:val="00C20B5A"/>
    <w:rsid w:val="00C20EE5"/>
    <w:rsid w:val="00C20F77"/>
    <w:rsid w:val="00C2111C"/>
    <w:rsid w:val="00C21FEB"/>
    <w:rsid w:val="00C22044"/>
    <w:rsid w:val="00C22464"/>
    <w:rsid w:val="00C2283A"/>
    <w:rsid w:val="00C229E7"/>
    <w:rsid w:val="00C23028"/>
    <w:rsid w:val="00C235D0"/>
    <w:rsid w:val="00C237A9"/>
    <w:rsid w:val="00C2382B"/>
    <w:rsid w:val="00C238AB"/>
    <w:rsid w:val="00C2413E"/>
    <w:rsid w:val="00C24298"/>
    <w:rsid w:val="00C24650"/>
    <w:rsid w:val="00C24E29"/>
    <w:rsid w:val="00C25E42"/>
    <w:rsid w:val="00C26578"/>
    <w:rsid w:val="00C269C4"/>
    <w:rsid w:val="00C26A46"/>
    <w:rsid w:val="00C26D0C"/>
    <w:rsid w:val="00C27C7E"/>
    <w:rsid w:val="00C27CDD"/>
    <w:rsid w:val="00C3045A"/>
    <w:rsid w:val="00C305F0"/>
    <w:rsid w:val="00C308DC"/>
    <w:rsid w:val="00C30D43"/>
    <w:rsid w:val="00C30E1C"/>
    <w:rsid w:val="00C317C3"/>
    <w:rsid w:val="00C317DD"/>
    <w:rsid w:val="00C31912"/>
    <w:rsid w:val="00C31AA2"/>
    <w:rsid w:val="00C320A9"/>
    <w:rsid w:val="00C322B0"/>
    <w:rsid w:val="00C32495"/>
    <w:rsid w:val="00C32E09"/>
    <w:rsid w:val="00C3305D"/>
    <w:rsid w:val="00C33B99"/>
    <w:rsid w:val="00C34345"/>
    <w:rsid w:val="00C344AD"/>
    <w:rsid w:val="00C3454E"/>
    <w:rsid w:val="00C3472A"/>
    <w:rsid w:val="00C34AB8"/>
    <w:rsid w:val="00C34CD8"/>
    <w:rsid w:val="00C34E8E"/>
    <w:rsid w:val="00C357FF"/>
    <w:rsid w:val="00C35B11"/>
    <w:rsid w:val="00C35FD2"/>
    <w:rsid w:val="00C3608E"/>
    <w:rsid w:val="00C3671B"/>
    <w:rsid w:val="00C36814"/>
    <w:rsid w:val="00C37469"/>
    <w:rsid w:val="00C37977"/>
    <w:rsid w:val="00C37F6E"/>
    <w:rsid w:val="00C400B7"/>
    <w:rsid w:val="00C40361"/>
    <w:rsid w:val="00C40F31"/>
    <w:rsid w:val="00C40FBD"/>
    <w:rsid w:val="00C41195"/>
    <w:rsid w:val="00C413A3"/>
    <w:rsid w:val="00C4145B"/>
    <w:rsid w:val="00C41B5E"/>
    <w:rsid w:val="00C41C4E"/>
    <w:rsid w:val="00C421CC"/>
    <w:rsid w:val="00C42204"/>
    <w:rsid w:val="00C434B8"/>
    <w:rsid w:val="00C43991"/>
    <w:rsid w:val="00C4433D"/>
    <w:rsid w:val="00C445D2"/>
    <w:rsid w:val="00C447A0"/>
    <w:rsid w:val="00C44B4A"/>
    <w:rsid w:val="00C45383"/>
    <w:rsid w:val="00C45633"/>
    <w:rsid w:val="00C45718"/>
    <w:rsid w:val="00C4692A"/>
    <w:rsid w:val="00C4692E"/>
    <w:rsid w:val="00C46DF1"/>
    <w:rsid w:val="00C47934"/>
    <w:rsid w:val="00C47D55"/>
    <w:rsid w:val="00C502BD"/>
    <w:rsid w:val="00C5083A"/>
    <w:rsid w:val="00C50A50"/>
    <w:rsid w:val="00C50D3B"/>
    <w:rsid w:val="00C52148"/>
    <w:rsid w:val="00C527A2"/>
    <w:rsid w:val="00C529B8"/>
    <w:rsid w:val="00C52B3B"/>
    <w:rsid w:val="00C52BC5"/>
    <w:rsid w:val="00C53059"/>
    <w:rsid w:val="00C531F8"/>
    <w:rsid w:val="00C5342B"/>
    <w:rsid w:val="00C537F7"/>
    <w:rsid w:val="00C54029"/>
    <w:rsid w:val="00C54055"/>
    <w:rsid w:val="00C5422E"/>
    <w:rsid w:val="00C54261"/>
    <w:rsid w:val="00C54393"/>
    <w:rsid w:val="00C54536"/>
    <w:rsid w:val="00C54CF1"/>
    <w:rsid w:val="00C54EE7"/>
    <w:rsid w:val="00C55118"/>
    <w:rsid w:val="00C5519E"/>
    <w:rsid w:val="00C55317"/>
    <w:rsid w:val="00C5580F"/>
    <w:rsid w:val="00C55FC9"/>
    <w:rsid w:val="00C563F9"/>
    <w:rsid w:val="00C5692F"/>
    <w:rsid w:val="00C57C1A"/>
    <w:rsid w:val="00C57D05"/>
    <w:rsid w:val="00C57F1D"/>
    <w:rsid w:val="00C600D4"/>
    <w:rsid w:val="00C600FC"/>
    <w:rsid w:val="00C60713"/>
    <w:rsid w:val="00C607A4"/>
    <w:rsid w:val="00C60904"/>
    <w:rsid w:val="00C614C9"/>
    <w:rsid w:val="00C6176B"/>
    <w:rsid w:val="00C61A31"/>
    <w:rsid w:val="00C62332"/>
    <w:rsid w:val="00C62649"/>
    <w:rsid w:val="00C62D8E"/>
    <w:rsid w:val="00C630C1"/>
    <w:rsid w:val="00C635FA"/>
    <w:rsid w:val="00C63F3E"/>
    <w:rsid w:val="00C64320"/>
    <w:rsid w:val="00C643F0"/>
    <w:rsid w:val="00C644B8"/>
    <w:rsid w:val="00C645C3"/>
    <w:rsid w:val="00C647A3"/>
    <w:rsid w:val="00C648E1"/>
    <w:rsid w:val="00C64954"/>
    <w:rsid w:val="00C6503D"/>
    <w:rsid w:val="00C65B8A"/>
    <w:rsid w:val="00C65D85"/>
    <w:rsid w:val="00C65ED8"/>
    <w:rsid w:val="00C6601F"/>
    <w:rsid w:val="00C6696C"/>
    <w:rsid w:val="00C66C56"/>
    <w:rsid w:val="00C67009"/>
    <w:rsid w:val="00C6726A"/>
    <w:rsid w:val="00C67AF7"/>
    <w:rsid w:val="00C67B0C"/>
    <w:rsid w:val="00C67BE5"/>
    <w:rsid w:val="00C71A6D"/>
    <w:rsid w:val="00C71A92"/>
    <w:rsid w:val="00C71C16"/>
    <w:rsid w:val="00C728D4"/>
    <w:rsid w:val="00C72F29"/>
    <w:rsid w:val="00C73087"/>
    <w:rsid w:val="00C73318"/>
    <w:rsid w:val="00C7350B"/>
    <w:rsid w:val="00C73575"/>
    <w:rsid w:val="00C7374A"/>
    <w:rsid w:val="00C7403F"/>
    <w:rsid w:val="00C74371"/>
    <w:rsid w:val="00C745DB"/>
    <w:rsid w:val="00C7484A"/>
    <w:rsid w:val="00C7484D"/>
    <w:rsid w:val="00C749F0"/>
    <w:rsid w:val="00C74AB3"/>
    <w:rsid w:val="00C75771"/>
    <w:rsid w:val="00C75E59"/>
    <w:rsid w:val="00C76684"/>
    <w:rsid w:val="00C7733D"/>
    <w:rsid w:val="00C77382"/>
    <w:rsid w:val="00C77413"/>
    <w:rsid w:val="00C77603"/>
    <w:rsid w:val="00C777CF"/>
    <w:rsid w:val="00C77B83"/>
    <w:rsid w:val="00C77E9A"/>
    <w:rsid w:val="00C80374"/>
    <w:rsid w:val="00C8085E"/>
    <w:rsid w:val="00C81321"/>
    <w:rsid w:val="00C8156D"/>
    <w:rsid w:val="00C817E7"/>
    <w:rsid w:val="00C82002"/>
    <w:rsid w:val="00C825ED"/>
    <w:rsid w:val="00C82D55"/>
    <w:rsid w:val="00C83141"/>
    <w:rsid w:val="00C838BB"/>
    <w:rsid w:val="00C84114"/>
    <w:rsid w:val="00C8415F"/>
    <w:rsid w:val="00C841AF"/>
    <w:rsid w:val="00C843F4"/>
    <w:rsid w:val="00C8446C"/>
    <w:rsid w:val="00C84550"/>
    <w:rsid w:val="00C84EAB"/>
    <w:rsid w:val="00C85290"/>
    <w:rsid w:val="00C8539F"/>
    <w:rsid w:val="00C8593C"/>
    <w:rsid w:val="00C85B5D"/>
    <w:rsid w:val="00C85CA3"/>
    <w:rsid w:val="00C85D13"/>
    <w:rsid w:val="00C85E5A"/>
    <w:rsid w:val="00C85FD0"/>
    <w:rsid w:val="00C865F9"/>
    <w:rsid w:val="00C867C6"/>
    <w:rsid w:val="00C86C31"/>
    <w:rsid w:val="00C87087"/>
    <w:rsid w:val="00C870B4"/>
    <w:rsid w:val="00C87817"/>
    <w:rsid w:val="00C879EE"/>
    <w:rsid w:val="00C87CA3"/>
    <w:rsid w:val="00C90009"/>
    <w:rsid w:val="00C90107"/>
    <w:rsid w:val="00C9013F"/>
    <w:rsid w:val="00C909CF"/>
    <w:rsid w:val="00C90D9D"/>
    <w:rsid w:val="00C91083"/>
    <w:rsid w:val="00C9196E"/>
    <w:rsid w:val="00C91C16"/>
    <w:rsid w:val="00C91C71"/>
    <w:rsid w:val="00C91FF2"/>
    <w:rsid w:val="00C92153"/>
    <w:rsid w:val="00C9220A"/>
    <w:rsid w:val="00C931F8"/>
    <w:rsid w:val="00C93575"/>
    <w:rsid w:val="00C937E1"/>
    <w:rsid w:val="00C939CB"/>
    <w:rsid w:val="00C93A8E"/>
    <w:rsid w:val="00C93F02"/>
    <w:rsid w:val="00C94488"/>
    <w:rsid w:val="00C94F3F"/>
    <w:rsid w:val="00C952A6"/>
    <w:rsid w:val="00C95828"/>
    <w:rsid w:val="00C96489"/>
    <w:rsid w:val="00C96700"/>
    <w:rsid w:val="00C973AC"/>
    <w:rsid w:val="00C973EB"/>
    <w:rsid w:val="00C97C97"/>
    <w:rsid w:val="00C97EC6"/>
    <w:rsid w:val="00CA0096"/>
    <w:rsid w:val="00CA017F"/>
    <w:rsid w:val="00CA04FA"/>
    <w:rsid w:val="00CA05ED"/>
    <w:rsid w:val="00CA07ED"/>
    <w:rsid w:val="00CA0B56"/>
    <w:rsid w:val="00CA0C4B"/>
    <w:rsid w:val="00CA0D34"/>
    <w:rsid w:val="00CA0E86"/>
    <w:rsid w:val="00CA0F67"/>
    <w:rsid w:val="00CA122C"/>
    <w:rsid w:val="00CA1481"/>
    <w:rsid w:val="00CA14A6"/>
    <w:rsid w:val="00CA1C4D"/>
    <w:rsid w:val="00CA1C50"/>
    <w:rsid w:val="00CA21AA"/>
    <w:rsid w:val="00CA2D16"/>
    <w:rsid w:val="00CA2D42"/>
    <w:rsid w:val="00CA3ED2"/>
    <w:rsid w:val="00CA3F8B"/>
    <w:rsid w:val="00CA4270"/>
    <w:rsid w:val="00CA4662"/>
    <w:rsid w:val="00CA4710"/>
    <w:rsid w:val="00CA4ACC"/>
    <w:rsid w:val="00CA4AF1"/>
    <w:rsid w:val="00CA4DDB"/>
    <w:rsid w:val="00CA4F03"/>
    <w:rsid w:val="00CA62C2"/>
    <w:rsid w:val="00CA6DEA"/>
    <w:rsid w:val="00CA6E49"/>
    <w:rsid w:val="00CA779C"/>
    <w:rsid w:val="00CB0395"/>
    <w:rsid w:val="00CB0E16"/>
    <w:rsid w:val="00CB0E20"/>
    <w:rsid w:val="00CB0ED4"/>
    <w:rsid w:val="00CB1086"/>
    <w:rsid w:val="00CB124B"/>
    <w:rsid w:val="00CB14F1"/>
    <w:rsid w:val="00CB15E3"/>
    <w:rsid w:val="00CB1FBA"/>
    <w:rsid w:val="00CB206F"/>
    <w:rsid w:val="00CB20E6"/>
    <w:rsid w:val="00CB2151"/>
    <w:rsid w:val="00CB2345"/>
    <w:rsid w:val="00CB2497"/>
    <w:rsid w:val="00CB24FB"/>
    <w:rsid w:val="00CB2AB8"/>
    <w:rsid w:val="00CB2E0A"/>
    <w:rsid w:val="00CB30D4"/>
    <w:rsid w:val="00CB3488"/>
    <w:rsid w:val="00CB3889"/>
    <w:rsid w:val="00CB3924"/>
    <w:rsid w:val="00CB3CEF"/>
    <w:rsid w:val="00CB3E09"/>
    <w:rsid w:val="00CB3EEB"/>
    <w:rsid w:val="00CB4EF9"/>
    <w:rsid w:val="00CB4FD7"/>
    <w:rsid w:val="00CB52EF"/>
    <w:rsid w:val="00CB5C98"/>
    <w:rsid w:val="00CB637F"/>
    <w:rsid w:val="00CB6C84"/>
    <w:rsid w:val="00CB73B0"/>
    <w:rsid w:val="00CB77C5"/>
    <w:rsid w:val="00CC002B"/>
    <w:rsid w:val="00CC0448"/>
    <w:rsid w:val="00CC0B81"/>
    <w:rsid w:val="00CC0F6D"/>
    <w:rsid w:val="00CC12E7"/>
    <w:rsid w:val="00CC16F0"/>
    <w:rsid w:val="00CC1771"/>
    <w:rsid w:val="00CC1773"/>
    <w:rsid w:val="00CC1A2A"/>
    <w:rsid w:val="00CC1D69"/>
    <w:rsid w:val="00CC1EF2"/>
    <w:rsid w:val="00CC2CD8"/>
    <w:rsid w:val="00CC2E2A"/>
    <w:rsid w:val="00CC2EB3"/>
    <w:rsid w:val="00CC3295"/>
    <w:rsid w:val="00CC34C8"/>
    <w:rsid w:val="00CC37D8"/>
    <w:rsid w:val="00CC3892"/>
    <w:rsid w:val="00CC3C00"/>
    <w:rsid w:val="00CC4153"/>
    <w:rsid w:val="00CC4185"/>
    <w:rsid w:val="00CC449B"/>
    <w:rsid w:val="00CC51BF"/>
    <w:rsid w:val="00CC5379"/>
    <w:rsid w:val="00CC5B90"/>
    <w:rsid w:val="00CC5C3D"/>
    <w:rsid w:val="00CC5DEA"/>
    <w:rsid w:val="00CC5F13"/>
    <w:rsid w:val="00CC6BD5"/>
    <w:rsid w:val="00CC6EE2"/>
    <w:rsid w:val="00CC734E"/>
    <w:rsid w:val="00CC73D8"/>
    <w:rsid w:val="00CC742D"/>
    <w:rsid w:val="00CC75D9"/>
    <w:rsid w:val="00CC78A0"/>
    <w:rsid w:val="00CC78CD"/>
    <w:rsid w:val="00CC7E4A"/>
    <w:rsid w:val="00CD0D33"/>
    <w:rsid w:val="00CD1091"/>
    <w:rsid w:val="00CD173F"/>
    <w:rsid w:val="00CD2193"/>
    <w:rsid w:val="00CD2A1D"/>
    <w:rsid w:val="00CD4106"/>
    <w:rsid w:val="00CD45E2"/>
    <w:rsid w:val="00CD52B1"/>
    <w:rsid w:val="00CD5AD5"/>
    <w:rsid w:val="00CD5B59"/>
    <w:rsid w:val="00CD638C"/>
    <w:rsid w:val="00CD63A9"/>
    <w:rsid w:val="00CD6899"/>
    <w:rsid w:val="00CD69EA"/>
    <w:rsid w:val="00CD719C"/>
    <w:rsid w:val="00CD74E1"/>
    <w:rsid w:val="00CD755B"/>
    <w:rsid w:val="00CD75D8"/>
    <w:rsid w:val="00CD7650"/>
    <w:rsid w:val="00CD79C5"/>
    <w:rsid w:val="00CD7CD4"/>
    <w:rsid w:val="00CE02FA"/>
    <w:rsid w:val="00CE05CF"/>
    <w:rsid w:val="00CE098C"/>
    <w:rsid w:val="00CE0ED3"/>
    <w:rsid w:val="00CE0FA9"/>
    <w:rsid w:val="00CE155A"/>
    <w:rsid w:val="00CE18EB"/>
    <w:rsid w:val="00CE1904"/>
    <w:rsid w:val="00CE198A"/>
    <w:rsid w:val="00CE1B6D"/>
    <w:rsid w:val="00CE1F69"/>
    <w:rsid w:val="00CE20FF"/>
    <w:rsid w:val="00CE23D8"/>
    <w:rsid w:val="00CE2C1B"/>
    <w:rsid w:val="00CE32AF"/>
    <w:rsid w:val="00CE359E"/>
    <w:rsid w:val="00CE35EF"/>
    <w:rsid w:val="00CE3957"/>
    <w:rsid w:val="00CE3A2A"/>
    <w:rsid w:val="00CE3E99"/>
    <w:rsid w:val="00CE3F54"/>
    <w:rsid w:val="00CE4014"/>
    <w:rsid w:val="00CE4873"/>
    <w:rsid w:val="00CE4AF5"/>
    <w:rsid w:val="00CE4F81"/>
    <w:rsid w:val="00CE5012"/>
    <w:rsid w:val="00CE532C"/>
    <w:rsid w:val="00CE5AA3"/>
    <w:rsid w:val="00CE614A"/>
    <w:rsid w:val="00CE617D"/>
    <w:rsid w:val="00CE63D7"/>
    <w:rsid w:val="00CE64DC"/>
    <w:rsid w:val="00CE6564"/>
    <w:rsid w:val="00CE6AEE"/>
    <w:rsid w:val="00CE70E3"/>
    <w:rsid w:val="00CE718E"/>
    <w:rsid w:val="00CE7647"/>
    <w:rsid w:val="00CE7F02"/>
    <w:rsid w:val="00CF0178"/>
    <w:rsid w:val="00CF02C3"/>
    <w:rsid w:val="00CF05FA"/>
    <w:rsid w:val="00CF0962"/>
    <w:rsid w:val="00CF0D22"/>
    <w:rsid w:val="00CF1C8D"/>
    <w:rsid w:val="00CF2077"/>
    <w:rsid w:val="00CF2AC0"/>
    <w:rsid w:val="00CF3998"/>
    <w:rsid w:val="00CF3BC3"/>
    <w:rsid w:val="00CF3D32"/>
    <w:rsid w:val="00CF3E6A"/>
    <w:rsid w:val="00CF404F"/>
    <w:rsid w:val="00CF4097"/>
    <w:rsid w:val="00CF4787"/>
    <w:rsid w:val="00CF4A19"/>
    <w:rsid w:val="00CF4DA7"/>
    <w:rsid w:val="00CF5852"/>
    <w:rsid w:val="00CF593A"/>
    <w:rsid w:val="00CF5C04"/>
    <w:rsid w:val="00CF5D60"/>
    <w:rsid w:val="00CF5FFE"/>
    <w:rsid w:val="00CF60D4"/>
    <w:rsid w:val="00CF662D"/>
    <w:rsid w:val="00CF735F"/>
    <w:rsid w:val="00D00157"/>
    <w:rsid w:val="00D00249"/>
    <w:rsid w:val="00D0033C"/>
    <w:rsid w:val="00D004D1"/>
    <w:rsid w:val="00D004ED"/>
    <w:rsid w:val="00D0054E"/>
    <w:rsid w:val="00D00776"/>
    <w:rsid w:val="00D00AA4"/>
    <w:rsid w:val="00D011B3"/>
    <w:rsid w:val="00D019B4"/>
    <w:rsid w:val="00D020E1"/>
    <w:rsid w:val="00D020F8"/>
    <w:rsid w:val="00D03123"/>
    <w:rsid w:val="00D03A64"/>
    <w:rsid w:val="00D041F0"/>
    <w:rsid w:val="00D04673"/>
    <w:rsid w:val="00D05105"/>
    <w:rsid w:val="00D051B2"/>
    <w:rsid w:val="00D05C5E"/>
    <w:rsid w:val="00D05D77"/>
    <w:rsid w:val="00D05E39"/>
    <w:rsid w:val="00D05E9C"/>
    <w:rsid w:val="00D0618F"/>
    <w:rsid w:val="00D061E5"/>
    <w:rsid w:val="00D06B32"/>
    <w:rsid w:val="00D07276"/>
    <w:rsid w:val="00D07635"/>
    <w:rsid w:val="00D10179"/>
    <w:rsid w:val="00D10192"/>
    <w:rsid w:val="00D104C6"/>
    <w:rsid w:val="00D10504"/>
    <w:rsid w:val="00D107DF"/>
    <w:rsid w:val="00D10A34"/>
    <w:rsid w:val="00D10AD0"/>
    <w:rsid w:val="00D10EB6"/>
    <w:rsid w:val="00D112BF"/>
    <w:rsid w:val="00D112F0"/>
    <w:rsid w:val="00D11B5D"/>
    <w:rsid w:val="00D12138"/>
    <w:rsid w:val="00D122DC"/>
    <w:rsid w:val="00D12763"/>
    <w:rsid w:val="00D12C43"/>
    <w:rsid w:val="00D12E0C"/>
    <w:rsid w:val="00D130E0"/>
    <w:rsid w:val="00D130E1"/>
    <w:rsid w:val="00D146E3"/>
    <w:rsid w:val="00D1470C"/>
    <w:rsid w:val="00D14F83"/>
    <w:rsid w:val="00D152FC"/>
    <w:rsid w:val="00D15395"/>
    <w:rsid w:val="00D15516"/>
    <w:rsid w:val="00D1557C"/>
    <w:rsid w:val="00D15CB5"/>
    <w:rsid w:val="00D15EA4"/>
    <w:rsid w:val="00D1600C"/>
    <w:rsid w:val="00D169E8"/>
    <w:rsid w:val="00D16FF7"/>
    <w:rsid w:val="00D174FF"/>
    <w:rsid w:val="00D1757E"/>
    <w:rsid w:val="00D175FA"/>
    <w:rsid w:val="00D176F0"/>
    <w:rsid w:val="00D17869"/>
    <w:rsid w:val="00D1797F"/>
    <w:rsid w:val="00D20040"/>
    <w:rsid w:val="00D2007E"/>
    <w:rsid w:val="00D20D9E"/>
    <w:rsid w:val="00D21ADD"/>
    <w:rsid w:val="00D221E0"/>
    <w:rsid w:val="00D22798"/>
    <w:rsid w:val="00D229AD"/>
    <w:rsid w:val="00D22C32"/>
    <w:rsid w:val="00D2321C"/>
    <w:rsid w:val="00D2348B"/>
    <w:rsid w:val="00D2399F"/>
    <w:rsid w:val="00D23D76"/>
    <w:rsid w:val="00D23F97"/>
    <w:rsid w:val="00D2466E"/>
    <w:rsid w:val="00D24D31"/>
    <w:rsid w:val="00D2577A"/>
    <w:rsid w:val="00D25AE8"/>
    <w:rsid w:val="00D266D6"/>
    <w:rsid w:val="00D268C4"/>
    <w:rsid w:val="00D26951"/>
    <w:rsid w:val="00D26A82"/>
    <w:rsid w:val="00D2708C"/>
    <w:rsid w:val="00D2714C"/>
    <w:rsid w:val="00D27219"/>
    <w:rsid w:val="00D272A9"/>
    <w:rsid w:val="00D2734C"/>
    <w:rsid w:val="00D2793D"/>
    <w:rsid w:val="00D27F2A"/>
    <w:rsid w:val="00D27F97"/>
    <w:rsid w:val="00D3033E"/>
    <w:rsid w:val="00D303ED"/>
    <w:rsid w:val="00D30406"/>
    <w:rsid w:val="00D3084F"/>
    <w:rsid w:val="00D30A3A"/>
    <w:rsid w:val="00D30C47"/>
    <w:rsid w:val="00D31024"/>
    <w:rsid w:val="00D3104B"/>
    <w:rsid w:val="00D3160E"/>
    <w:rsid w:val="00D31620"/>
    <w:rsid w:val="00D31761"/>
    <w:rsid w:val="00D31DA2"/>
    <w:rsid w:val="00D31E1D"/>
    <w:rsid w:val="00D32558"/>
    <w:rsid w:val="00D32797"/>
    <w:rsid w:val="00D32A07"/>
    <w:rsid w:val="00D332B6"/>
    <w:rsid w:val="00D337D8"/>
    <w:rsid w:val="00D33D66"/>
    <w:rsid w:val="00D33FFD"/>
    <w:rsid w:val="00D34229"/>
    <w:rsid w:val="00D3457D"/>
    <w:rsid w:val="00D345A0"/>
    <w:rsid w:val="00D346B5"/>
    <w:rsid w:val="00D354F1"/>
    <w:rsid w:val="00D35757"/>
    <w:rsid w:val="00D35C21"/>
    <w:rsid w:val="00D35C74"/>
    <w:rsid w:val="00D36D50"/>
    <w:rsid w:val="00D36DFB"/>
    <w:rsid w:val="00D36F7A"/>
    <w:rsid w:val="00D37344"/>
    <w:rsid w:val="00D37465"/>
    <w:rsid w:val="00D374EF"/>
    <w:rsid w:val="00D3774F"/>
    <w:rsid w:val="00D3799C"/>
    <w:rsid w:val="00D379CA"/>
    <w:rsid w:val="00D379FB"/>
    <w:rsid w:val="00D37D71"/>
    <w:rsid w:val="00D37DFB"/>
    <w:rsid w:val="00D403D2"/>
    <w:rsid w:val="00D40C0C"/>
    <w:rsid w:val="00D40F3F"/>
    <w:rsid w:val="00D40FA2"/>
    <w:rsid w:val="00D41153"/>
    <w:rsid w:val="00D41C48"/>
    <w:rsid w:val="00D41DA1"/>
    <w:rsid w:val="00D42604"/>
    <w:rsid w:val="00D4271A"/>
    <w:rsid w:val="00D42D9C"/>
    <w:rsid w:val="00D432E7"/>
    <w:rsid w:val="00D43A79"/>
    <w:rsid w:val="00D43B70"/>
    <w:rsid w:val="00D43BBE"/>
    <w:rsid w:val="00D43E1F"/>
    <w:rsid w:val="00D440C2"/>
    <w:rsid w:val="00D441CE"/>
    <w:rsid w:val="00D442B8"/>
    <w:rsid w:val="00D44362"/>
    <w:rsid w:val="00D44A4B"/>
    <w:rsid w:val="00D44AC4"/>
    <w:rsid w:val="00D44E35"/>
    <w:rsid w:val="00D451F3"/>
    <w:rsid w:val="00D458E7"/>
    <w:rsid w:val="00D4590F"/>
    <w:rsid w:val="00D45F50"/>
    <w:rsid w:val="00D4670E"/>
    <w:rsid w:val="00D46935"/>
    <w:rsid w:val="00D46F34"/>
    <w:rsid w:val="00D47FD6"/>
    <w:rsid w:val="00D503E5"/>
    <w:rsid w:val="00D50564"/>
    <w:rsid w:val="00D50741"/>
    <w:rsid w:val="00D50C80"/>
    <w:rsid w:val="00D50EBD"/>
    <w:rsid w:val="00D50F65"/>
    <w:rsid w:val="00D518A6"/>
    <w:rsid w:val="00D51CE8"/>
    <w:rsid w:val="00D51E00"/>
    <w:rsid w:val="00D5219D"/>
    <w:rsid w:val="00D522BF"/>
    <w:rsid w:val="00D5246D"/>
    <w:rsid w:val="00D52579"/>
    <w:rsid w:val="00D52692"/>
    <w:rsid w:val="00D52D6D"/>
    <w:rsid w:val="00D52DBF"/>
    <w:rsid w:val="00D53E0F"/>
    <w:rsid w:val="00D540FC"/>
    <w:rsid w:val="00D54122"/>
    <w:rsid w:val="00D54885"/>
    <w:rsid w:val="00D54DB8"/>
    <w:rsid w:val="00D55856"/>
    <w:rsid w:val="00D55D95"/>
    <w:rsid w:val="00D56275"/>
    <w:rsid w:val="00D5646D"/>
    <w:rsid w:val="00D5655B"/>
    <w:rsid w:val="00D56A0A"/>
    <w:rsid w:val="00D56D54"/>
    <w:rsid w:val="00D56E28"/>
    <w:rsid w:val="00D56E7A"/>
    <w:rsid w:val="00D575A7"/>
    <w:rsid w:val="00D57AD0"/>
    <w:rsid w:val="00D57C4E"/>
    <w:rsid w:val="00D60493"/>
    <w:rsid w:val="00D608BA"/>
    <w:rsid w:val="00D60BA2"/>
    <w:rsid w:val="00D60EE6"/>
    <w:rsid w:val="00D61927"/>
    <w:rsid w:val="00D624DB"/>
    <w:rsid w:val="00D62A4B"/>
    <w:rsid w:val="00D62C24"/>
    <w:rsid w:val="00D62CF7"/>
    <w:rsid w:val="00D63017"/>
    <w:rsid w:val="00D6353F"/>
    <w:rsid w:val="00D63ED1"/>
    <w:rsid w:val="00D63F4A"/>
    <w:rsid w:val="00D64824"/>
    <w:rsid w:val="00D6549B"/>
    <w:rsid w:val="00D66522"/>
    <w:rsid w:val="00D6672D"/>
    <w:rsid w:val="00D66BBE"/>
    <w:rsid w:val="00D66EE9"/>
    <w:rsid w:val="00D672B1"/>
    <w:rsid w:val="00D67600"/>
    <w:rsid w:val="00D676BE"/>
    <w:rsid w:val="00D67D9D"/>
    <w:rsid w:val="00D67F51"/>
    <w:rsid w:val="00D70DD7"/>
    <w:rsid w:val="00D711BD"/>
    <w:rsid w:val="00D718EA"/>
    <w:rsid w:val="00D71DD2"/>
    <w:rsid w:val="00D7222D"/>
    <w:rsid w:val="00D72295"/>
    <w:rsid w:val="00D72B22"/>
    <w:rsid w:val="00D73C43"/>
    <w:rsid w:val="00D73D6E"/>
    <w:rsid w:val="00D7445C"/>
    <w:rsid w:val="00D745FD"/>
    <w:rsid w:val="00D747ED"/>
    <w:rsid w:val="00D74950"/>
    <w:rsid w:val="00D74AE2"/>
    <w:rsid w:val="00D7583E"/>
    <w:rsid w:val="00D75908"/>
    <w:rsid w:val="00D75949"/>
    <w:rsid w:val="00D759E2"/>
    <w:rsid w:val="00D75A03"/>
    <w:rsid w:val="00D75B48"/>
    <w:rsid w:val="00D75DE3"/>
    <w:rsid w:val="00D763DB"/>
    <w:rsid w:val="00D765CB"/>
    <w:rsid w:val="00D76E41"/>
    <w:rsid w:val="00D777DE"/>
    <w:rsid w:val="00D77972"/>
    <w:rsid w:val="00D77F57"/>
    <w:rsid w:val="00D80482"/>
    <w:rsid w:val="00D807A5"/>
    <w:rsid w:val="00D80C62"/>
    <w:rsid w:val="00D80E31"/>
    <w:rsid w:val="00D8112F"/>
    <w:rsid w:val="00D8147F"/>
    <w:rsid w:val="00D81CC4"/>
    <w:rsid w:val="00D83072"/>
    <w:rsid w:val="00D83629"/>
    <w:rsid w:val="00D8372B"/>
    <w:rsid w:val="00D83768"/>
    <w:rsid w:val="00D83B10"/>
    <w:rsid w:val="00D8402B"/>
    <w:rsid w:val="00D84C91"/>
    <w:rsid w:val="00D84FB9"/>
    <w:rsid w:val="00D85020"/>
    <w:rsid w:val="00D85D6B"/>
    <w:rsid w:val="00D85E49"/>
    <w:rsid w:val="00D8609A"/>
    <w:rsid w:val="00D86401"/>
    <w:rsid w:val="00D8657A"/>
    <w:rsid w:val="00D86A12"/>
    <w:rsid w:val="00D870A8"/>
    <w:rsid w:val="00D8719E"/>
    <w:rsid w:val="00D874A7"/>
    <w:rsid w:val="00D8784D"/>
    <w:rsid w:val="00D87CBF"/>
    <w:rsid w:val="00D87ECE"/>
    <w:rsid w:val="00D9014C"/>
    <w:rsid w:val="00D90163"/>
    <w:rsid w:val="00D901BB"/>
    <w:rsid w:val="00D909B0"/>
    <w:rsid w:val="00D90E3E"/>
    <w:rsid w:val="00D9152D"/>
    <w:rsid w:val="00D925BA"/>
    <w:rsid w:val="00D9265B"/>
    <w:rsid w:val="00D92A77"/>
    <w:rsid w:val="00D943FE"/>
    <w:rsid w:val="00D94978"/>
    <w:rsid w:val="00D94AC9"/>
    <w:rsid w:val="00D94BA3"/>
    <w:rsid w:val="00D94D44"/>
    <w:rsid w:val="00D9556E"/>
    <w:rsid w:val="00D96558"/>
    <w:rsid w:val="00D967D9"/>
    <w:rsid w:val="00D96B26"/>
    <w:rsid w:val="00D96BE4"/>
    <w:rsid w:val="00D96C59"/>
    <w:rsid w:val="00D96D98"/>
    <w:rsid w:val="00D97294"/>
    <w:rsid w:val="00D97A26"/>
    <w:rsid w:val="00D97A54"/>
    <w:rsid w:val="00D97DBA"/>
    <w:rsid w:val="00D97F07"/>
    <w:rsid w:val="00D97F1B"/>
    <w:rsid w:val="00DA0910"/>
    <w:rsid w:val="00DA1F88"/>
    <w:rsid w:val="00DA22C2"/>
    <w:rsid w:val="00DA2A8F"/>
    <w:rsid w:val="00DA30D2"/>
    <w:rsid w:val="00DA3308"/>
    <w:rsid w:val="00DA3324"/>
    <w:rsid w:val="00DA33A9"/>
    <w:rsid w:val="00DA3723"/>
    <w:rsid w:val="00DA3A73"/>
    <w:rsid w:val="00DA4556"/>
    <w:rsid w:val="00DA4715"/>
    <w:rsid w:val="00DA4A78"/>
    <w:rsid w:val="00DA4CA4"/>
    <w:rsid w:val="00DA52C8"/>
    <w:rsid w:val="00DA5CC2"/>
    <w:rsid w:val="00DA6426"/>
    <w:rsid w:val="00DA6E9A"/>
    <w:rsid w:val="00DA7F6D"/>
    <w:rsid w:val="00DB00F1"/>
    <w:rsid w:val="00DB05DE"/>
    <w:rsid w:val="00DB113F"/>
    <w:rsid w:val="00DB15D1"/>
    <w:rsid w:val="00DB172F"/>
    <w:rsid w:val="00DB1A85"/>
    <w:rsid w:val="00DB1BEC"/>
    <w:rsid w:val="00DB1D14"/>
    <w:rsid w:val="00DB242C"/>
    <w:rsid w:val="00DB25C6"/>
    <w:rsid w:val="00DB282A"/>
    <w:rsid w:val="00DB2834"/>
    <w:rsid w:val="00DB2D5F"/>
    <w:rsid w:val="00DB3140"/>
    <w:rsid w:val="00DB3D7F"/>
    <w:rsid w:val="00DB3F6B"/>
    <w:rsid w:val="00DB4123"/>
    <w:rsid w:val="00DB4790"/>
    <w:rsid w:val="00DB4B29"/>
    <w:rsid w:val="00DB4FC4"/>
    <w:rsid w:val="00DB52EF"/>
    <w:rsid w:val="00DB5336"/>
    <w:rsid w:val="00DB53AA"/>
    <w:rsid w:val="00DB5D7B"/>
    <w:rsid w:val="00DB6BEF"/>
    <w:rsid w:val="00DB71D2"/>
    <w:rsid w:val="00DB71F9"/>
    <w:rsid w:val="00DB738B"/>
    <w:rsid w:val="00DB73DB"/>
    <w:rsid w:val="00DB7805"/>
    <w:rsid w:val="00DB7F4E"/>
    <w:rsid w:val="00DC0BBD"/>
    <w:rsid w:val="00DC1334"/>
    <w:rsid w:val="00DC168B"/>
    <w:rsid w:val="00DC1915"/>
    <w:rsid w:val="00DC1D25"/>
    <w:rsid w:val="00DC254B"/>
    <w:rsid w:val="00DC25E8"/>
    <w:rsid w:val="00DC26AB"/>
    <w:rsid w:val="00DC26AD"/>
    <w:rsid w:val="00DC2853"/>
    <w:rsid w:val="00DC2B40"/>
    <w:rsid w:val="00DC2D98"/>
    <w:rsid w:val="00DC3031"/>
    <w:rsid w:val="00DC3874"/>
    <w:rsid w:val="00DC3962"/>
    <w:rsid w:val="00DC3B75"/>
    <w:rsid w:val="00DC461A"/>
    <w:rsid w:val="00DC463E"/>
    <w:rsid w:val="00DC4641"/>
    <w:rsid w:val="00DC5016"/>
    <w:rsid w:val="00DC5138"/>
    <w:rsid w:val="00DC56DB"/>
    <w:rsid w:val="00DC5C8C"/>
    <w:rsid w:val="00DC5E0C"/>
    <w:rsid w:val="00DC641B"/>
    <w:rsid w:val="00DC69E5"/>
    <w:rsid w:val="00DC731D"/>
    <w:rsid w:val="00DC76AC"/>
    <w:rsid w:val="00DC77F3"/>
    <w:rsid w:val="00DC7BD0"/>
    <w:rsid w:val="00DC7C36"/>
    <w:rsid w:val="00DC7CA4"/>
    <w:rsid w:val="00DD03DA"/>
    <w:rsid w:val="00DD0D25"/>
    <w:rsid w:val="00DD1F92"/>
    <w:rsid w:val="00DD2E05"/>
    <w:rsid w:val="00DD2F95"/>
    <w:rsid w:val="00DD3032"/>
    <w:rsid w:val="00DD3103"/>
    <w:rsid w:val="00DD36C6"/>
    <w:rsid w:val="00DD3CE3"/>
    <w:rsid w:val="00DD4005"/>
    <w:rsid w:val="00DD41F3"/>
    <w:rsid w:val="00DD44B1"/>
    <w:rsid w:val="00DD4776"/>
    <w:rsid w:val="00DD4AFB"/>
    <w:rsid w:val="00DD51C6"/>
    <w:rsid w:val="00DD555E"/>
    <w:rsid w:val="00DD595A"/>
    <w:rsid w:val="00DD599C"/>
    <w:rsid w:val="00DD5DBA"/>
    <w:rsid w:val="00DD6086"/>
    <w:rsid w:val="00DD627A"/>
    <w:rsid w:val="00DD62BD"/>
    <w:rsid w:val="00DD7025"/>
    <w:rsid w:val="00DD7386"/>
    <w:rsid w:val="00DD73DD"/>
    <w:rsid w:val="00DD7B8C"/>
    <w:rsid w:val="00DD7D9A"/>
    <w:rsid w:val="00DD7F4C"/>
    <w:rsid w:val="00DE02FE"/>
    <w:rsid w:val="00DE0547"/>
    <w:rsid w:val="00DE0804"/>
    <w:rsid w:val="00DE0F1B"/>
    <w:rsid w:val="00DE12CA"/>
    <w:rsid w:val="00DE17F6"/>
    <w:rsid w:val="00DE233F"/>
    <w:rsid w:val="00DE2341"/>
    <w:rsid w:val="00DE3188"/>
    <w:rsid w:val="00DE3450"/>
    <w:rsid w:val="00DE399C"/>
    <w:rsid w:val="00DE3CA3"/>
    <w:rsid w:val="00DE4003"/>
    <w:rsid w:val="00DE42E5"/>
    <w:rsid w:val="00DE455E"/>
    <w:rsid w:val="00DE4568"/>
    <w:rsid w:val="00DE4656"/>
    <w:rsid w:val="00DE4781"/>
    <w:rsid w:val="00DE4DF7"/>
    <w:rsid w:val="00DE5971"/>
    <w:rsid w:val="00DE5B6A"/>
    <w:rsid w:val="00DE5B94"/>
    <w:rsid w:val="00DE5BD0"/>
    <w:rsid w:val="00DE600F"/>
    <w:rsid w:val="00DE67CB"/>
    <w:rsid w:val="00DE6DC7"/>
    <w:rsid w:val="00DE7068"/>
    <w:rsid w:val="00DE7759"/>
    <w:rsid w:val="00DE77EF"/>
    <w:rsid w:val="00DE793F"/>
    <w:rsid w:val="00DE7E6B"/>
    <w:rsid w:val="00DF002B"/>
    <w:rsid w:val="00DF066E"/>
    <w:rsid w:val="00DF08E1"/>
    <w:rsid w:val="00DF0998"/>
    <w:rsid w:val="00DF0E11"/>
    <w:rsid w:val="00DF1476"/>
    <w:rsid w:val="00DF28A5"/>
    <w:rsid w:val="00DF29D8"/>
    <w:rsid w:val="00DF2F7D"/>
    <w:rsid w:val="00DF33F3"/>
    <w:rsid w:val="00DF36CF"/>
    <w:rsid w:val="00DF3E4E"/>
    <w:rsid w:val="00DF4295"/>
    <w:rsid w:val="00DF4343"/>
    <w:rsid w:val="00DF4565"/>
    <w:rsid w:val="00DF4604"/>
    <w:rsid w:val="00DF47F0"/>
    <w:rsid w:val="00DF4B97"/>
    <w:rsid w:val="00DF4CCD"/>
    <w:rsid w:val="00DF4EB6"/>
    <w:rsid w:val="00DF5A49"/>
    <w:rsid w:val="00DF5C18"/>
    <w:rsid w:val="00DF5C64"/>
    <w:rsid w:val="00DF6DB5"/>
    <w:rsid w:val="00DF7064"/>
    <w:rsid w:val="00DF736A"/>
    <w:rsid w:val="00DF77E3"/>
    <w:rsid w:val="00DF7821"/>
    <w:rsid w:val="00DF79A6"/>
    <w:rsid w:val="00DF7BFE"/>
    <w:rsid w:val="00DF7E5B"/>
    <w:rsid w:val="00E006EC"/>
    <w:rsid w:val="00E00FBC"/>
    <w:rsid w:val="00E01010"/>
    <w:rsid w:val="00E011BC"/>
    <w:rsid w:val="00E01362"/>
    <w:rsid w:val="00E01428"/>
    <w:rsid w:val="00E015E9"/>
    <w:rsid w:val="00E02126"/>
    <w:rsid w:val="00E023EC"/>
    <w:rsid w:val="00E02454"/>
    <w:rsid w:val="00E02850"/>
    <w:rsid w:val="00E02C67"/>
    <w:rsid w:val="00E0358B"/>
    <w:rsid w:val="00E03754"/>
    <w:rsid w:val="00E0384B"/>
    <w:rsid w:val="00E03A37"/>
    <w:rsid w:val="00E04423"/>
    <w:rsid w:val="00E05C8F"/>
    <w:rsid w:val="00E06121"/>
    <w:rsid w:val="00E06AC2"/>
    <w:rsid w:val="00E06AF0"/>
    <w:rsid w:val="00E06E51"/>
    <w:rsid w:val="00E103A6"/>
    <w:rsid w:val="00E10617"/>
    <w:rsid w:val="00E10D96"/>
    <w:rsid w:val="00E11110"/>
    <w:rsid w:val="00E11514"/>
    <w:rsid w:val="00E1190E"/>
    <w:rsid w:val="00E11A50"/>
    <w:rsid w:val="00E11B7D"/>
    <w:rsid w:val="00E12228"/>
    <w:rsid w:val="00E13131"/>
    <w:rsid w:val="00E13BB2"/>
    <w:rsid w:val="00E13FDE"/>
    <w:rsid w:val="00E141C3"/>
    <w:rsid w:val="00E14F02"/>
    <w:rsid w:val="00E15A7B"/>
    <w:rsid w:val="00E15E3A"/>
    <w:rsid w:val="00E15F22"/>
    <w:rsid w:val="00E16596"/>
    <w:rsid w:val="00E16607"/>
    <w:rsid w:val="00E16663"/>
    <w:rsid w:val="00E167EC"/>
    <w:rsid w:val="00E168E7"/>
    <w:rsid w:val="00E16C2B"/>
    <w:rsid w:val="00E16DC5"/>
    <w:rsid w:val="00E16F05"/>
    <w:rsid w:val="00E1742A"/>
    <w:rsid w:val="00E17BB6"/>
    <w:rsid w:val="00E20331"/>
    <w:rsid w:val="00E20570"/>
    <w:rsid w:val="00E20682"/>
    <w:rsid w:val="00E206AF"/>
    <w:rsid w:val="00E2078A"/>
    <w:rsid w:val="00E20964"/>
    <w:rsid w:val="00E20FAF"/>
    <w:rsid w:val="00E21047"/>
    <w:rsid w:val="00E21186"/>
    <w:rsid w:val="00E2194F"/>
    <w:rsid w:val="00E219A1"/>
    <w:rsid w:val="00E224FD"/>
    <w:rsid w:val="00E22999"/>
    <w:rsid w:val="00E23733"/>
    <w:rsid w:val="00E23AEC"/>
    <w:rsid w:val="00E23C5C"/>
    <w:rsid w:val="00E23CA3"/>
    <w:rsid w:val="00E23D8A"/>
    <w:rsid w:val="00E241BE"/>
    <w:rsid w:val="00E2452C"/>
    <w:rsid w:val="00E249C1"/>
    <w:rsid w:val="00E24F83"/>
    <w:rsid w:val="00E25058"/>
    <w:rsid w:val="00E250AE"/>
    <w:rsid w:val="00E2524A"/>
    <w:rsid w:val="00E255C4"/>
    <w:rsid w:val="00E2564E"/>
    <w:rsid w:val="00E25F57"/>
    <w:rsid w:val="00E269F9"/>
    <w:rsid w:val="00E274E3"/>
    <w:rsid w:val="00E276A3"/>
    <w:rsid w:val="00E27805"/>
    <w:rsid w:val="00E27C1C"/>
    <w:rsid w:val="00E30188"/>
    <w:rsid w:val="00E303A0"/>
    <w:rsid w:val="00E3199B"/>
    <w:rsid w:val="00E31F4C"/>
    <w:rsid w:val="00E3200B"/>
    <w:rsid w:val="00E3242E"/>
    <w:rsid w:val="00E32CA7"/>
    <w:rsid w:val="00E33C68"/>
    <w:rsid w:val="00E34793"/>
    <w:rsid w:val="00E34AF2"/>
    <w:rsid w:val="00E34D8D"/>
    <w:rsid w:val="00E34E48"/>
    <w:rsid w:val="00E34EF0"/>
    <w:rsid w:val="00E353DF"/>
    <w:rsid w:val="00E354BE"/>
    <w:rsid w:val="00E35605"/>
    <w:rsid w:val="00E3590E"/>
    <w:rsid w:val="00E35B36"/>
    <w:rsid w:val="00E36152"/>
    <w:rsid w:val="00E36322"/>
    <w:rsid w:val="00E36621"/>
    <w:rsid w:val="00E3672C"/>
    <w:rsid w:val="00E36BAC"/>
    <w:rsid w:val="00E36F28"/>
    <w:rsid w:val="00E3742A"/>
    <w:rsid w:val="00E3799A"/>
    <w:rsid w:val="00E4019F"/>
    <w:rsid w:val="00E40BB4"/>
    <w:rsid w:val="00E40D91"/>
    <w:rsid w:val="00E4118B"/>
    <w:rsid w:val="00E42015"/>
    <w:rsid w:val="00E42232"/>
    <w:rsid w:val="00E422F0"/>
    <w:rsid w:val="00E426CC"/>
    <w:rsid w:val="00E42BC3"/>
    <w:rsid w:val="00E42E89"/>
    <w:rsid w:val="00E43283"/>
    <w:rsid w:val="00E4338E"/>
    <w:rsid w:val="00E434B8"/>
    <w:rsid w:val="00E43EE1"/>
    <w:rsid w:val="00E444D1"/>
    <w:rsid w:val="00E448A5"/>
    <w:rsid w:val="00E44FEF"/>
    <w:rsid w:val="00E450A9"/>
    <w:rsid w:val="00E451A1"/>
    <w:rsid w:val="00E458B4"/>
    <w:rsid w:val="00E4595F"/>
    <w:rsid w:val="00E45999"/>
    <w:rsid w:val="00E45A65"/>
    <w:rsid w:val="00E45BDE"/>
    <w:rsid w:val="00E45EE0"/>
    <w:rsid w:val="00E468C4"/>
    <w:rsid w:val="00E46BA4"/>
    <w:rsid w:val="00E47114"/>
    <w:rsid w:val="00E47214"/>
    <w:rsid w:val="00E47555"/>
    <w:rsid w:val="00E477DA"/>
    <w:rsid w:val="00E4787C"/>
    <w:rsid w:val="00E50476"/>
    <w:rsid w:val="00E5095F"/>
    <w:rsid w:val="00E5185E"/>
    <w:rsid w:val="00E51EFA"/>
    <w:rsid w:val="00E5263A"/>
    <w:rsid w:val="00E5280B"/>
    <w:rsid w:val="00E52C9E"/>
    <w:rsid w:val="00E52D48"/>
    <w:rsid w:val="00E533CA"/>
    <w:rsid w:val="00E53443"/>
    <w:rsid w:val="00E5431C"/>
    <w:rsid w:val="00E54402"/>
    <w:rsid w:val="00E5463B"/>
    <w:rsid w:val="00E548EC"/>
    <w:rsid w:val="00E54B5C"/>
    <w:rsid w:val="00E54D95"/>
    <w:rsid w:val="00E54DCC"/>
    <w:rsid w:val="00E5557F"/>
    <w:rsid w:val="00E55DCE"/>
    <w:rsid w:val="00E56AA3"/>
    <w:rsid w:val="00E56FF4"/>
    <w:rsid w:val="00E57131"/>
    <w:rsid w:val="00E57569"/>
    <w:rsid w:val="00E600AB"/>
    <w:rsid w:val="00E60143"/>
    <w:rsid w:val="00E603F4"/>
    <w:rsid w:val="00E604DA"/>
    <w:rsid w:val="00E60A71"/>
    <w:rsid w:val="00E6158F"/>
    <w:rsid w:val="00E618EB"/>
    <w:rsid w:val="00E62404"/>
    <w:rsid w:val="00E625FB"/>
    <w:rsid w:val="00E6329F"/>
    <w:rsid w:val="00E6367F"/>
    <w:rsid w:val="00E6383E"/>
    <w:rsid w:val="00E63A64"/>
    <w:rsid w:val="00E63F44"/>
    <w:rsid w:val="00E6410C"/>
    <w:rsid w:val="00E649DE"/>
    <w:rsid w:val="00E64D13"/>
    <w:rsid w:val="00E65479"/>
    <w:rsid w:val="00E657D2"/>
    <w:rsid w:val="00E65971"/>
    <w:rsid w:val="00E659C3"/>
    <w:rsid w:val="00E65DAC"/>
    <w:rsid w:val="00E65DAD"/>
    <w:rsid w:val="00E65F4B"/>
    <w:rsid w:val="00E65FD9"/>
    <w:rsid w:val="00E6724C"/>
    <w:rsid w:val="00E701F8"/>
    <w:rsid w:val="00E705D2"/>
    <w:rsid w:val="00E70EFE"/>
    <w:rsid w:val="00E719CE"/>
    <w:rsid w:val="00E71A4F"/>
    <w:rsid w:val="00E71CE0"/>
    <w:rsid w:val="00E7262B"/>
    <w:rsid w:val="00E727AC"/>
    <w:rsid w:val="00E7285A"/>
    <w:rsid w:val="00E73078"/>
    <w:rsid w:val="00E735E2"/>
    <w:rsid w:val="00E7390F"/>
    <w:rsid w:val="00E73ACA"/>
    <w:rsid w:val="00E73EBE"/>
    <w:rsid w:val="00E73F09"/>
    <w:rsid w:val="00E743CF"/>
    <w:rsid w:val="00E7471D"/>
    <w:rsid w:val="00E74B8D"/>
    <w:rsid w:val="00E74C9E"/>
    <w:rsid w:val="00E752A0"/>
    <w:rsid w:val="00E752EB"/>
    <w:rsid w:val="00E75E84"/>
    <w:rsid w:val="00E7658D"/>
    <w:rsid w:val="00E76656"/>
    <w:rsid w:val="00E766A8"/>
    <w:rsid w:val="00E77129"/>
    <w:rsid w:val="00E7764D"/>
    <w:rsid w:val="00E777E2"/>
    <w:rsid w:val="00E77D8C"/>
    <w:rsid w:val="00E77DB0"/>
    <w:rsid w:val="00E77DF7"/>
    <w:rsid w:val="00E8005E"/>
    <w:rsid w:val="00E80587"/>
    <w:rsid w:val="00E8061B"/>
    <w:rsid w:val="00E8093B"/>
    <w:rsid w:val="00E80945"/>
    <w:rsid w:val="00E80AF7"/>
    <w:rsid w:val="00E80B74"/>
    <w:rsid w:val="00E81027"/>
    <w:rsid w:val="00E8139B"/>
    <w:rsid w:val="00E81485"/>
    <w:rsid w:val="00E81D76"/>
    <w:rsid w:val="00E82005"/>
    <w:rsid w:val="00E821F1"/>
    <w:rsid w:val="00E82584"/>
    <w:rsid w:val="00E82C2F"/>
    <w:rsid w:val="00E82EA8"/>
    <w:rsid w:val="00E82F4A"/>
    <w:rsid w:val="00E831E2"/>
    <w:rsid w:val="00E83B30"/>
    <w:rsid w:val="00E83CAE"/>
    <w:rsid w:val="00E83D3E"/>
    <w:rsid w:val="00E83EDF"/>
    <w:rsid w:val="00E8486E"/>
    <w:rsid w:val="00E8526C"/>
    <w:rsid w:val="00E85334"/>
    <w:rsid w:val="00E85474"/>
    <w:rsid w:val="00E8573A"/>
    <w:rsid w:val="00E85798"/>
    <w:rsid w:val="00E8582F"/>
    <w:rsid w:val="00E85B87"/>
    <w:rsid w:val="00E85BE9"/>
    <w:rsid w:val="00E862CA"/>
    <w:rsid w:val="00E86D27"/>
    <w:rsid w:val="00E86D39"/>
    <w:rsid w:val="00E871F8"/>
    <w:rsid w:val="00E87309"/>
    <w:rsid w:val="00E87442"/>
    <w:rsid w:val="00E8755B"/>
    <w:rsid w:val="00E875E3"/>
    <w:rsid w:val="00E8770D"/>
    <w:rsid w:val="00E87A39"/>
    <w:rsid w:val="00E87ADE"/>
    <w:rsid w:val="00E87BAA"/>
    <w:rsid w:val="00E87D78"/>
    <w:rsid w:val="00E9019C"/>
    <w:rsid w:val="00E901FC"/>
    <w:rsid w:val="00E90222"/>
    <w:rsid w:val="00E907E6"/>
    <w:rsid w:val="00E90B87"/>
    <w:rsid w:val="00E91391"/>
    <w:rsid w:val="00E91854"/>
    <w:rsid w:val="00E91C04"/>
    <w:rsid w:val="00E923A8"/>
    <w:rsid w:val="00E924D5"/>
    <w:rsid w:val="00E92E9F"/>
    <w:rsid w:val="00E93CC6"/>
    <w:rsid w:val="00E94308"/>
    <w:rsid w:val="00E94F1C"/>
    <w:rsid w:val="00E94F66"/>
    <w:rsid w:val="00E9577B"/>
    <w:rsid w:val="00E96005"/>
    <w:rsid w:val="00E96026"/>
    <w:rsid w:val="00E96299"/>
    <w:rsid w:val="00E9629D"/>
    <w:rsid w:val="00E96562"/>
    <w:rsid w:val="00E967CE"/>
    <w:rsid w:val="00E969A4"/>
    <w:rsid w:val="00E96C29"/>
    <w:rsid w:val="00E96F26"/>
    <w:rsid w:val="00E97EDB"/>
    <w:rsid w:val="00E97F4D"/>
    <w:rsid w:val="00EA0454"/>
    <w:rsid w:val="00EA0776"/>
    <w:rsid w:val="00EA0FA2"/>
    <w:rsid w:val="00EA12B9"/>
    <w:rsid w:val="00EA12CA"/>
    <w:rsid w:val="00EA19E5"/>
    <w:rsid w:val="00EA1B6D"/>
    <w:rsid w:val="00EA21E6"/>
    <w:rsid w:val="00EA2279"/>
    <w:rsid w:val="00EA2DBF"/>
    <w:rsid w:val="00EA2E6F"/>
    <w:rsid w:val="00EA2EEA"/>
    <w:rsid w:val="00EA31AB"/>
    <w:rsid w:val="00EA33F4"/>
    <w:rsid w:val="00EA391D"/>
    <w:rsid w:val="00EA44D0"/>
    <w:rsid w:val="00EA4562"/>
    <w:rsid w:val="00EA468E"/>
    <w:rsid w:val="00EA4BC3"/>
    <w:rsid w:val="00EA4FE8"/>
    <w:rsid w:val="00EA544D"/>
    <w:rsid w:val="00EA54D3"/>
    <w:rsid w:val="00EA5929"/>
    <w:rsid w:val="00EA59B0"/>
    <w:rsid w:val="00EA5A82"/>
    <w:rsid w:val="00EA5B6E"/>
    <w:rsid w:val="00EA6316"/>
    <w:rsid w:val="00EA63B8"/>
    <w:rsid w:val="00EA662D"/>
    <w:rsid w:val="00EA6BC9"/>
    <w:rsid w:val="00EA6BE2"/>
    <w:rsid w:val="00EA72D6"/>
    <w:rsid w:val="00EB0333"/>
    <w:rsid w:val="00EB0E0B"/>
    <w:rsid w:val="00EB0F3F"/>
    <w:rsid w:val="00EB11F2"/>
    <w:rsid w:val="00EB1462"/>
    <w:rsid w:val="00EB1C61"/>
    <w:rsid w:val="00EB1C84"/>
    <w:rsid w:val="00EB1D79"/>
    <w:rsid w:val="00EB28C7"/>
    <w:rsid w:val="00EB2D37"/>
    <w:rsid w:val="00EB2E47"/>
    <w:rsid w:val="00EB3087"/>
    <w:rsid w:val="00EB32EA"/>
    <w:rsid w:val="00EB3413"/>
    <w:rsid w:val="00EB3483"/>
    <w:rsid w:val="00EB3BAD"/>
    <w:rsid w:val="00EB4626"/>
    <w:rsid w:val="00EB475B"/>
    <w:rsid w:val="00EB4C67"/>
    <w:rsid w:val="00EB52D6"/>
    <w:rsid w:val="00EB6001"/>
    <w:rsid w:val="00EB60DB"/>
    <w:rsid w:val="00EB63C7"/>
    <w:rsid w:val="00EB63EF"/>
    <w:rsid w:val="00EB6578"/>
    <w:rsid w:val="00EB687B"/>
    <w:rsid w:val="00EB6C63"/>
    <w:rsid w:val="00EB710D"/>
    <w:rsid w:val="00EB7305"/>
    <w:rsid w:val="00EC14CF"/>
    <w:rsid w:val="00EC19C3"/>
    <w:rsid w:val="00EC2B35"/>
    <w:rsid w:val="00EC33BA"/>
    <w:rsid w:val="00EC3599"/>
    <w:rsid w:val="00EC37D9"/>
    <w:rsid w:val="00EC3BB9"/>
    <w:rsid w:val="00EC3C70"/>
    <w:rsid w:val="00EC3DA3"/>
    <w:rsid w:val="00EC3FB7"/>
    <w:rsid w:val="00EC42FD"/>
    <w:rsid w:val="00EC4808"/>
    <w:rsid w:val="00EC4A90"/>
    <w:rsid w:val="00EC4C01"/>
    <w:rsid w:val="00EC4F2A"/>
    <w:rsid w:val="00EC4FA9"/>
    <w:rsid w:val="00EC52CB"/>
    <w:rsid w:val="00EC53AD"/>
    <w:rsid w:val="00EC5484"/>
    <w:rsid w:val="00EC589D"/>
    <w:rsid w:val="00EC5D21"/>
    <w:rsid w:val="00EC61F5"/>
    <w:rsid w:val="00EC6A80"/>
    <w:rsid w:val="00EC6DDD"/>
    <w:rsid w:val="00EC71BB"/>
    <w:rsid w:val="00EC781A"/>
    <w:rsid w:val="00EC7958"/>
    <w:rsid w:val="00EC7EEC"/>
    <w:rsid w:val="00ED03A5"/>
    <w:rsid w:val="00ED054B"/>
    <w:rsid w:val="00ED05FC"/>
    <w:rsid w:val="00ED075D"/>
    <w:rsid w:val="00ED09D1"/>
    <w:rsid w:val="00ED0FE6"/>
    <w:rsid w:val="00ED15E0"/>
    <w:rsid w:val="00ED1690"/>
    <w:rsid w:val="00ED1737"/>
    <w:rsid w:val="00ED1BE9"/>
    <w:rsid w:val="00ED206D"/>
    <w:rsid w:val="00ED230C"/>
    <w:rsid w:val="00ED2BFB"/>
    <w:rsid w:val="00ED2CB7"/>
    <w:rsid w:val="00ED2D2B"/>
    <w:rsid w:val="00ED331F"/>
    <w:rsid w:val="00ED3EAC"/>
    <w:rsid w:val="00ED4905"/>
    <w:rsid w:val="00ED4C38"/>
    <w:rsid w:val="00ED4EF7"/>
    <w:rsid w:val="00ED4F6D"/>
    <w:rsid w:val="00ED50DF"/>
    <w:rsid w:val="00ED516F"/>
    <w:rsid w:val="00ED52B6"/>
    <w:rsid w:val="00ED576F"/>
    <w:rsid w:val="00ED57E3"/>
    <w:rsid w:val="00ED5A12"/>
    <w:rsid w:val="00ED5E91"/>
    <w:rsid w:val="00ED60DC"/>
    <w:rsid w:val="00ED65D3"/>
    <w:rsid w:val="00ED6D0E"/>
    <w:rsid w:val="00ED6D95"/>
    <w:rsid w:val="00ED7983"/>
    <w:rsid w:val="00ED7BE4"/>
    <w:rsid w:val="00ED7BEE"/>
    <w:rsid w:val="00EE0332"/>
    <w:rsid w:val="00EE1681"/>
    <w:rsid w:val="00EE1BDB"/>
    <w:rsid w:val="00EE1FF0"/>
    <w:rsid w:val="00EE2104"/>
    <w:rsid w:val="00EE2267"/>
    <w:rsid w:val="00EE2E08"/>
    <w:rsid w:val="00EE303B"/>
    <w:rsid w:val="00EE32CF"/>
    <w:rsid w:val="00EE3366"/>
    <w:rsid w:val="00EE34AB"/>
    <w:rsid w:val="00EE39CB"/>
    <w:rsid w:val="00EE3F4B"/>
    <w:rsid w:val="00EE41F4"/>
    <w:rsid w:val="00EE4226"/>
    <w:rsid w:val="00EE42E8"/>
    <w:rsid w:val="00EE4431"/>
    <w:rsid w:val="00EE47E4"/>
    <w:rsid w:val="00EE4838"/>
    <w:rsid w:val="00EE491F"/>
    <w:rsid w:val="00EE4AED"/>
    <w:rsid w:val="00EE4C05"/>
    <w:rsid w:val="00EE529D"/>
    <w:rsid w:val="00EE5899"/>
    <w:rsid w:val="00EE591C"/>
    <w:rsid w:val="00EE5B74"/>
    <w:rsid w:val="00EE5E2C"/>
    <w:rsid w:val="00EE5F90"/>
    <w:rsid w:val="00EE60D4"/>
    <w:rsid w:val="00EE635F"/>
    <w:rsid w:val="00EE69FC"/>
    <w:rsid w:val="00EE6F37"/>
    <w:rsid w:val="00EE71E3"/>
    <w:rsid w:val="00EE71F8"/>
    <w:rsid w:val="00EE74AD"/>
    <w:rsid w:val="00EE785C"/>
    <w:rsid w:val="00EE78B0"/>
    <w:rsid w:val="00EE7BB4"/>
    <w:rsid w:val="00EE7F8A"/>
    <w:rsid w:val="00EF0E21"/>
    <w:rsid w:val="00EF1118"/>
    <w:rsid w:val="00EF1277"/>
    <w:rsid w:val="00EF13CC"/>
    <w:rsid w:val="00EF1788"/>
    <w:rsid w:val="00EF23E1"/>
    <w:rsid w:val="00EF296C"/>
    <w:rsid w:val="00EF4555"/>
    <w:rsid w:val="00EF4EE6"/>
    <w:rsid w:val="00EF4F4B"/>
    <w:rsid w:val="00EF548D"/>
    <w:rsid w:val="00EF59AA"/>
    <w:rsid w:val="00EF5DB9"/>
    <w:rsid w:val="00EF6226"/>
    <w:rsid w:val="00EF696C"/>
    <w:rsid w:val="00EF7004"/>
    <w:rsid w:val="00EF7371"/>
    <w:rsid w:val="00EF73CF"/>
    <w:rsid w:val="00EF74BB"/>
    <w:rsid w:val="00EF7D80"/>
    <w:rsid w:val="00EF7E22"/>
    <w:rsid w:val="00F0026F"/>
    <w:rsid w:val="00F00272"/>
    <w:rsid w:val="00F00FCE"/>
    <w:rsid w:val="00F01373"/>
    <w:rsid w:val="00F01635"/>
    <w:rsid w:val="00F01953"/>
    <w:rsid w:val="00F01AB6"/>
    <w:rsid w:val="00F01C5E"/>
    <w:rsid w:val="00F01ED4"/>
    <w:rsid w:val="00F02136"/>
    <w:rsid w:val="00F02192"/>
    <w:rsid w:val="00F025B1"/>
    <w:rsid w:val="00F02737"/>
    <w:rsid w:val="00F028B4"/>
    <w:rsid w:val="00F02B5D"/>
    <w:rsid w:val="00F02BCC"/>
    <w:rsid w:val="00F02D45"/>
    <w:rsid w:val="00F02FE1"/>
    <w:rsid w:val="00F033DA"/>
    <w:rsid w:val="00F044AF"/>
    <w:rsid w:val="00F04AAF"/>
    <w:rsid w:val="00F04EAA"/>
    <w:rsid w:val="00F04FC3"/>
    <w:rsid w:val="00F04FC6"/>
    <w:rsid w:val="00F05074"/>
    <w:rsid w:val="00F0600A"/>
    <w:rsid w:val="00F06495"/>
    <w:rsid w:val="00F06544"/>
    <w:rsid w:val="00F068E0"/>
    <w:rsid w:val="00F06AB9"/>
    <w:rsid w:val="00F06D2C"/>
    <w:rsid w:val="00F071E1"/>
    <w:rsid w:val="00F07405"/>
    <w:rsid w:val="00F10072"/>
    <w:rsid w:val="00F100D5"/>
    <w:rsid w:val="00F1079C"/>
    <w:rsid w:val="00F10BEB"/>
    <w:rsid w:val="00F10C4F"/>
    <w:rsid w:val="00F10D9A"/>
    <w:rsid w:val="00F110E7"/>
    <w:rsid w:val="00F11286"/>
    <w:rsid w:val="00F116B8"/>
    <w:rsid w:val="00F11A6C"/>
    <w:rsid w:val="00F121D5"/>
    <w:rsid w:val="00F12A2E"/>
    <w:rsid w:val="00F12A40"/>
    <w:rsid w:val="00F1346A"/>
    <w:rsid w:val="00F134DD"/>
    <w:rsid w:val="00F13672"/>
    <w:rsid w:val="00F139BA"/>
    <w:rsid w:val="00F13B2D"/>
    <w:rsid w:val="00F13F73"/>
    <w:rsid w:val="00F14140"/>
    <w:rsid w:val="00F146F7"/>
    <w:rsid w:val="00F152B3"/>
    <w:rsid w:val="00F156AA"/>
    <w:rsid w:val="00F157BA"/>
    <w:rsid w:val="00F15962"/>
    <w:rsid w:val="00F16B0A"/>
    <w:rsid w:val="00F16C13"/>
    <w:rsid w:val="00F17655"/>
    <w:rsid w:val="00F17E8C"/>
    <w:rsid w:val="00F2046B"/>
    <w:rsid w:val="00F20509"/>
    <w:rsid w:val="00F20568"/>
    <w:rsid w:val="00F206C3"/>
    <w:rsid w:val="00F207A3"/>
    <w:rsid w:val="00F20FB7"/>
    <w:rsid w:val="00F2146D"/>
    <w:rsid w:val="00F21687"/>
    <w:rsid w:val="00F21D61"/>
    <w:rsid w:val="00F2203F"/>
    <w:rsid w:val="00F22140"/>
    <w:rsid w:val="00F2237A"/>
    <w:rsid w:val="00F22662"/>
    <w:rsid w:val="00F22A11"/>
    <w:rsid w:val="00F22CAF"/>
    <w:rsid w:val="00F22EB8"/>
    <w:rsid w:val="00F2354F"/>
    <w:rsid w:val="00F237D8"/>
    <w:rsid w:val="00F24593"/>
    <w:rsid w:val="00F2463B"/>
    <w:rsid w:val="00F2487B"/>
    <w:rsid w:val="00F24BFC"/>
    <w:rsid w:val="00F2574E"/>
    <w:rsid w:val="00F257F3"/>
    <w:rsid w:val="00F25814"/>
    <w:rsid w:val="00F25894"/>
    <w:rsid w:val="00F25971"/>
    <w:rsid w:val="00F25DBB"/>
    <w:rsid w:val="00F263F1"/>
    <w:rsid w:val="00F266F6"/>
    <w:rsid w:val="00F269CA"/>
    <w:rsid w:val="00F272B5"/>
    <w:rsid w:val="00F2751F"/>
    <w:rsid w:val="00F27C36"/>
    <w:rsid w:val="00F27EF4"/>
    <w:rsid w:val="00F3053E"/>
    <w:rsid w:val="00F30602"/>
    <w:rsid w:val="00F30D28"/>
    <w:rsid w:val="00F311A5"/>
    <w:rsid w:val="00F317C6"/>
    <w:rsid w:val="00F31AA0"/>
    <w:rsid w:val="00F31AAD"/>
    <w:rsid w:val="00F31C06"/>
    <w:rsid w:val="00F31C57"/>
    <w:rsid w:val="00F325E6"/>
    <w:rsid w:val="00F32B56"/>
    <w:rsid w:val="00F32DD3"/>
    <w:rsid w:val="00F33027"/>
    <w:rsid w:val="00F334DF"/>
    <w:rsid w:val="00F33DC3"/>
    <w:rsid w:val="00F3437E"/>
    <w:rsid w:val="00F3569C"/>
    <w:rsid w:val="00F356A0"/>
    <w:rsid w:val="00F35942"/>
    <w:rsid w:val="00F35DFF"/>
    <w:rsid w:val="00F35F92"/>
    <w:rsid w:val="00F36599"/>
    <w:rsid w:val="00F3662B"/>
    <w:rsid w:val="00F369D8"/>
    <w:rsid w:val="00F37851"/>
    <w:rsid w:val="00F37FB0"/>
    <w:rsid w:val="00F401E8"/>
    <w:rsid w:val="00F4028A"/>
    <w:rsid w:val="00F402F5"/>
    <w:rsid w:val="00F40337"/>
    <w:rsid w:val="00F405BD"/>
    <w:rsid w:val="00F4067C"/>
    <w:rsid w:val="00F40D7B"/>
    <w:rsid w:val="00F40EC1"/>
    <w:rsid w:val="00F413F4"/>
    <w:rsid w:val="00F414F9"/>
    <w:rsid w:val="00F416AB"/>
    <w:rsid w:val="00F4191F"/>
    <w:rsid w:val="00F4193C"/>
    <w:rsid w:val="00F41B1C"/>
    <w:rsid w:val="00F41B60"/>
    <w:rsid w:val="00F4200A"/>
    <w:rsid w:val="00F420F4"/>
    <w:rsid w:val="00F423E8"/>
    <w:rsid w:val="00F4245B"/>
    <w:rsid w:val="00F427EE"/>
    <w:rsid w:val="00F431EC"/>
    <w:rsid w:val="00F435ED"/>
    <w:rsid w:val="00F4374F"/>
    <w:rsid w:val="00F437AB"/>
    <w:rsid w:val="00F4391B"/>
    <w:rsid w:val="00F43C0B"/>
    <w:rsid w:val="00F43C2C"/>
    <w:rsid w:val="00F43EAB"/>
    <w:rsid w:val="00F44606"/>
    <w:rsid w:val="00F44624"/>
    <w:rsid w:val="00F451BA"/>
    <w:rsid w:val="00F45B0F"/>
    <w:rsid w:val="00F465EF"/>
    <w:rsid w:val="00F46610"/>
    <w:rsid w:val="00F46EE2"/>
    <w:rsid w:val="00F4773E"/>
    <w:rsid w:val="00F47980"/>
    <w:rsid w:val="00F5039D"/>
    <w:rsid w:val="00F50668"/>
    <w:rsid w:val="00F506F3"/>
    <w:rsid w:val="00F50ECC"/>
    <w:rsid w:val="00F51BD6"/>
    <w:rsid w:val="00F52531"/>
    <w:rsid w:val="00F526E4"/>
    <w:rsid w:val="00F52951"/>
    <w:rsid w:val="00F529BC"/>
    <w:rsid w:val="00F52C5D"/>
    <w:rsid w:val="00F536C7"/>
    <w:rsid w:val="00F541B1"/>
    <w:rsid w:val="00F549CE"/>
    <w:rsid w:val="00F54C4B"/>
    <w:rsid w:val="00F55087"/>
    <w:rsid w:val="00F555D7"/>
    <w:rsid w:val="00F558DD"/>
    <w:rsid w:val="00F56C43"/>
    <w:rsid w:val="00F5706E"/>
    <w:rsid w:val="00F57250"/>
    <w:rsid w:val="00F5732D"/>
    <w:rsid w:val="00F57514"/>
    <w:rsid w:val="00F57776"/>
    <w:rsid w:val="00F57FCB"/>
    <w:rsid w:val="00F604E9"/>
    <w:rsid w:val="00F606FE"/>
    <w:rsid w:val="00F6083F"/>
    <w:rsid w:val="00F608A1"/>
    <w:rsid w:val="00F60964"/>
    <w:rsid w:val="00F61181"/>
    <w:rsid w:val="00F613C2"/>
    <w:rsid w:val="00F61531"/>
    <w:rsid w:val="00F61755"/>
    <w:rsid w:val="00F61E15"/>
    <w:rsid w:val="00F6206B"/>
    <w:rsid w:val="00F6239E"/>
    <w:rsid w:val="00F62B85"/>
    <w:rsid w:val="00F62F7A"/>
    <w:rsid w:val="00F63242"/>
    <w:rsid w:val="00F632AB"/>
    <w:rsid w:val="00F63AE7"/>
    <w:rsid w:val="00F63BE6"/>
    <w:rsid w:val="00F64081"/>
    <w:rsid w:val="00F64311"/>
    <w:rsid w:val="00F646F0"/>
    <w:rsid w:val="00F64B67"/>
    <w:rsid w:val="00F64C5C"/>
    <w:rsid w:val="00F64CE9"/>
    <w:rsid w:val="00F64EA1"/>
    <w:rsid w:val="00F65122"/>
    <w:rsid w:val="00F6560D"/>
    <w:rsid w:val="00F65687"/>
    <w:rsid w:val="00F658DB"/>
    <w:rsid w:val="00F65919"/>
    <w:rsid w:val="00F65CA1"/>
    <w:rsid w:val="00F65DE8"/>
    <w:rsid w:val="00F65F2D"/>
    <w:rsid w:val="00F65F6A"/>
    <w:rsid w:val="00F661A7"/>
    <w:rsid w:val="00F663F1"/>
    <w:rsid w:val="00F6669B"/>
    <w:rsid w:val="00F66B0C"/>
    <w:rsid w:val="00F66BB5"/>
    <w:rsid w:val="00F66ED9"/>
    <w:rsid w:val="00F67104"/>
    <w:rsid w:val="00F67BFA"/>
    <w:rsid w:val="00F67EAC"/>
    <w:rsid w:val="00F67F81"/>
    <w:rsid w:val="00F7087A"/>
    <w:rsid w:val="00F70A1F"/>
    <w:rsid w:val="00F7104E"/>
    <w:rsid w:val="00F7127B"/>
    <w:rsid w:val="00F7164D"/>
    <w:rsid w:val="00F71684"/>
    <w:rsid w:val="00F71E02"/>
    <w:rsid w:val="00F71E9F"/>
    <w:rsid w:val="00F71FDA"/>
    <w:rsid w:val="00F726FE"/>
    <w:rsid w:val="00F73732"/>
    <w:rsid w:val="00F737A7"/>
    <w:rsid w:val="00F74037"/>
    <w:rsid w:val="00F7479C"/>
    <w:rsid w:val="00F74DAF"/>
    <w:rsid w:val="00F75FAF"/>
    <w:rsid w:val="00F76020"/>
    <w:rsid w:val="00F76292"/>
    <w:rsid w:val="00F7661C"/>
    <w:rsid w:val="00F769AD"/>
    <w:rsid w:val="00F7767E"/>
    <w:rsid w:val="00F77948"/>
    <w:rsid w:val="00F77A8A"/>
    <w:rsid w:val="00F77C6F"/>
    <w:rsid w:val="00F77C90"/>
    <w:rsid w:val="00F77D02"/>
    <w:rsid w:val="00F80209"/>
    <w:rsid w:val="00F80383"/>
    <w:rsid w:val="00F8041F"/>
    <w:rsid w:val="00F8044B"/>
    <w:rsid w:val="00F806F7"/>
    <w:rsid w:val="00F80CB7"/>
    <w:rsid w:val="00F8186E"/>
    <w:rsid w:val="00F8223F"/>
    <w:rsid w:val="00F829C5"/>
    <w:rsid w:val="00F83072"/>
    <w:rsid w:val="00F83077"/>
    <w:rsid w:val="00F8330D"/>
    <w:rsid w:val="00F83311"/>
    <w:rsid w:val="00F83635"/>
    <w:rsid w:val="00F839E6"/>
    <w:rsid w:val="00F83D99"/>
    <w:rsid w:val="00F8438B"/>
    <w:rsid w:val="00F84969"/>
    <w:rsid w:val="00F84A87"/>
    <w:rsid w:val="00F8558D"/>
    <w:rsid w:val="00F858D3"/>
    <w:rsid w:val="00F85C60"/>
    <w:rsid w:val="00F85ED8"/>
    <w:rsid w:val="00F86370"/>
    <w:rsid w:val="00F864A7"/>
    <w:rsid w:val="00F878E9"/>
    <w:rsid w:val="00F87DA7"/>
    <w:rsid w:val="00F87FB3"/>
    <w:rsid w:val="00F91483"/>
    <w:rsid w:val="00F91CC8"/>
    <w:rsid w:val="00F9208D"/>
    <w:rsid w:val="00F92575"/>
    <w:rsid w:val="00F9287C"/>
    <w:rsid w:val="00F9297A"/>
    <w:rsid w:val="00F92A8A"/>
    <w:rsid w:val="00F932F1"/>
    <w:rsid w:val="00F936FC"/>
    <w:rsid w:val="00F949DF"/>
    <w:rsid w:val="00F95E22"/>
    <w:rsid w:val="00F95FBA"/>
    <w:rsid w:val="00F96740"/>
    <w:rsid w:val="00F9676C"/>
    <w:rsid w:val="00F96E53"/>
    <w:rsid w:val="00F96EC0"/>
    <w:rsid w:val="00F97527"/>
    <w:rsid w:val="00FA01FF"/>
    <w:rsid w:val="00FA020B"/>
    <w:rsid w:val="00FA0216"/>
    <w:rsid w:val="00FA07A3"/>
    <w:rsid w:val="00FA0F71"/>
    <w:rsid w:val="00FA1301"/>
    <w:rsid w:val="00FA18D5"/>
    <w:rsid w:val="00FA1B75"/>
    <w:rsid w:val="00FA1B99"/>
    <w:rsid w:val="00FA1C50"/>
    <w:rsid w:val="00FA1F22"/>
    <w:rsid w:val="00FA237F"/>
    <w:rsid w:val="00FA2F83"/>
    <w:rsid w:val="00FA3241"/>
    <w:rsid w:val="00FA3469"/>
    <w:rsid w:val="00FA3E1C"/>
    <w:rsid w:val="00FA3ED4"/>
    <w:rsid w:val="00FA4209"/>
    <w:rsid w:val="00FA45D3"/>
    <w:rsid w:val="00FA4732"/>
    <w:rsid w:val="00FA4834"/>
    <w:rsid w:val="00FA48A4"/>
    <w:rsid w:val="00FA4EC6"/>
    <w:rsid w:val="00FA4F4B"/>
    <w:rsid w:val="00FA529A"/>
    <w:rsid w:val="00FA5509"/>
    <w:rsid w:val="00FA5663"/>
    <w:rsid w:val="00FA571F"/>
    <w:rsid w:val="00FA5D0B"/>
    <w:rsid w:val="00FA668E"/>
    <w:rsid w:val="00FA67EA"/>
    <w:rsid w:val="00FA6803"/>
    <w:rsid w:val="00FA6A32"/>
    <w:rsid w:val="00FA6B2D"/>
    <w:rsid w:val="00FA6BD3"/>
    <w:rsid w:val="00FA6C0A"/>
    <w:rsid w:val="00FA775B"/>
    <w:rsid w:val="00FA78D0"/>
    <w:rsid w:val="00FA7984"/>
    <w:rsid w:val="00FA7E8F"/>
    <w:rsid w:val="00FB0179"/>
    <w:rsid w:val="00FB01A2"/>
    <w:rsid w:val="00FB0279"/>
    <w:rsid w:val="00FB144B"/>
    <w:rsid w:val="00FB1550"/>
    <w:rsid w:val="00FB1A6F"/>
    <w:rsid w:val="00FB1B3C"/>
    <w:rsid w:val="00FB1EA9"/>
    <w:rsid w:val="00FB1F54"/>
    <w:rsid w:val="00FB2484"/>
    <w:rsid w:val="00FB25CC"/>
    <w:rsid w:val="00FB2A3B"/>
    <w:rsid w:val="00FB2BA2"/>
    <w:rsid w:val="00FB326A"/>
    <w:rsid w:val="00FB3451"/>
    <w:rsid w:val="00FB3B96"/>
    <w:rsid w:val="00FB3D2B"/>
    <w:rsid w:val="00FB3F29"/>
    <w:rsid w:val="00FB3FFB"/>
    <w:rsid w:val="00FB45D5"/>
    <w:rsid w:val="00FB505E"/>
    <w:rsid w:val="00FB5192"/>
    <w:rsid w:val="00FB59DC"/>
    <w:rsid w:val="00FB5DFE"/>
    <w:rsid w:val="00FB5E8D"/>
    <w:rsid w:val="00FB61A5"/>
    <w:rsid w:val="00FB63AA"/>
    <w:rsid w:val="00FB63C5"/>
    <w:rsid w:val="00FB6661"/>
    <w:rsid w:val="00FB683F"/>
    <w:rsid w:val="00FB6A3C"/>
    <w:rsid w:val="00FB74E2"/>
    <w:rsid w:val="00FB7559"/>
    <w:rsid w:val="00FB7797"/>
    <w:rsid w:val="00FB7EB1"/>
    <w:rsid w:val="00FB7F40"/>
    <w:rsid w:val="00FC01DF"/>
    <w:rsid w:val="00FC07D1"/>
    <w:rsid w:val="00FC118A"/>
    <w:rsid w:val="00FC166E"/>
    <w:rsid w:val="00FC17E8"/>
    <w:rsid w:val="00FC1D4B"/>
    <w:rsid w:val="00FC21DE"/>
    <w:rsid w:val="00FC249D"/>
    <w:rsid w:val="00FC259D"/>
    <w:rsid w:val="00FC28F2"/>
    <w:rsid w:val="00FC2DE6"/>
    <w:rsid w:val="00FC3520"/>
    <w:rsid w:val="00FC380A"/>
    <w:rsid w:val="00FC381C"/>
    <w:rsid w:val="00FC3D04"/>
    <w:rsid w:val="00FC4206"/>
    <w:rsid w:val="00FC4388"/>
    <w:rsid w:val="00FC44AF"/>
    <w:rsid w:val="00FC4506"/>
    <w:rsid w:val="00FC4642"/>
    <w:rsid w:val="00FC46CA"/>
    <w:rsid w:val="00FC4C02"/>
    <w:rsid w:val="00FC4EF9"/>
    <w:rsid w:val="00FC4FD4"/>
    <w:rsid w:val="00FC567A"/>
    <w:rsid w:val="00FC7814"/>
    <w:rsid w:val="00FC7852"/>
    <w:rsid w:val="00FC7886"/>
    <w:rsid w:val="00FC7A71"/>
    <w:rsid w:val="00FC7C3B"/>
    <w:rsid w:val="00FC7D4B"/>
    <w:rsid w:val="00FD0222"/>
    <w:rsid w:val="00FD03DA"/>
    <w:rsid w:val="00FD040D"/>
    <w:rsid w:val="00FD081F"/>
    <w:rsid w:val="00FD0A46"/>
    <w:rsid w:val="00FD0AC5"/>
    <w:rsid w:val="00FD0E44"/>
    <w:rsid w:val="00FD0E99"/>
    <w:rsid w:val="00FD113E"/>
    <w:rsid w:val="00FD115A"/>
    <w:rsid w:val="00FD2437"/>
    <w:rsid w:val="00FD2680"/>
    <w:rsid w:val="00FD36A3"/>
    <w:rsid w:val="00FD3B2D"/>
    <w:rsid w:val="00FD415D"/>
    <w:rsid w:val="00FD41D6"/>
    <w:rsid w:val="00FD485F"/>
    <w:rsid w:val="00FD4AC8"/>
    <w:rsid w:val="00FD4BB8"/>
    <w:rsid w:val="00FD5E02"/>
    <w:rsid w:val="00FD614D"/>
    <w:rsid w:val="00FD649C"/>
    <w:rsid w:val="00FD6A6A"/>
    <w:rsid w:val="00FD6ACD"/>
    <w:rsid w:val="00FD6B72"/>
    <w:rsid w:val="00FD7326"/>
    <w:rsid w:val="00FD7864"/>
    <w:rsid w:val="00FE08B1"/>
    <w:rsid w:val="00FE1207"/>
    <w:rsid w:val="00FE16F0"/>
    <w:rsid w:val="00FE17BF"/>
    <w:rsid w:val="00FE1AC0"/>
    <w:rsid w:val="00FE1CB8"/>
    <w:rsid w:val="00FE20A9"/>
    <w:rsid w:val="00FE21C9"/>
    <w:rsid w:val="00FE22D2"/>
    <w:rsid w:val="00FE26B2"/>
    <w:rsid w:val="00FE26CB"/>
    <w:rsid w:val="00FE2B94"/>
    <w:rsid w:val="00FE30A4"/>
    <w:rsid w:val="00FE3370"/>
    <w:rsid w:val="00FE354A"/>
    <w:rsid w:val="00FE3AB7"/>
    <w:rsid w:val="00FE3FA9"/>
    <w:rsid w:val="00FE3FE5"/>
    <w:rsid w:val="00FE4421"/>
    <w:rsid w:val="00FE4585"/>
    <w:rsid w:val="00FE46AC"/>
    <w:rsid w:val="00FE4CF5"/>
    <w:rsid w:val="00FE50C2"/>
    <w:rsid w:val="00FE5713"/>
    <w:rsid w:val="00FE59CB"/>
    <w:rsid w:val="00FE5D12"/>
    <w:rsid w:val="00FE6546"/>
    <w:rsid w:val="00FE69BA"/>
    <w:rsid w:val="00FE6DF9"/>
    <w:rsid w:val="00FE718F"/>
    <w:rsid w:val="00FE726A"/>
    <w:rsid w:val="00FE7493"/>
    <w:rsid w:val="00FE7580"/>
    <w:rsid w:val="00FE7EA6"/>
    <w:rsid w:val="00FF031A"/>
    <w:rsid w:val="00FF0460"/>
    <w:rsid w:val="00FF0652"/>
    <w:rsid w:val="00FF07A5"/>
    <w:rsid w:val="00FF07D0"/>
    <w:rsid w:val="00FF07DB"/>
    <w:rsid w:val="00FF0CA9"/>
    <w:rsid w:val="00FF10BF"/>
    <w:rsid w:val="00FF129C"/>
    <w:rsid w:val="00FF1738"/>
    <w:rsid w:val="00FF181C"/>
    <w:rsid w:val="00FF19BF"/>
    <w:rsid w:val="00FF1AB6"/>
    <w:rsid w:val="00FF1BCF"/>
    <w:rsid w:val="00FF1C6F"/>
    <w:rsid w:val="00FF1CA9"/>
    <w:rsid w:val="00FF20DE"/>
    <w:rsid w:val="00FF21F0"/>
    <w:rsid w:val="00FF2575"/>
    <w:rsid w:val="00FF25A1"/>
    <w:rsid w:val="00FF2A77"/>
    <w:rsid w:val="00FF2F26"/>
    <w:rsid w:val="00FF31F0"/>
    <w:rsid w:val="00FF31F2"/>
    <w:rsid w:val="00FF4879"/>
    <w:rsid w:val="00FF4DE7"/>
    <w:rsid w:val="00FF4F9E"/>
    <w:rsid w:val="00FF5008"/>
    <w:rsid w:val="00FF50ED"/>
    <w:rsid w:val="00FF54C6"/>
    <w:rsid w:val="00FF56AE"/>
    <w:rsid w:val="00FF5965"/>
    <w:rsid w:val="00FF5A64"/>
    <w:rsid w:val="00FF5B4E"/>
    <w:rsid w:val="00FF5D2D"/>
    <w:rsid w:val="00FF611A"/>
    <w:rsid w:val="00FF6AB0"/>
    <w:rsid w:val="00FF6E92"/>
    <w:rsid w:val="00FF6FD5"/>
    <w:rsid w:val="00FF702A"/>
    <w:rsid w:val="00FF70B7"/>
    <w:rsid w:val="00FF74A6"/>
    <w:rsid w:val="00FF7C21"/>
    <w:rsid w:val="00FF7E77"/>
    <w:rsid w:val="00FF7FF2"/>
  </w:rsids>
  <m:mathPr>
    <m:mathFont m:val="Cambria Math"/>
  </m:mathPr>
  <w:themeFontLang w:val="en-ID"/>
  <w:clrSchemeMapping w:bg1="light1" w:t1="dark1" w:bg2="light2" w:t2="dark2" w:accent1="accent1" w:accent2="accent2" w:accent3="accent3" w:accent4="accent4" w:accent5="accent5" w:accent6="accent6" w:hyperlink="hyperlink" w:followedHyperlink="followedHyperlink"/>
  <w14:docId w14:val="0213619A"/>
  <w15:chartTrackingRefBased/>
  <w15:docId w15:val="{BC2824BC-A4EF-4717-81EA-A951256D7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69C4"/>
    <w:pPr>
      <w:keepNext/>
      <w:keepLines/>
      <w:spacing w:before="360" w:after="80"/>
      <w:jc w:val="center"/>
      <w:outlineLvl w:val="0"/>
    </w:pPr>
    <w:rPr>
      <w:rFonts w:ascii="Times New Roman" w:hAnsi="Times New Roman" w:eastAsiaTheme="majorEastAsia" w:cstheme="majorBidi"/>
      <w:b/>
      <w:color w:val="000000" w:themeColor="text1"/>
      <w:sz w:val="24"/>
      <w:szCs w:val="40"/>
    </w:rPr>
  </w:style>
  <w:style w:type="paragraph" w:styleId="Heading2">
    <w:name w:val="heading 2"/>
    <w:basedOn w:val="Normal"/>
    <w:next w:val="Normal"/>
    <w:link w:val="Heading2Char"/>
    <w:uiPriority w:val="9"/>
    <w:unhideWhenUsed/>
    <w:qFormat/>
    <w:rsid w:val="00C269C4"/>
    <w:pPr>
      <w:keepNext/>
      <w:keepLines/>
      <w:spacing w:before="160" w:after="80"/>
      <w:jc w:val="both"/>
      <w:outlineLvl w:val="1"/>
    </w:pPr>
    <w:rPr>
      <w:rFonts w:ascii="Times New Roman" w:hAnsi="Times New Roman" w:eastAsiaTheme="majorEastAsia" w:cstheme="majorBidi"/>
      <w:b/>
      <w:color w:val="000000" w:themeColor="text1"/>
      <w:sz w:val="24"/>
      <w:szCs w:val="32"/>
    </w:rPr>
  </w:style>
  <w:style w:type="paragraph" w:styleId="Heading3">
    <w:name w:val="heading 3"/>
    <w:basedOn w:val="Normal"/>
    <w:next w:val="Normal"/>
    <w:link w:val="Heading3Char"/>
    <w:uiPriority w:val="9"/>
    <w:unhideWhenUsed/>
    <w:qFormat/>
    <w:rsid w:val="00F00272"/>
    <w:pPr>
      <w:keepNext/>
      <w:keepLines/>
      <w:spacing w:before="160" w:after="80"/>
      <w:jc w:val="both"/>
      <w:outlineLvl w:val="2"/>
    </w:pPr>
    <w:rPr>
      <w:rFonts w:ascii="Times New Roman" w:hAnsi="Times New Roman" w:eastAsiaTheme="majorEastAsia" w:cstheme="majorBidi"/>
      <w:b/>
      <w:sz w:val="24"/>
      <w:szCs w:val="28"/>
    </w:rPr>
  </w:style>
  <w:style w:type="paragraph" w:styleId="Heading4">
    <w:name w:val="heading 4"/>
    <w:basedOn w:val="Normal"/>
    <w:next w:val="Normal"/>
    <w:link w:val="Heading4Char"/>
    <w:uiPriority w:val="9"/>
    <w:unhideWhenUsed/>
    <w:qFormat/>
    <w:rsid w:val="00776E43"/>
    <w:pPr>
      <w:keepNext/>
      <w:keepLines/>
      <w:spacing w:before="80" w:after="40"/>
      <w:jc w:val="both"/>
      <w:outlineLvl w:val="3"/>
    </w:pPr>
    <w:rPr>
      <w:rFonts w:ascii="Times New Roman" w:hAnsi="Times New Roman" w:eastAsiaTheme="majorEastAsia" w:cstheme="majorBidi"/>
      <w:b/>
      <w:iCs/>
      <w:color w:val="000000" w:themeColor="text1"/>
      <w:sz w:val="24"/>
    </w:rPr>
  </w:style>
  <w:style w:type="paragraph" w:styleId="Heading5">
    <w:name w:val="heading 5"/>
    <w:basedOn w:val="Normal"/>
    <w:next w:val="Normal"/>
    <w:link w:val="Heading5Char"/>
    <w:uiPriority w:val="9"/>
    <w:unhideWhenUsed/>
    <w:qFormat/>
    <w:rsid w:val="00DE3CA3"/>
    <w:pPr>
      <w:keepNext/>
      <w:keepLines/>
      <w:spacing w:before="80" w:after="40"/>
      <w:jc w:val="both"/>
      <w:outlineLvl w:val="4"/>
    </w:pPr>
    <w:rPr>
      <w:rFonts w:ascii="Times New Roman" w:hAnsi="Times New Roman" w:eastAsiaTheme="majorEastAsia" w:cstheme="majorBidi"/>
      <w:b/>
      <w:color w:val="000000" w:themeColor="text1"/>
      <w:sz w:val="24"/>
    </w:rPr>
  </w:style>
  <w:style w:type="paragraph" w:styleId="Heading6">
    <w:name w:val="heading 6"/>
    <w:basedOn w:val="Normal"/>
    <w:next w:val="Normal"/>
    <w:link w:val="Heading6Char"/>
    <w:uiPriority w:val="9"/>
    <w:semiHidden/>
    <w:unhideWhenUsed/>
    <w:qFormat/>
    <w:rsid w:val="008C44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44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44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44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9C4"/>
    <w:rPr>
      <w:rFonts w:ascii="Times New Roman" w:hAnsi="Times New Roman" w:eastAsiaTheme="majorEastAsia" w:cstheme="majorBidi"/>
      <w:b/>
      <w:color w:val="000000" w:themeColor="text1"/>
      <w:sz w:val="24"/>
      <w:szCs w:val="40"/>
    </w:rPr>
  </w:style>
  <w:style w:type="character" w:customStyle="1" w:styleId="Heading2Char">
    <w:name w:val="Heading 2 Char"/>
    <w:basedOn w:val="DefaultParagraphFont"/>
    <w:link w:val="Heading2"/>
    <w:uiPriority w:val="9"/>
    <w:rsid w:val="00C269C4"/>
    <w:rPr>
      <w:rFonts w:ascii="Times New Roman" w:hAnsi="Times New Roman" w:eastAsiaTheme="majorEastAsia" w:cstheme="majorBidi"/>
      <w:b/>
      <w:color w:val="000000" w:themeColor="text1"/>
      <w:sz w:val="24"/>
      <w:szCs w:val="32"/>
    </w:rPr>
  </w:style>
  <w:style w:type="character" w:customStyle="1" w:styleId="Heading3Char">
    <w:name w:val="Heading 3 Char"/>
    <w:basedOn w:val="DefaultParagraphFont"/>
    <w:link w:val="Heading3"/>
    <w:uiPriority w:val="9"/>
    <w:rsid w:val="00F00272"/>
    <w:rPr>
      <w:rFonts w:ascii="Times New Roman" w:hAnsi="Times New Roman" w:eastAsiaTheme="majorEastAsia" w:cstheme="majorBidi"/>
      <w:b/>
      <w:sz w:val="24"/>
      <w:szCs w:val="28"/>
    </w:rPr>
  </w:style>
  <w:style w:type="character" w:customStyle="1" w:styleId="Heading4Char">
    <w:name w:val="Heading 4 Char"/>
    <w:basedOn w:val="DefaultParagraphFont"/>
    <w:link w:val="Heading4"/>
    <w:uiPriority w:val="9"/>
    <w:rsid w:val="00776E43"/>
    <w:rPr>
      <w:rFonts w:ascii="Times New Roman" w:hAnsi="Times New Roman" w:eastAsiaTheme="majorEastAsia" w:cstheme="majorBidi"/>
      <w:b/>
      <w:iCs/>
      <w:color w:val="000000" w:themeColor="text1"/>
      <w:sz w:val="24"/>
    </w:rPr>
  </w:style>
  <w:style w:type="character" w:customStyle="1" w:styleId="Heading5Char">
    <w:name w:val="Heading 5 Char"/>
    <w:basedOn w:val="DefaultParagraphFont"/>
    <w:link w:val="Heading5"/>
    <w:uiPriority w:val="9"/>
    <w:rsid w:val="00DE3CA3"/>
    <w:rPr>
      <w:rFonts w:ascii="Times New Roman" w:hAnsi="Times New Roman" w:eastAsiaTheme="majorEastAsia" w:cstheme="majorBidi"/>
      <w:b/>
      <w:color w:val="000000" w:themeColor="text1"/>
      <w:sz w:val="24"/>
    </w:rPr>
  </w:style>
  <w:style w:type="character" w:customStyle="1" w:styleId="Heading6Char">
    <w:name w:val="Heading 6 Char"/>
    <w:basedOn w:val="DefaultParagraphFont"/>
    <w:link w:val="Heading6"/>
    <w:uiPriority w:val="9"/>
    <w:semiHidden/>
    <w:rsid w:val="008C443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443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443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4438"/>
    <w:rPr>
      <w:rFonts w:eastAsiaTheme="majorEastAsia" w:cstheme="majorBidi"/>
      <w:color w:val="272727" w:themeColor="text1" w:themeTint="D8"/>
    </w:rPr>
  </w:style>
  <w:style w:type="paragraph" w:styleId="Title">
    <w:name w:val="Title"/>
    <w:basedOn w:val="Normal"/>
    <w:next w:val="Normal"/>
    <w:link w:val="TitleChar"/>
    <w:uiPriority w:val="10"/>
    <w:qFormat/>
    <w:rsid w:val="008C44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44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44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443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4438"/>
    <w:pPr>
      <w:spacing w:before="160"/>
      <w:jc w:val="center"/>
    </w:pPr>
    <w:rPr>
      <w:i/>
      <w:iCs/>
      <w:color w:val="404040" w:themeColor="text1" w:themeTint="BF"/>
    </w:rPr>
  </w:style>
  <w:style w:type="character" w:customStyle="1" w:styleId="QuoteChar">
    <w:name w:val="Quote Char"/>
    <w:basedOn w:val="DefaultParagraphFont"/>
    <w:link w:val="Quote"/>
    <w:uiPriority w:val="29"/>
    <w:rsid w:val="008C4438"/>
    <w:rPr>
      <w:i/>
      <w:iCs/>
      <w:color w:val="404040" w:themeColor="text1" w:themeTint="BF"/>
    </w:rPr>
  </w:style>
  <w:style w:type="paragraph" w:styleId="ListParagraph">
    <w:name w:val="List Paragraph"/>
    <w:basedOn w:val="Normal"/>
    <w:uiPriority w:val="34"/>
    <w:qFormat/>
    <w:rsid w:val="008C4438"/>
    <w:pPr>
      <w:ind w:left="720"/>
      <w:contextualSpacing/>
    </w:pPr>
  </w:style>
  <w:style w:type="character" w:styleId="IntenseEmphasis">
    <w:name w:val="Intense Emphasis"/>
    <w:basedOn w:val="DefaultParagraphFont"/>
    <w:uiPriority w:val="21"/>
    <w:qFormat/>
    <w:rsid w:val="008C4438"/>
    <w:rPr>
      <w:i/>
      <w:iCs/>
      <w:color w:val="2F5496" w:themeColor="accent1" w:themeShade="BF"/>
    </w:rPr>
  </w:style>
  <w:style w:type="paragraph" w:styleId="IntenseQuote">
    <w:name w:val="Intense Quote"/>
    <w:basedOn w:val="Normal"/>
    <w:next w:val="Normal"/>
    <w:link w:val="IntenseQuoteChar"/>
    <w:uiPriority w:val="30"/>
    <w:qFormat/>
    <w:rsid w:val="008C443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C4438"/>
    <w:rPr>
      <w:i/>
      <w:iCs/>
      <w:color w:val="2F5496" w:themeColor="accent1" w:themeShade="BF"/>
    </w:rPr>
  </w:style>
  <w:style w:type="character" w:styleId="IntenseReference">
    <w:name w:val="Intense Reference"/>
    <w:basedOn w:val="DefaultParagraphFont"/>
    <w:uiPriority w:val="32"/>
    <w:qFormat/>
    <w:rsid w:val="008C4438"/>
    <w:rPr>
      <w:b/>
      <w:bCs/>
      <w:smallCaps/>
      <w:color w:val="2F5496" w:themeColor="accent1" w:themeShade="BF"/>
      <w:spacing w:val="5"/>
    </w:rPr>
  </w:style>
  <w:style w:type="table" w:styleId="TableGrid">
    <w:name w:val="Table Grid"/>
    <w:basedOn w:val="TableNormal"/>
    <w:uiPriority w:val="39"/>
    <w:rsid w:val="00770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A3B93"/>
    <w:pPr>
      <w:spacing w:before="240" w:after="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9622A8"/>
    <w:pPr>
      <w:tabs>
        <w:tab w:val="right" w:leader="dot" w:pos="9016"/>
      </w:tabs>
      <w:spacing w:after="100" w:line="360" w:lineRule="auto"/>
      <w:jc w:val="both"/>
    </w:pPr>
  </w:style>
  <w:style w:type="paragraph" w:styleId="TOC2">
    <w:name w:val="toc 2"/>
    <w:basedOn w:val="Normal"/>
    <w:next w:val="Normal"/>
    <w:autoRedefine/>
    <w:uiPriority w:val="39"/>
    <w:unhideWhenUsed/>
    <w:rsid w:val="00E625FB"/>
    <w:pPr>
      <w:tabs>
        <w:tab w:val="left" w:pos="960"/>
        <w:tab w:val="right" w:leader="dot" w:pos="9016"/>
      </w:tabs>
      <w:spacing w:after="100"/>
      <w:ind w:left="220"/>
      <w:jc w:val="both"/>
    </w:pPr>
    <w:rPr>
      <w:rFonts w:ascii="Times New Roman" w:hAnsi="Times New Roman" w:cs="Times New Roman"/>
      <w:noProof/>
      <w:sz w:val="24"/>
      <w:szCs w:val="24"/>
    </w:rPr>
  </w:style>
  <w:style w:type="character" w:styleId="Hyperlink">
    <w:name w:val="Hyperlink"/>
    <w:basedOn w:val="DefaultParagraphFont"/>
    <w:uiPriority w:val="99"/>
    <w:unhideWhenUsed/>
    <w:rsid w:val="004A3B93"/>
    <w:rPr>
      <w:color w:val="0563C1" w:themeColor="hyperlink"/>
      <w:u w:val="single"/>
    </w:rPr>
  </w:style>
  <w:style w:type="paragraph" w:styleId="TOC3">
    <w:name w:val="toc 3"/>
    <w:basedOn w:val="Normal"/>
    <w:next w:val="Normal"/>
    <w:autoRedefine/>
    <w:uiPriority w:val="39"/>
    <w:unhideWhenUsed/>
    <w:rsid w:val="00E97EDB"/>
    <w:pPr>
      <w:spacing w:after="100"/>
      <w:ind w:left="440"/>
    </w:pPr>
  </w:style>
  <w:style w:type="paragraph" w:styleId="Header">
    <w:name w:val="header"/>
    <w:basedOn w:val="Normal"/>
    <w:link w:val="HeaderChar"/>
    <w:uiPriority w:val="99"/>
    <w:unhideWhenUsed/>
    <w:rsid w:val="009431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3115"/>
  </w:style>
  <w:style w:type="paragraph" w:styleId="Footer">
    <w:name w:val="footer"/>
    <w:basedOn w:val="Normal"/>
    <w:link w:val="FooterChar"/>
    <w:uiPriority w:val="99"/>
    <w:unhideWhenUsed/>
    <w:rsid w:val="009431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3115"/>
  </w:style>
  <w:style w:type="paragraph" w:styleId="Caption">
    <w:name w:val="caption"/>
    <w:basedOn w:val="Normal"/>
    <w:next w:val="Normal"/>
    <w:uiPriority w:val="35"/>
    <w:unhideWhenUsed/>
    <w:qFormat/>
    <w:rsid w:val="005264B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0187D"/>
    <w:pPr>
      <w:spacing w:after="0"/>
    </w:pPr>
  </w:style>
  <w:style w:type="paragraph" w:styleId="NormalWeb">
    <w:name w:val="Normal (Web)"/>
    <w:basedOn w:val="Normal"/>
    <w:uiPriority w:val="99"/>
    <w:semiHidden/>
    <w:unhideWhenUsed/>
    <w:rsid w:val="003D73CE"/>
    <w:rPr>
      <w:rFonts w:ascii="Times New Roman" w:hAnsi="Times New Roman" w:cs="Times New Roman"/>
      <w:sz w:val="24"/>
      <w:szCs w:val="24"/>
    </w:rPr>
  </w:style>
  <w:style w:type="paragraph" w:styleId="TOC4">
    <w:name w:val="toc 4"/>
    <w:basedOn w:val="Normal"/>
    <w:next w:val="Normal"/>
    <w:autoRedefine/>
    <w:uiPriority w:val="39"/>
    <w:unhideWhenUsed/>
    <w:rsid w:val="00877A45"/>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877A45"/>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877A45"/>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877A45"/>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877A45"/>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877A45"/>
    <w:pPr>
      <w:spacing w:after="100" w:line="278" w:lineRule="auto"/>
      <w:ind w:left="1920"/>
    </w:pPr>
    <w:rPr>
      <w:rFonts w:eastAsiaTheme="minorEastAsia"/>
      <w:sz w:val="24"/>
      <w:szCs w:val="24"/>
      <w:lang w:eastAsia="en-ID"/>
    </w:rPr>
  </w:style>
  <w:style w:type="character" w:styleId="UnresolvedMention">
    <w:name w:val="Unresolved Mention"/>
    <w:basedOn w:val="DefaultParagraphFont"/>
    <w:uiPriority w:val="99"/>
    <w:semiHidden/>
    <w:unhideWhenUsed/>
    <w:rsid w:val="00877A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3.xml" /><Relationship Id="rId11" Type="http://schemas.openxmlformats.org/officeDocument/2006/relationships/footer" Target="footer4.xml" /><Relationship Id="rId12" Type="http://schemas.openxmlformats.org/officeDocument/2006/relationships/header" Target="header4.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footer" Target="footer1.xml" /><Relationship Id="rId7" Type="http://schemas.openxmlformats.org/officeDocument/2006/relationships/header" Target="header2.xml" /><Relationship Id="rId8" Type="http://schemas.openxmlformats.org/officeDocument/2006/relationships/footer" Target="footer2.xml" /><Relationship Id="rId9" Type="http://schemas.openxmlformats.org/officeDocument/2006/relationships/footer" Target="foot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02360-CB01-49EE-A223-6D702E7F3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78</TotalTime>
  <Pages>175</Pages>
  <Words>146393</Words>
  <Characters>834445</Characters>
  <Application>Microsoft Office Word</Application>
  <DocSecurity>0</DocSecurity>
  <Lines>6953</Lines>
  <Paragraphs>1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 Nur Fitriyani</dc:creator>
  <cp:lastModifiedBy>Novi Nur Fitriyani</cp:lastModifiedBy>
  <cp:revision>6200</cp:revision>
  <cp:lastPrinted>2025-12-09T01:29:00Z</cp:lastPrinted>
  <dcterms:created xsi:type="dcterms:W3CDTF">2025-03-09T10:46:00Z</dcterms:created>
  <dcterms:modified xsi:type="dcterms:W3CDTF">2025-12-09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8e605be8-f171-3ca3-8cf5-445e4d16e1d9</vt:lpwstr>
  </property>
</Properties>
</file>